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3F702D">
      <w:pPr>
        <w:ind w:right="-2"/>
        <w:jc w:val="center"/>
        <w:rPr>
          <w:rFonts w:cs="David" w:hint="cs"/>
        </w:rPr>
      </w:pPr>
      <w:r w:rsidRPr="00A10451">
        <w:rPr>
          <w:rFonts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FD9157E" w:rsidR="00682A94" w:rsidRPr="00A10451" w:rsidRDefault="00682A94" w:rsidP="003F702D">
      <w:pPr>
        <w:ind w:right="-2"/>
        <w:jc w:val="center"/>
        <w:rPr>
          <w:rFonts w:cs="David" w:hint="cs"/>
        </w:rPr>
      </w:pPr>
      <w:r w:rsidRPr="00A10451">
        <w:rPr>
          <w:rFonts w:cs="David" w:hint="cs"/>
        </w:rPr>
        <w:t>Pre-</w:t>
      </w:r>
      <w:proofErr w:type="gramStart"/>
      <w:r w:rsidRPr="00A10451">
        <w:rPr>
          <w:rFonts w:cs="David" w:hint="cs"/>
        </w:rPr>
        <w:t>Thesis</w:t>
      </w:r>
      <w:r w:rsidR="00DE423F" w:rsidRPr="00A10451">
        <w:rPr>
          <w:rFonts w:cs="David" w:hint="cs"/>
        </w:rPr>
        <w:t>(</w:t>
      </w:r>
      <w:proofErr w:type="gramEnd"/>
      <w:r w:rsidR="00DE423F" w:rsidRPr="00A10451">
        <w:rPr>
          <w:rFonts w:cs="David" w:hint="cs"/>
          <w:color w:val="FF0000"/>
        </w:rPr>
        <w:t>research proposal?</w:t>
      </w:r>
      <w:r w:rsidR="00DE423F" w:rsidRPr="00A10451">
        <w:rPr>
          <w:rFonts w:cs="David" w:hint="cs"/>
        </w:rPr>
        <w:t>)</w:t>
      </w:r>
    </w:p>
    <w:p w14:paraId="2DA10EA1" w14:textId="39948C77" w:rsidR="00E20BC7" w:rsidRPr="00A10451" w:rsidRDefault="00682A94" w:rsidP="003F702D">
      <w:pPr>
        <w:ind w:right="-2"/>
        <w:jc w:val="center"/>
        <w:rPr>
          <w:rFonts w:cs="David" w:hint="cs"/>
        </w:rPr>
      </w:pPr>
      <w:r w:rsidRPr="00A10451">
        <w:rPr>
          <w:rFonts w:cs="David" w:hint="cs"/>
        </w:rPr>
        <w:t>In fulfillment of the requirements for the PhD candidacy examination</w:t>
      </w:r>
    </w:p>
    <w:p w14:paraId="145667C9" w14:textId="51D837F3" w:rsidR="00682A94" w:rsidRPr="00A10451" w:rsidRDefault="00682A94" w:rsidP="003F702D">
      <w:pPr>
        <w:ind w:right="-2"/>
        <w:jc w:val="center"/>
        <w:rPr>
          <w:rFonts w:cs="David" w:hint="cs"/>
        </w:rPr>
      </w:pPr>
    </w:p>
    <w:p w14:paraId="6A222F63" w14:textId="3325903A" w:rsidR="004F072C" w:rsidRPr="00A10451" w:rsidRDefault="00A22FA5" w:rsidP="003F702D">
      <w:pPr>
        <w:ind w:right="-2"/>
        <w:jc w:val="center"/>
        <w:rPr>
          <w:rFonts w:cs="David" w:hint="cs"/>
          <w:sz w:val="48"/>
          <w:szCs w:val="48"/>
        </w:rPr>
      </w:pPr>
      <w:r w:rsidRPr="00A10451">
        <w:rPr>
          <w:rFonts w:cs="David" w:hint="cs"/>
          <w:sz w:val="48"/>
          <w:szCs w:val="48"/>
        </w:rPr>
        <w:t>Optimal</w:t>
      </w:r>
      <w:r w:rsidR="004F072C" w:rsidRPr="00A10451">
        <w:rPr>
          <w:rFonts w:cs="David" w:hint="cs"/>
          <w:sz w:val="48"/>
          <w:szCs w:val="48"/>
        </w:rPr>
        <w:t xml:space="preserve"> deployment of static sensors</w:t>
      </w:r>
      <w:r w:rsidRPr="00A10451">
        <w:rPr>
          <w:rFonts w:cs="David" w:hint="cs"/>
          <w:sz w:val="48"/>
          <w:szCs w:val="48"/>
        </w:rPr>
        <w:t xml:space="preserve"> for </w:t>
      </w:r>
      <w:r w:rsidR="00A5345F" w:rsidRPr="00A10451">
        <w:rPr>
          <w:rFonts w:cs="David" w:hint="cs"/>
          <w:sz w:val="48"/>
          <w:szCs w:val="48"/>
        </w:rPr>
        <w:t xml:space="preserve">monitoring </w:t>
      </w:r>
      <w:r w:rsidRPr="00A10451">
        <w:rPr>
          <w:rFonts w:cs="David" w:hint="cs"/>
          <w:sz w:val="48"/>
          <w:szCs w:val="48"/>
        </w:rPr>
        <w:t xml:space="preserve">industrial </w:t>
      </w:r>
      <w:r w:rsidR="00A5345F" w:rsidRPr="00A10451">
        <w:rPr>
          <w:rFonts w:cs="David" w:hint="cs"/>
          <w:sz w:val="48"/>
          <w:szCs w:val="48"/>
        </w:rPr>
        <w:t>air pollution</w:t>
      </w:r>
      <w:r w:rsidRPr="00A10451">
        <w:rPr>
          <w:rFonts w:cs="David" w:hint="cs"/>
          <w:sz w:val="48"/>
          <w:szCs w:val="48"/>
        </w:rPr>
        <w:t xml:space="preserve"> using </w:t>
      </w:r>
      <w:r w:rsidR="00902210" w:rsidRPr="00A10451">
        <w:rPr>
          <w:rFonts w:cs="David" w:hint="cs"/>
          <w:sz w:val="48"/>
          <w:szCs w:val="48"/>
        </w:rPr>
        <w:t>a M</w:t>
      </w:r>
      <w:r w:rsidR="00106FF8" w:rsidRPr="00A10451">
        <w:rPr>
          <w:rFonts w:cs="David" w:hint="cs"/>
          <w:sz w:val="48"/>
          <w:szCs w:val="48"/>
        </w:rPr>
        <w:t>ulti</w:t>
      </w:r>
      <w:r w:rsidR="003D3F70" w:rsidRPr="00A10451">
        <w:rPr>
          <w:rFonts w:cs="David" w:hint="cs"/>
          <w:sz w:val="48"/>
          <w:szCs w:val="48"/>
        </w:rPr>
        <w:t>-</w:t>
      </w:r>
      <w:r w:rsidR="00902210" w:rsidRPr="00A10451">
        <w:rPr>
          <w:rFonts w:cs="David" w:hint="cs"/>
          <w:sz w:val="48"/>
          <w:szCs w:val="48"/>
        </w:rPr>
        <w:t xml:space="preserve">objective </w:t>
      </w:r>
      <w:r w:rsidRPr="00A10451">
        <w:rPr>
          <w:rFonts w:cs="David" w:hint="cs"/>
          <w:sz w:val="48"/>
          <w:szCs w:val="48"/>
        </w:rPr>
        <w:t xml:space="preserve">Evolutionary </w:t>
      </w:r>
      <w:r w:rsidR="00902210" w:rsidRPr="00A10451">
        <w:rPr>
          <w:rFonts w:cs="David" w:hint="cs"/>
          <w:sz w:val="48"/>
          <w:szCs w:val="48"/>
        </w:rPr>
        <w:t>A</w:t>
      </w:r>
      <w:r w:rsidRPr="00A10451">
        <w:rPr>
          <w:rFonts w:cs="David" w:hint="cs"/>
          <w:sz w:val="48"/>
          <w:szCs w:val="48"/>
        </w:rPr>
        <w:t>lgorithm</w:t>
      </w:r>
      <w:r w:rsidR="00815C92" w:rsidRPr="00A10451">
        <w:rPr>
          <w:rFonts w:cs="David" w:hint="cs"/>
          <w:sz w:val="48"/>
          <w:szCs w:val="48"/>
        </w:rPr>
        <w:t xml:space="preserve"> (MOEA)</w:t>
      </w:r>
    </w:p>
    <w:p w14:paraId="3E533FF5" w14:textId="6978BF9A" w:rsidR="00682A94" w:rsidRPr="00A10451" w:rsidRDefault="00682A94" w:rsidP="003F702D">
      <w:pPr>
        <w:ind w:right="-2"/>
        <w:jc w:val="center"/>
        <w:rPr>
          <w:rFonts w:cs="David" w:hint="cs"/>
        </w:rPr>
      </w:pPr>
    </w:p>
    <w:p w14:paraId="0810E7CF" w14:textId="2861DD3F" w:rsidR="00E937F9" w:rsidRPr="00A10451" w:rsidRDefault="00635718" w:rsidP="00635718">
      <w:pPr>
        <w:bidi/>
        <w:ind w:right="-2"/>
        <w:jc w:val="center"/>
        <w:rPr>
          <w:rFonts w:cs="David" w:hint="cs"/>
          <w:color w:val="000000" w:themeColor="text1"/>
          <w:sz w:val="28"/>
          <w:szCs w:val="28"/>
          <w:rtl/>
        </w:rPr>
      </w:pPr>
      <w:r w:rsidRPr="00A10451">
        <w:rPr>
          <w:rFonts w:cs="David" w:hint="cs"/>
          <w:color w:val="000000" w:themeColor="text1"/>
          <w:sz w:val="28"/>
          <w:szCs w:val="28"/>
          <w:rtl/>
        </w:rPr>
        <w:t>פריסה אופטימלית של רשת חיישנים נייחת למטרת ניטור זיהום אוויר מתעשייה באמצעות אלגוריתם אבולוציוני מרובה מטרות</w:t>
      </w:r>
    </w:p>
    <w:p w14:paraId="1FCCF9A9" w14:textId="77777777" w:rsidR="00E937F9" w:rsidRPr="00A10451" w:rsidRDefault="00E937F9" w:rsidP="003F702D">
      <w:pPr>
        <w:ind w:right="-2"/>
        <w:jc w:val="center"/>
        <w:rPr>
          <w:rFonts w:cs="David" w:hint="cs"/>
        </w:rPr>
      </w:pPr>
    </w:p>
    <w:p w14:paraId="3B94FDC1" w14:textId="77777777" w:rsidR="00E937F9" w:rsidRPr="00A10451" w:rsidRDefault="00931874" w:rsidP="003F702D">
      <w:pPr>
        <w:ind w:right="-2"/>
        <w:jc w:val="center"/>
        <w:rPr>
          <w:rFonts w:cs="David" w:hint="cs"/>
          <w:rtl/>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3F702D">
      <w:pPr>
        <w:ind w:right="-2"/>
        <w:jc w:val="center"/>
        <w:rPr>
          <w:rFonts w:cs="David" w:hint="cs"/>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3F702D">
      <w:pPr>
        <w:ind w:right="-2"/>
        <w:jc w:val="center"/>
        <w:rPr>
          <w:rFonts w:cs="David" w:hint="cs"/>
          <w:rtl/>
        </w:rPr>
      </w:pPr>
      <w:r w:rsidRPr="00A10451">
        <w:rPr>
          <w:rFonts w:cs="David" w:hint="cs"/>
        </w:rPr>
        <w:t>Faculty of Civil and Environmental Engineering Technion-Israel Institute of Technology</w:t>
      </w:r>
    </w:p>
    <w:p w14:paraId="186E91A5" w14:textId="64D616BE" w:rsidR="00E937F9" w:rsidRPr="00A10451" w:rsidRDefault="00E937F9" w:rsidP="003F702D">
      <w:pPr>
        <w:ind w:right="-2"/>
        <w:jc w:val="center"/>
        <w:rPr>
          <w:rFonts w:cs="David" w:hint="cs"/>
          <w:rtl/>
        </w:rPr>
      </w:pPr>
    </w:p>
    <w:p w14:paraId="043372E2" w14:textId="77777777" w:rsidR="00E937F9" w:rsidRPr="00A10451" w:rsidRDefault="00E937F9" w:rsidP="003F702D">
      <w:pPr>
        <w:ind w:right="-2"/>
        <w:jc w:val="center"/>
        <w:rPr>
          <w:rFonts w:cs="David" w:hint="cs"/>
        </w:rPr>
      </w:pPr>
    </w:p>
    <w:p w14:paraId="31154067" w14:textId="5DD7B3F9" w:rsidR="00682A94" w:rsidRPr="00A10451" w:rsidRDefault="00B6408C" w:rsidP="003F702D">
      <w:pPr>
        <w:ind w:right="-2"/>
        <w:jc w:val="center"/>
        <w:rPr>
          <w:rFonts w:cs="David" w:hint="cs"/>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3F702D">
      <w:pPr>
        <w:ind w:right="-2"/>
        <w:jc w:val="center"/>
        <w:rPr>
          <w:rFonts w:cs="David" w:hint="cs"/>
          <w:sz w:val="28"/>
          <w:szCs w:val="28"/>
        </w:rPr>
      </w:pPr>
    </w:p>
    <w:p w14:paraId="2C2743F4" w14:textId="77777777" w:rsidR="00E937F9" w:rsidRPr="00A10451" w:rsidRDefault="00E937F9" w:rsidP="003F702D">
      <w:pPr>
        <w:ind w:right="-2"/>
        <w:jc w:val="center"/>
        <w:rPr>
          <w:rFonts w:cs="David" w:hint="cs"/>
          <w:sz w:val="28"/>
          <w:szCs w:val="28"/>
        </w:rPr>
      </w:pPr>
    </w:p>
    <w:p w14:paraId="4B2BDBAC" w14:textId="628F9AEE" w:rsidR="00682A94" w:rsidRPr="00A10451" w:rsidRDefault="00682A94" w:rsidP="003F702D">
      <w:pPr>
        <w:ind w:right="-2"/>
        <w:jc w:val="center"/>
        <w:rPr>
          <w:rFonts w:cs="David" w:hint="cs"/>
        </w:rPr>
      </w:pPr>
      <w:r w:rsidRPr="00A10451">
        <w:rPr>
          <w:rFonts w:cs="David" w:hint="cs"/>
          <w:b/>
          <w:bCs/>
        </w:rPr>
        <w:t>Advisors:</w:t>
      </w:r>
      <w:bookmarkStart w:id="0" w:name="OLE_LINK1"/>
      <w:bookmarkStart w:id="1" w:name="OLE_LINK2"/>
      <w:r w:rsidR="00F0519B" w:rsidRPr="00A10451">
        <w:rPr>
          <w:rFonts w:cs="David" w:hint="cs"/>
        </w:rPr>
        <w:t xml:space="preserve"> </w:t>
      </w:r>
      <w:r w:rsidRPr="00A10451">
        <w:rPr>
          <w:rFonts w:cs="David" w:hint="cs"/>
        </w:rPr>
        <w:t xml:space="preserve">Associate Professor </w:t>
      </w:r>
      <w:bookmarkEnd w:id="0"/>
      <w:bookmarkEnd w:id="1"/>
      <w:r w:rsidRPr="00A10451">
        <w:rPr>
          <w:rFonts w:cs="David" w:hint="cs"/>
        </w:rPr>
        <w:t xml:space="preserve">Barak </w:t>
      </w:r>
      <w:proofErr w:type="spellStart"/>
      <w:r w:rsidRPr="00A10451">
        <w:rPr>
          <w:rFonts w:cs="David" w:hint="cs"/>
        </w:rPr>
        <w:t>Fishbain</w:t>
      </w:r>
      <w:proofErr w:type="spellEnd"/>
      <w:r w:rsidR="00902D52" w:rsidRPr="00A10451">
        <w:rPr>
          <w:rFonts w:cs="David" w:hint="cs"/>
        </w:rPr>
        <w:t xml:space="preserve">, </w:t>
      </w:r>
      <w:r w:rsidRPr="00A10451">
        <w:rPr>
          <w:rFonts w:cs="David" w:hint="cs"/>
        </w:rPr>
        <w:t>Associate Professor Shai Kendler</w:t>
      </w:r>
    </w:p>
    <w:p w14:paraId="3A377780" w14:textId="7CF03792" w:rsidR="00492684" w:rsidRPr="00A10451" w:rsidRDefault="00492684" w:rsidP="003F702D">
      <w:pPr>
        <w:ind w:right="-2"/>
        <w:jc w:val="center"/>
        <w:rPr>
          <w:rFonts w:cs="David" w:hint="cs"/>
        </w:rPr>
      </w:pPr>
    </w:p>
    <w:p w14:paraId="2690E695" w14:textId="1FEAB66D" w:rsidR="00492684" w:rsidRPr="00A10451" w:rsidRDefault="00492684" w:rsidP="003F702D">
      <w:pPr>
        <w:ind w:right="-2"/>
        <w:rPr>
          <w:rFonts w:cs="David" w:hint="cs"/>
        </w:rPr>
      </w:pPr>
    </w:p>
    <w:p w14:paraId="0A653457" w14:textId="378AF7D0" w:rsidR="00492684" w:rsidRPr="00A10451" w:rsidRDefault="00492684" w:rsidP="003F702D">
      <w:pPr>
        <w:ind w:right="-2"/>
        <w:rPr>
          <w:rFonts w:cs="David" w:hint="cs"/>
        </w:rPr>
      </w:pPr>
    </w:p>
    <w:p w14:paraId="4F6DA60F" w14:textId="77777777" w:rsidR="00234E84" w:rsidRPr="00A10451" w:rsidRDefault="00234E84" w:rsidP="003F702D">
      <w:pPr>
        <w:ind w:right="-2"/>
        <w:rPr>
          <w:rFonts w:cs="David" w:hint="cs"/>
        </w:rPr>
      </w:pPr>
    </w:p>
    <w:p w14:paraId="6162E0A0" w14:textId="527645D8" w:rsidR="00AF270D" w:rsidRPr="00A10451" w:rsidRDefault="00492684" w:rsidP="003F702D">
      <w:pPr>
        <w:ind w:right="-2"/>
        <w:rPr>
          <w:rFonts w:cs="David" w:hint="cs"/>
          <w:b/>
          <w:bCs/>
          <w:sz w:val="28"/>
          <w:szCs w:val="28"/>
        </w:rPr>
      </w:pPr>
      <w:r w:rsidRPr="00A10451">
        <w:rPr>
          <w:rFonts w:cs="David" w:hint="cs"/>
          <w:b/>
          <w:bCs/>
          <w:sz w:val="28"/>
          <w:szCs w:val="28"/>
        </w:rPr>
        <w:lastRenderedPageBreak/>
        <w:t>Abstract</w:t>
      </w:r>
    </w:p>
    <w:p w14:paraId="2BDC4F1A" w14:textId="4E02B6E5" w:rsidR="00B61BB8" w:rsidRPr="00A10451" w:rsidRDefault="00B61BB8" w:rsidP="003F702D">
      <w:pPr>
        <w:spacing w:after="160"/>
        <w:ind w:right="-2"/>
        <w:rPr>
          <w:rFonts w:cs="David" w:hint="cs"/>
        </w:rPr>
      </w:pPr>
      <w:r w:rsidRPr="00A10451">
        <w:rPr>
          <w:rFonts w:cs="David" w:hint="cs"/>
        </w:rPr>
        <w:t>TBD</w:t>
      </w:r>
      <w:r w:rsidR="001F1289" w:rsidRPr="00A10451">
        <w:rPr>
          <w:rFonts w:cs="David" w:hint="cs"/>
        </w:rPr>
        <w:t xml:space="preserve">. </w:t>
      </w:r>
    </w:p>
    <w:p w14:paraId="592F462F" w14:textId="05A44E7F" w:rsidR="00E34EA0" w:rsidRPr="00A10451" w:rsidRDefault="00E34EA0" w:rsidP="003F702D">
      <w:pPr>
        <w:spacing w:after="160"/>
        <w:ind w:right="-2"/>
        <w:rPr>
          <w:rFonts w:cs="David" w:hint="cs"/>
        </w:rPr>
      </w:pPr>
    </w:p>
    <w:p w14:paraId="0B641450" w14:textId="196C010E" w:rsidR="00E34EA0" w:rsidRPr="00A10451" w:rsidRDefault="00E34EA0" w:rsidP="003F702D">
      <w:pPr>
        <w:spacing w:after="160"/>
        <w:ind w:right="-2"/>
        <w:rPr>
          <w:rFonts w:cs="David" w:hint="cs"/>
        </w:rPr>
      </w:pPr>
    </w:p>
    <w:p w14:paraId="5F712E35" w14:textId="140682F8" w:rsidR="00E34EA0" w:rsidRPr="00A10451" w:rsidRDefault="00E34EA0" w:rsidP="003F702D">
      <w:pPr>
        <w:spacing w:after="160"/>
        <w:ind w:right="-2"/>
        <w:rPr>
          <w:rFonts w:cs="David" w:hint="cs"/>
        </w:rPr>
      </w:pPr>
    </w:p>
    <w:p w14:paraId="58DB2428" w14:textId="6A06F7FB" w:rsidR="00E34EA0" w:rsidRPr="00A10451" w:rsidRDefault="00E34EA0" w:rsidP="003F702D">
      <w:pPr>
        <w:spacing w:after="160"/>
        <w:ind w:right="-2"/>
        <w:rPr>
          <w:rFonts w:cs="David" w:hint="cs"/>
        </w:rPr>
      </w:pPr>
    </w:p>
    <w:p w14:paraId="28645624" w14:textId="2C496385" w:rsidR="00E34EA0" w:rsidRPr="00A10451" w:rsidRDefault="00E34EA0" w:rsidP="003F702D">
      <w:pPr>
        <w:spacing w:after="160"/>
        <w:ind w:right="-2"/>
        <w:rPr>
          <w:rFonts w:cs="David" w:hint="cs"/>
        </w:rPr>
      </w:pPr>
    </w:p>
    <w:p w14:paraId="167BA0E3" w14:textId="1FD7E774" w:rsidR="00E34EA0" w:rsidRPr="00A10451" w:rsidRDefault="00E34EA0" w:rsidP="003F702D">
      <w:pPr>
        <w:spacing w:after="160"/>
        <w:ind w:right="-2"/>
        <w:rPr>
          <w:rFonts w:cs="David" w:hint="cs"/>
        </w:rPr>
      </w:pPr>
    </w:p>
    <w:p w14:paraId="38D70F74" w14:textId="2D78A577" w:rsidR="00E34EA0" w:rsidRPr="00A10451" w:rsidRDefault="00E34EA0" w:rsidP="003F702D">
      <w:pPr>
        <w:spacing w:after="160"/>
        <w:ind w:right="-2"/>
        <w:rPr>
          <w:rFonts w:cs="David" w:hint="cs"/>
        </w:rPr>
      </w:pPr>
    </w:p>
    <w:p w14:paraId="08709549" w14:textId="621BB6D5" w:rsidR="00E34EA0" w:rsidRPr="00A10451" w:rsidRDefault="00E34EA0" w:rsidP="003F702D">
      <w:pPr>
        <w:spacing w:after="160"/>
        <w:ind w:right="-2"/>
        <w:rPr>
          <w:rFonts w:cs="David" w:hint="cs"/>
        </w:rPr>
      </w:pPr>
    </w:p>
    <w:p w14:paraId="5C41F4C0" w14:textId="69574EC0" w:rsidR="00E34EA0" w:rsidRPr="00A10451" w:rsidRDefault="00E34EA0" w:rsidP="003F702D">
      <w:pPr>
        <w:spacing w:after="160"/>
        <w:ind w:right="-2"/>
        <w:rPr>
          <w:rFonts w:cs="David" w:hint="cs"/>
        </w:rPr>
      </w:pPr>
    </w:p>
    <w:p w14:paraId="55751642" w14:textId="07E3BB25" w:rsidR="00E34EA0" w:rsidRPr="00A10451" w:rsidRDefault="00E34EA0" w:rsidP="003F702D">
      <w:pPr>
        <w:spacing w:after="160"/>
        <w:ind w:right="-2"/>
        <w:rPr>
          <w:rFonts w:cs="David" w:hint="cs"/>
        </w:rPr>
      </w:pPr>
    </w:p>
    <w:p w14:paraId="468F33C3" w14:textId="7EC197F4" w:rsidR="00E34EA0" w:rsidRPr="00A10451" w:rsidRDefault="00E34EA0" w:rsidP="003F702D">
      <w:pPr>
        <w:spacing w:after="160"/>
        <w:ind w:right="-2"/>
        <w:rPr>
          <w:rFonts w:cs="David" w:hint="cs"/>
        </w:rPr>
      </w:pPr>
    </w:p>
    <w:p w14:paraId="63EF5CDB" w14:textId="70CA2914" w:rsidR="00E34EA0" w:rsidRPr="00A10451" w:rsidRDefault="00E34EA0" w:rsidP="003F702D">
      <w:pPr>
        <w:spacing w:after="160"/>
        <w:ind w:right="-2"/>
        <w:rPr>
          <w:rFonts w:cs="David" w:hint="cs"/>
        </w:rPr>
      </w:pPr>
    </w:p>
    <w:p w14:paraId="1696D735" w14:textId="33CAD84F" w:rsidR="00E34EA0" w:rsidRPr="00A10451" w:rsidRDefault="00E34EA0" w:rsidP="003F702D">
      <w:pPr>
        <w:spacing w:after="160"/>
        <w:ind w:right="-2"/>
        <w:rPr>
          <w:rFonts w:cs="David" w:hint="cs"/>
        </w:rPr>
      </w:pPr>
    </w:p>
    <w:p w14:paraId="07D91031" w14:textId="2D4ED1D6" w:rsidR="00E34EA0" w:rsidRPr="00A10451" w:rsidRDefault="00E34EA0" w:rsidP="003F702D">
      <w:pPr>
        <w:spacing w:after="160"/>
        <w:ind w:right="-2"/>
        <w:rPr>
          <w:rFonts w:cs="David" w:hint="cs"/>
        </w:rPr>
      </w:pPr>
    </w:p>
    <w:p w14:paraId="43D4D4C3" w14:textId="56F30465" w:rsidR="00E34EA0" w:rsidRPr="00A10451" w:rsidRDefault="00E34EA0" w:rsidP="003F702D">
      <w:pPr>
        <w:spacing w:after="160"/>
        <w:ind w:right="-2"/>
        <w:rPr>
          <w:rFonts w:cs="David" w:hint="cs"/>
        </w:rPr>
      </w:pPr>
    </w:p>
    <w:p w14:paraId="43FC8270" w14:textId="4924E42B" w:rsidR="00E34EA0" w:rsidRPr="00A10451" w:rsidRDefault="00E34EA0" w:rsidP="003F702D">
      <w:pPr>
        <w:spacing w:after="160"/>
        <w:ind w:right="-2"/>
        <w:rPr>
          <w:rFonts w:cs="David" w:hint="cs"/>
        </w:rPr>
      </w:pPr>
    </w:p>
    <w:p w14:paraId="27522B87" w14:textId="165C8EB8" w:rsidR="00E34EA0" w:rsidRPr="00A10451" w:rsidRDefault="00E34EA0" w:rsidP="003F702D">
      <w:pPr>
        <w:spacing w:after="160"/>
        <w:ind w:right="-2"/>
        <w:rPr>
          <w:rFonts w:cs="David" w:hint="cs"/>
        </w:rPr>
      </w:pPr>
    </w:p>
    <w:p w14:paraId="77DBF6EA" w14:textId="4C9C798D" w:rsidR="00E34EA0" w:rsidRPr="00A10451" w:rsidRDefault="00E34EA0" w:rsidP="003F702D">
      <w:pPr>
        <w:spacing w:after="160"/>
        <w:ind w:right="-2"/>
        <w:rPr>
          <w:rFonts w:cs="David" w:hint="cs"/>
        </w:rPr>
      </w:pPr>
    </w:p>
    <w:p w14:paraId="29EFEA85" w14:textId="7404B10D" w:rsidR="00E34EA0" w:rsidRPr="00A10451" w:rsidRDefault="00E34EA0" w:rsidP="003F702D">
      <w:pPr>
        <w:spacing w:after="160"/>
        <w:ind w:right="-2"/>
        <w:rPr>
          <w:rFonts w:cs="David" w:hint="cs"/>
        </w:rPr>
      </w:pPr>
    </w:p>
    <w:p w14:paraId="73093D86" w14:textId="448A3CFC" w:rsidR="00E34EA0" w:rsidRPr="00A10451" w:rsidRDefault="00E34EA0" w:rsidP="003F702D">
      <w:pPr>
        <w:spacing w:after="160"/>
        <w:ind w:right="-2"/>
        <w:rPr>
          <w:rFonts w:cs="David" w:hint="cs"/>
        </w:rPr>
      </w:pPr>
    </w:p>
    <w:p w14:paraId="06525A67" w14:textId="2062E681" w:rsidR="00E34EA0" w:rsidRPr="00A10451" w:rsidRDefault="00E34EA0" w:rsidP="003F702D">
      <w:pPr>
        <w:spacing w:after="160"/>
        <w:ind w:right="-2"/>
        <w:rPr>
          <w:rFonts w:cs="David" w:hint="cs"/>
        </w:rPr>
      </w:pPr>
    </w:p>
    <w:p w14:paraId="0D31A87A" w14:textId="4518F9FB" w:rsidR="00E34EA0" w:rsidRPr="00A10451" w:rsidRDefault="00E34EA0" w:rsidP="003F702D">
      <w:pPr>
        <w:spacing w:after="160"/>
        <w:ind w:right="-2"/>
        <w:rPr>
          <w:rFonts w:cs="David" w:hint="cs"/>
        </w:rPr>
      </w:pPr>
    </w:p>
    <w:p w14:paraId="6A3AEBB8" w14:textId="7171F45E" w:rsidR="00E34EA0" w:rsidRPr="00A10451" w:rsidRDefault="00E34EA0" w:rsidP="003F702D">
      <w:pPr>
        <w:spacing w:after="160"/>
        <w:ind w:right="-2"/>
        <w:rPr>
          <w:rFonts w:cs="David" w:hint="cs"/>
        </w:rPr>
      </w:pPr>
    </w:p>
    <w:p w14:paraId="6970446A" w14:textId="12FD8794" w:rsidR="00E34EA0" w:rsidRPr="00A10451" w:rsidRDefault="00E34EA0" w:rsidP="003F702D">
      <w:pPr>
        <w:spacing w:after="160"/>
        <w:ind w:right="-2"/>
        <w:rPr>
          <w:rFonts w:cs="David" w:hint="cs"/>
        </w:rPr>
      </w:pPr>
    </w:p>
    <w:p w14:paraId="2346EFEA" w14:textId="77777777" w:rsidR="00E34EA0" w:rsidRPr="00A10451" w:rsidRDefault="00E34EA0" w:rsidP="003F702D">
      <w:pPr>
        <w:spacing w:after="160"/>
        <w:ind w:right="-2"/>
        <w:rPr>
          <w:rFonts w:cs="David" w:hint="cs"/>
        </w:rPr>
      </w:pPr>
    </w:p>
    <w:p w14:paraId="6E6B716B" w14:textId="0706D314" w:rsidR="00CE7625" w:rsidRPr="00A10451" w:rsidRDefault="00B926B5" w:rsidP="003B68C4">
      <w:pPr>
        <w:pStyle w:val="Heading1"/>
        <w:rPr>
          <w:rFonts w:eastAsiaTheme="minorHAnsi" w:cs="David" w:hint="cs"/>
        </w:rPr>
      </w:pPr>
      <w:r w:rsidRPr="00A10451">
        <w:rPr>
          <w:rFonts w:cs="David" w:hint="cs"/>
        </w:rPr>
        <w:lastRenderedPageBreak/>
        <w:t>I</w:t>
      </w:r>
      <w:r w:rsidR="00492684" w:rsidRPr="00A10451">
        <w:rPr>
          <w:rFonts w:cs="David" w:hint="cs"/>
        </w:rPr>
        <w:t>ntroduction</w:t>
      </w:r>
    </w:p>
    <w:p w14:paraId="07FB679B" w14:textId="6ABA2821" w:rsidR="00182389" w:rsidRPr="00A10451" w:rsidRDefault="00182389" w:rsidP="003B68C4">
      <w:pPr>
        <w:pStyle w:val="Heading2"/>
        <w:rPr>
          <w:rFonts w:cs="David" w:hint="cs"/>
        </w:rPr>
      </w:pPr>
      <w:r w:rsidRPr="00A10451">
        <w:rPr>
          <w:rFonts w:cs="David" w:hint="cs"/>
        </w:rPr>
        <w:t>Air pollution</w:t>
      </w:r>
    </w:p>
    <w:p w14:paraId="43748E38" w14:textId="258A9B87" w:rsidR="00F5761C" w:rsidRPr="00A10451" w:rsidRDefault="00CE7625" w:rsidP="0050362C">
      <w:pPr>
        <w:ind w:right="-2"/>
        <w:rPr>
          <w:rFonts w:cs="David" w:hint="cs"/>
          <w:color w:val="000000" w:themeColor="text1"/>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sulfur dioxide (SO</w:t>
      </w:r>
      <w:r w:rsidRPr="00A10451">
        <w:rPr>
          <w:rFonts w:cs="David" w:hint="cs"/>
          <w:color w:val="000000"/>
          <w:vertAlign w:val="subscript"/>
        </w:rPr>
        <w:t>2</w:t>
      </w:r>
      <w:r w:rsidRPr="00A10451">
        <w:rPr>
          <w:rFonts w:cs="David" w:hint="cs"/>
          <w:color w:val="000000"/>
        </w:rPr>
        <w:t>), nitrogen oxides (NO</w:t>
      </w:r>
      <w:r w:rsidRPr="00A10451">
        <w:rPr>
          <w:rFonts w:cs="David" w:hint="cs"/>
          <w:color w:val="000000"/>
          <w:vertAlign w:val="subscript"/>
        </w:rPr>
        <w:t>x</w:t>
      </w:r>
      <w:r w:rsidRPr="00A10451">
        <w:rPr>
          <w:rFonts w:cs="David" w:hint="cs"/>
          <w:color w:val="000000"/>
        </w:rPr>
        <w:t>, nitrogen monoxide (NO) and dioxide (NO</w:t>
      </w:r>
      <w:r w:rsidRPr="00A10451">
        <w:rPr>
          <w:rFonts w:cs="David" w:hint="cs"/>
          <w:color w:val="000000"/>
          <w:vertAlign w:val="subscript"/>
        </w:rPr>
        <w:t>2</w:t>
      </w:r>
      <w:r w:rsidRPr="00A10451">
        <w:rPr>
          <w:rFonts w:cs="David" w:hint="cs"/>
          <w:color w:val="000000"/>
        </w:rPr>
        <w:t>)), carbon monoxide (CO) and dioxide (CO</w:t>
      </w:r>
      <w:r w:rsidRPr="00A10451">
        <w:rPr>
          <w:rFonts w:cs="David" w:hint="cs"/>
          <w:color w:val="000000"/>
          <w:vertAlign w:val="subscript"/>
        </w:rPr>
        <w:t>2</w:t>
      </w:r>
      <w:r w:rsidRPr="00A10451">
        <w:rPr>
          <w:rFonts w:cs="David" w:hint="cs"/>
          <w:color w:val="000000"/>
        </w:rPr>
        <w:t>), volatile organic compounds (VOCs) and others</w:t>
      </w:r>
      <w:r w:rsidR="00F46A08" w:rsidRPr="00A10451">
        <w:rPr>
          <w:rFonts w:cs="David" w:hint="cs"/>
          <w:color w:val="000000"/>
        </w:rPr>
        <w:t xml:space="preserve"> (</w:t>
      </w:r>
      <w:r w:rsidR="00F46A08" w:rsidRPr="00A10451">
        <w:rPr>
          <w:rFonts w:cs="David" w:hint="cs"/>
          <w:color w:val="FF0000"/>
        </w:rPr>
        <w:t>cite</w:t>
      </w:r>
      <w:r w:rsidR="00F46A08" w:rsidRPr="00A10451">
        <w:rPr>
          <w:rFonts w:cs="David" w:hint="cs"/>
          <w:color w:val="000000"/>
        </w:rPr>
        <w:t>)</w:t>
      </w:r>
      <w:r w:rsidRPr="00A10451">
        <w:rPr>
          <w:rFonts w:cs="David" w:hint="cs"/>
          <w:color w:val="000000"/>
        </w:rPr>
        <w:t>. Particulate pollutants, known as particulate matter (PM), are emitted as well in combustion processes and can be divided to primary particles (such as black carbon (BC)) and secondary particles (like sulfates and nitrates) which are formed in the atmosphere by oxidation of primary gaseous pollutants</w:t>
      </w:r>
      <w:r w:rsidR="00F46A08" w:rsidRPr="00A10451">
        <w:rPr>
          <w:rFonts w:cs="David" w:hint="cs"/>
          <w:color w:val="000000"/>
        </w:rPr>
        <w:t xml:space="preserve"> (</w:t>
      </w:r>
      <w:r w:rsidR="00F46A08" w:rsidRPr="00A10451">
        <w:rPr>
          <w:rFonts w:cs="David" w:hint="cs"/>
          <w:color w:val="FF0000"/>
        </w:rPr>
        <w:t>cite</w:t>
      </w:r>
      <w:r w:rsidR="00F46A08" w:rsidRPr="00A10451">
        <w:rPr>
          <w:rFonts w:cs="David" w:hint="cs"/>
          <w:color w:val="000000"/>
        </w:rPr>
        <w:t>)</w:t>
      </w:r>
      <w:r w:rsidRPr="00A10451">
        <w:rPr>
          <w:rFonts w:cs="David" w:hint="cs"/>
          <w:color w:val="000000"/>
        </w:rPr>
        <w:t>.</w:t>
      </w:r>
      <w:r w:rsidR="00DF5C11" w:rsidRPr="00A10451">
        <w:rPr>
          <w:rFonts w:cs="David" w:hint="cs"/>
          <w:color w:val="000000"/>
        </w:rPr>
        <w:t xml:space="preserve"> </w:t>
      </w:r>
      <w:r w:rsidRPr="00A10451">
        <w:rPr>
          <w:rFonts w:cs="David" w:hint="cs"/>
          <w:color w:val="000000"/>
        </w:rPr>
        <w:t>Another secondary pollutant is the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58520E" w:rsidRPr="00A10451">
        <w:rPr>
          <w:rFonts w:cs="David" w:hint="cs"/>
          <w:color w:val="000000"/>
        </w:rPr>
        <w:t xml:space="preserve"> and </w:t>
      </w:r>
      <w:r w:rsidR="00FA5780" w:rsidRPr="00A10451">
        <w:rPr>
          <w:rFonts w:cs="David" w:hint="cs"/>
          <w:color w:val="000000"/>
        </w:rPr>
        <w:t xml:space="preserve">mostly a summer problem in </w:t>
      </w:r>
      <w:r w:rsidR="003B03EE" w:rsidRPr="00A10451">
        <w:rPr>
          <w:rFonts w:cs="David" w:hint="cs"/>
          <w:color w:val="000000"/>
        </w:rPr>
        <w:t>urban enviro</w:t>
      </w:r>
      <w:r w:rsidR="00FA5780" w:rsidRPr="00A10451">
        <w:rPr>
          <w:rFonts w:cs="David" w:hint="cs"/>
          <w:color w:val="000000"/>
        </w:rPr>
        <w:t>n</w:t>
      </w:r>
      <w:r w:rsidR="003B03EE" w:rsidRPr="00A10451">
        <w:rPr>
          <w:rFonts w:cs="David" w:hint="cs"/>
          <w:color w:val="000000"/>
        </w:rPr>
        <w:t>me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the fertilizer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p>
    <w:p w14:paraId="59DDEA2B" w14:textId="3873B4C9" w:rsidR="00AF392C" w:rsidRPr="00A10451" w:rsidRDefault="00CE7625" w:rsidP="007C22CB">
      <w:pPr>
        <w:ind w:right="-2" w:firstLine="720"/>
        <w:rPr>
          <w:rFonts w:cs="David" w:hint="cs"/>
        </w:rPr>
      </w:pPr>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 xml:space="preserve">population health. World health organization (WHO) estimates that 4.2 million premature deaths </w:t>
      </w:r>
      <w:r w:rsidR="00E206FA" w:rsidRPr="00A10451">
        <w:rPr>
          <w:rFonts w:cs="David" w:hint="cs"/>
          <w:color w:val="000000"/>
        </w:rPr>
        <w:t xml:space="preserve">every year </w:t>
      </w:r>
      <w:r w:rsidRPr="00A10451">
        <w:rPr>
          <w:rFonts w:cs="David" w:hint="cs"/>
          <w:color w:val="000000"/>
        </w:rPr>
        <w:t xml:space="preserve">globally are linked to ambient air pollution, mainly from heart disease, stroke, chronic obstructive pulmonary disease, lung cancer, and acute respiratory infections in children.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ozone (O</w:t>
      </w:r>
      <w:r w:rsidRPr="00A10451">
        <w:rPr>
          <w:rFonts w:cs="David" w:hint="cs"/>
          <w:color w:val="000000"/>
          <w:shd w:val="clear" w:color="auto" w:fill="FFFFFF"/>
          <w:vertAlign w:val="subscript"/>
        </w:rPr>
        <w:t>3</w:t>
      </w:r>
      <w:r w:rsidRPr="00A10451">
        <w:rPr>
          <w:rFonts w:cs="David" w:hint="cs"/>
          <w:color w:val="000000"/>
          <w:shd w:val="clear" w:color="auto" w:fill="FFFFFF"/>
        </w:rPr>
        <w:t>), nitrogen dioxide (NO</w:t>
      </w:r>
      <w:r w:rsidRPr="00A10451">
        <w:rPr>
          <w:rFonts w:cs="David" w:hint="cs"/>
          <w:color w:val="000000"/>
          <w:shd w:val="clear" w:color="auto" w:fill="FFFFFF"/>
          <w:vertAlign w:val="subscript"/>
        </w:rPr>
        <w:t>2</w:t>
      </w:r>
      <w:r w:rsidRPr="00A10451">
        <w:rPr>
          <w:rFonts w:cs="David" w:hint="cs"/>
          <w:color w:val="000000"/>
          <w:shd w:val="clear" w:color="auto" w:fill="FFFFFF"/>
        </w:rPr>
        <w:t xml:space="preserve">) and </w:t>
      </w:r>
      <w:r w:rsidRPr="00A10451">
        <w:rPr>
          <w:rFonts w:cs="David" w:hint="cs"/>
          <w:color w:val="000000"/>
        </w:rPr>
        <w:t>sulfur</w:t>
      </w:r>
      <w:r w:rsidRPr="00A10451">
        <w:rPr>
          <w:rFonts w:cs="David" w:hint="cs"/>
          <w:color w:val="000000"/>
          <w:shd w:val="clear" w:color="auto" w:fill="FFFFFF"/>
        </w:rPr>
        <w:t xml:space="preserve"> dioxide (SO</w:t>
      </w:r>
      <w:r w:rsidRPr="00A10451">
        <w:rPr>
          <w:rFonts w:cs="David" w:hint="cs"/>
          <w:color w:val="000000"/>
          <w:shd w:val="clear" w:color="auto" w:fill="FFFFFF"/>
          <w:vertAlign w:val="subscript"/>
        </w:rPr>
        <w:t>2</w:t>
      </w:r>
      <w:r w:rsidRPr="00A10451">
        <w:rPr>
          <w:rFonts w:cs="David" w:hint="cs"/>
          <w:color w:val="000000"/>
          <w:shd w:val="clear" w:color="auto" w:fill="FFFFFF"/>
        </w:rPr>
        <w:t>)</w:t>
      </w:r>
      <w:r w:rsidR="009A23BC" w:rsidRPr="00A10451">
        <w:rPr>
          <w:rFonts w:cs="David" w:hint="cs"/>
          <w:color w:val="000000"/>
          <w:shd w:val="clear" w:color="auto" w:fill="FFFFFF"/>
        </w:rPr>
        <w:t xml:space="preserve"> </w:t>
      </w:r>
      <w:r w:rsidR="009A23BC" w:rsidRPr="00A10451">
        <w:rPr>
          <w:rFonts w:cs="David" w:hint="cs"/>
          <w:color w:val="000000"/>
          <w:shd w:val="clear" w:color="auto" w:fill="FFFFFF"/>
        </w:rPr>
        <w:fldChar w:fldCharType="begin" w:fldLock="1"/>
      </w:r>
      <w:r w:rsidR="00341B22" w:rsidRPr="00A10451">
        <w:rPr>
          <w:rFonts w:cs="David" w:hint="cs"/>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4]","plainTextFormattedCitation":"[4]","previouslyFormattedCitation":"[4]"},"properties":{"noteIndex":0},"schema":"https://github.com/citation-style-language/schema/raw/master/csl-citation.json"}</w:instrText>
      </w:r>
      <w:r w:rsidR="009A23BC" w:rsidRPr="00A10451">
        <w:rPr>
          <w:rFonts w:cs="David" w:hint="cs"/>
          <w:color w:val="000000"/>
          <w:shd w:val="clear" w:color="auto" w:fill="FFFFFF"/>
        </w:rPr>
        <w:fldChar w:fldCharType="separate"/>
      </w:r>
      <w:r w:rsidR="000A4C8E" w:rsidRPr="00A10451">
        <w:rPr>
          <w:rFonts w:cs="David" w:hint="cs"/>
          <w:noProof/>
          <w:color w:val="000000"/>
          <w:shd w:val="clear" w:color="auto" w:fill="FFFFFF"/>
        </w:rPr>
        <w:t>[4]</w:t>
      </w:r>
      <w:r w:rsidR="009A23BC" w:rsidRPr="00A10451">
        <w:rPr>
          <w:rFonts w:cs="David" w:hint="cs"/>
          <w:color w:val="000000"/>
          <w:shd w:val="clear" w:color="auto" w:fill="FFFFFF"/>
        </w:rPr>
        <w:fldChar w:fldCharType="end"/>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341B22" w:rsidRPr="00A10451">
        <w:rPr>
          <w:rFonts w:cs="David" w:hint="cs"/>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5], [6]","plainTextFormattedCitation":"[5], [6]","previouslyFormattedCitation":"[5], [6]"},"properties":{"noteIndex":0},"schema":"https://github.com/citation-style-language/schema/raw/master/csl-citation.json"}</w:instrText>
      </w:r>
      <w:r w:rsidR="00A76813" w:rsidRPr="00A10451">
        <w:rPr>
          <w:rFonts w:cs="David" w:hint="cs"/>
        </w:rPr>
        <w:fldChar w:fldCharType="separate"/>
      </w:r>
      <w:r w:rsidR="000A4C8E" w:rsidRPr="00A10451">
        <w:rPr>
          <w:rFonts w:cs="David" w:hint="cs"/>
          <w:noProof/>
        </w:rPr>
        <w:t>[5], [6]</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182389">
      <w:pPr>
        <w:ind w:right="-2"/>
        <w:rPr>
          <w:rFonts w:cs="David" w:hint="cs"/>
          <w:b/>
          <w:bCs/>
          <w:color w:val="000000"/>
          <w:sz w:val="22"/>
          <w:szCs w:val="22"/>
        </w:rPr>
      </w:pPr>
    </w:p>
    <w:p w14:paraId="61A8FBF4" w14:textId="4CD43D32" w:rsidR="00182389" w:rsidRPr="00A10451" w:rsidRDefault="00182389" w:rsidP="003B68C4">
      <w:pPr>
        <w:pStyle w:val="Heading2"/>
        <w:rPr>
          <w:rFonts w:cs="David" w:hint="cs"/>
        </w:rPr>
      </w:pPr>
      <w:r w:rsidRPr="00A10451">
        <w:rPr>
          <w:rFonts w:cs="David" w:hint="cs"/>
        </w:rPr>
        <w:t>Monitoring air pollution</w:t>
      </w:r>
    </w:p>
    <w:p w14:paraId="23A9B8F5" w14:textId="2DD8DF66" w:rsidR="00291E11" w:rsidRPr="00A10451" w:rsidRDefault="00AE0031" w:rsidP="008F56D6">
      <w:pPr>
        <w:ind w:right="-2"/>
        <w:rPr>
          <w:rFonts w:cs="David" w:hint="cs"/>
          <w:color w:val="000000"/>
          <w:rtl/>
        </w:rPr>
      </w:pPr>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3B68C4" w:rsidRPr="00A10451">
        <w:rPr>
          <w:rFonts w:cs="David" w:hint="cs"/>
          <w:color w:val="000000"/>
        </w:rPr>
        <w:t xml:space="preserve"> (</w:t>
      </w:r>
      <w:r w:rsidR="003B68C4" w:rsidRPr="00A10451">
        <w:rPr>
          <w:rFonts w:cs="David" w:hint="cs"/>
          <w:color w:val="FF0000"/>
        </w:rPr>
        <w:t>cite</w:t>
      </w:r>
      <w:r w:rsidR="003B68C4" w:rsidRPr="00A10451">
        <w:rPr>
          <w:rFonts w:cs="David" w:hint="cs"/>
          <w:color w:val="000000"/>
        </w:rPr>
        <w:t>)</w:t>
      </w:r>
      <w:r w:rsidR="00CE7625" w:rsidRPr="00A10451">
        <w:rPr>
          <w:rFonts w:cs="David" w:hint="cs"/>
          <w:color w:val="000000"/>
        </w:rPr>
        <w:t xml:space="preserve">. </w:t>
      </w:r>
      <w:r w:rsidR="00F25C50" w:rsidRPr="00A10451">
        <w:rPr>
          <w:rFonts w:cs="David" w:hint="cs"/>
          <w:color w:val="000000"/>
        </w:rPr>
        <w:t>Regulatory authorities may wish to monitor air pollution to enforce plants that temporarily exceed their emission permit, reveal leaks or new 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w:t>
      </w:r>
      <w:r w:rsidR="00CE7625" w:rsidRPr="00A10451">
        <w:rPr>
          <w:rFonts w:cs="David" w:hint="cs"/>
          <w:color w:val="000000"/>
        </w:rPr>
        <w:lastRenderedPageBreak/>
        <w:t>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28CE842D" w14:textId="77777777" w:rsidR="007C750E" w:rsidRPr="00A10451" w:rsidRDefault="00190845" w:rsidP="007C7909">
      <w:pPr>
        <w:ind w:right="-2" w:firstLine="720"/>
        <w:rPr>
          <w:rFonts w:cs="David" w:hint="cs"/>
          <w:color w:val="000000"/>
        </w:rPr>
      </w:pPr>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xml:space="preserve">) routine measurements reported by standard air quality monitoring (AQM) stations, ii) short-term measurement campaigns which usually utilize large number of sensors.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 regular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xml:space="preserve">) their span is usually sparse, and cannot represent well the spatial and temporal variability of a typical pollutant,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and iii) they are costly to maintain. Short-term measurement campaigns on the other hand can provide a higher spatial resolution of the desired region of research, but for a limited time only, that is rarely adequate for a comprehensive study</w:t>
      </w:r>
      <w:r w:rsidR="001812BE" w:rsidRPr="00A10451">
        <w:rPr>
          <w:rFonts w:cs="David" w:hint="cs"/>
          <w:color w:val="000000"/>
        </w:rPr>
        <w:t xml:space="preserve"> of any kind, especially epidemiological</w:t>
      </w:r>
      <w:r w:rsidR="00CE7625" w:rsidRPr="00A10451">
        <w:rPr>
          <w:rFonts w:cs="David" w:hint="cs"/>
          <w:color w:val="000000"/>
        </w:rPr>
        <w:t xml:space="preserve">. </w:t>
      </w:r>
    </w:p>
    <w:p w14:paraId="5E82FEED" w14:textId="615FF18C" w:rsidR="003A4996" w:rsidRPr="00A10451" w:rsidRDefault="00DB7880" w:rsidP="007C7909">
      <w:pPr>
        <w:ind w:right="-2" w:firstLine="720"/>
        <w:rPr>
          <w:rFonts w:cs="David" w:hint="cs"/>
          <w:color w:val="000000"/>
        </w:rPr>
      </w:pPr>
      <w:r w:rsidRPr="00A10451">
        <w:rPr>
          <w:rFonts w:cs="David" w:hint="cs"/>
          <w:color w:val="000000"/>
        </w:rPr>
        <w:t xml:space="preserve">An alternative or complementary solution is to use </w:t>
      </w:r>
      <w:r w:rsidR="00906284" w:rsidRPr="00A10451">
        <w:rPr>
          <w:rFonts w:cs="David" w:hint="cs"/>
          <w:color w:val="000000"/>
        </w:rPr>
        <w:t>W</w:t>
      </w:r>
      <w:r w:rsidRPr="00A10451">
        <w:rPr>
          <w:rFonts w:cs="David" w:hint="cs"/>
          <w:color w:val="000000"/>
        </w:rPr>
        <w:t xml:space="preserve">ireless </w:t>
      </w:r>
      <w:r w:rsidR="00906284" w:rsidRPr="00A10451">
        <w:rPr>
          <w:rFonts w:cs="David" w:hint="cs"/>
          <w:color w:val="000000"/>
        </w:rPr>
        <w:t>D</w:t>
      </w:r>
      <w:r w:rsidR="00C64D2F" w:rsidRPr="00A10451">
        <w:rPr>
          <w:rFonts w:cs="David" w:hint="cs"/>
          <w:color w:val="000000"/>
        </w:rPr>
        <w:t xml:space="preserve">istributed </w:t>
      </w:r>
      <w:r w:rsidR="00906284" w:rsidRPr="00A10451">
        <w:rPr>
          <w:rFonts w:cs="David" w:hint="cs"/>
          <w:color w:val="000000"/>
        </w:rPr>
        <w:t>E</w:t>
      </w:r>
      <w:r w:rsidR="00BB5C60" w:rsidRPr="00A10451">
        <w:rPr>
          <w:rFonts w:cs="David" w:hint="cs"/>
          <w:color w:val="000000"/>
        </w:rPr>
        <w:t xml:space="preserve">nvironmental </w:t>
      </w:r>
      <w:r w:rsidR="00906284" w:rsidRPr="00A10451">
        <w:rPr>
          <w:rFonts w:cs="David" w:hint="cs"/>
          <w:color w:val="000000"/>
        </w:rPr>
        <w:t>S</w:t>
      </w:r>
      <w:r w:rsidR="00BB5C60" w:rsidRPr="00A10451">
        <w:rPr>
          <w:rFonts w:cs="David" w:hint="cs"/>
          <w:color w:val="000000"/>
        </w:rPr>
        <w:t xml:space="preserve">ensor </w:t>
      </w:r>
      <w:r w:rsidR="00906284" w:rsidRPr="00A10451">
        <w:rPr>
          <w:rFonts w:cs="David" w:hint="cs"/>
          <w:color w:val="000000"/>
        </w:rPr>
        <w:t>N</w:t>
      </w:r>
      <w:r w:rsidR="00BB5C60" w:rsidRPr="00A10451">
        <w:rPr>
          <w:rFonts w:cs="David" w:hint="cs"/>
          <w:color w:val="000000"/>
        </w:rPr>
        <w:t>etwork (WDESN)</w:t>
      </w:r>
      <w:r w:rsidR="003D2599" w:rsidRPr="00A10451">
        <w:rPr>
          <w:rFonts w:cs="David" w:hint="cs"/>
          <w:color w:val="000000"/>
        </w:rPr>
        <w:t xml:space="preserve">, </w:t>
      </w:r>
      <w:r w:rsidR="000975EC" w:rsidRPr="00A10451">
        <w:rPr>
          <w:rFonts w:cs="David" w:hint="cs"/>
          <w:color w:val="000000"/>
        </w:rPr>
        <w:t xml:space="preserve">usually </w:t>
      </w:r>
      <w:r w:rsidR="003D2599" w:rsidRPr="00A10451">
        <w:rPr>
          <w:rFonts w:cs="David" w:hint="cs"/>
          <w:color w:val="000000"/>
        </w:rPr>
        <w:t>comp</w:t>
      </w:r>
      <w:r w:rsidR="000975EC" w:rsidRPr="00A10451">
        <w:rPr>
          <w:rFonts w:cs="David" w:hint="cs"/>
          <w:color w:val="000000"/>
        </w:rPr>
        <w:t>rised of</w:t>
      </w:r>
      <w:r w:rsidR="007B6B45" w:rsidRPr="00A10451">
        <w:rPr>
          <w:rFonts w:cs="David" w:hint="cs"/>
          <w:color w:val="000000"/>
        </w:rPr>
        <w:t xml:space="preserve"> portable and relatively low-cost Micro Sensing Units (MSUs)</w:t>
      </w:r>
      <w:r w:rsidR="00880666" w:rsidRPr="00A10451">
        <w:rPr>
          <w:rFonts w:cs="David" w:hint="cs"/>
          <w:color w:val="000000"/>
        </w:rPr>
        <w:t xml:space="preserve">, that </w:t>
      </w:r>
      <w:r w:rsidR="005A52B1" w:rsidRPr="00A10451">
        <w:rPr>
          <w:rFonts w:cs="David" w:hint="cs"/>
          <w:color w:val="000000"/>
        </w:rPr>
        <w:t xml:space="preserve">can measure, </w:t>
      </w:r>
      <w:r w:rsidR="00880666" w:rsidRPr="00A10451">
        <w:rPr>
          <w:rFonts w:cs="David" w:hint="cs"/>
          <w:color w:val="000000"/>
        </w:rPr>
        <w:t xml:space="preserve">process </w:t>
      </w:r>
      <w:r w:rsidR="005A52B1" w:rsidRPr="00A10451">
        <w:rPr>
          <w:rFonts w:cs="David" w:hint="cs"/>
          <w:color w:val="000000"/>
        </w:rPr>
        <w:t xml:space="preserve">and </w:t>
      </w:r>
      <w:r w:rsidR="00A426D4" w:rsidRPr="00A10451">
        <w:rPr>
          <w:rFonts w:cs="David" w:hint="cs"/>
          <w:color w:val="000000"/>
        </w:rPr>
        <w:t>transmit</w:t>
      </w:r>
      <w:r w:rsidR="005A52B1" w:rsidRPr="00A10451">
        <w:rPr>
          <w:rFonts w:cs="David" w:hint="cs"/>
          <w:color w:val="000000"/>
        </w:rPr>
        <w:t xml:space="preserve"> data to </w:t>
      </w:r>
      <w:r w:rsidR="00D9728C" w:rsidRPr="00A10451">
        <w:rPr>
          <w:rFonts w:cs="David" w:hint="cs"/>
          <w:color w:val="000000"/>
        </w:rPr>
        <w:t xml:space="preserve">some </w:t>
      </w:r>
      <w:r w:rsidR="005A52B1" w:rsidRPr="00A10451">
        <w:rPr>
          <w:rFonts w:cs="David" w:hint="cs"/>
          <w:color w:val="000000"/>
        </w:rPr>
        <w:t>base station</w:t>
      </w:r>
      <w:r w:rsidR="007B6B45" w:rsidRPr="00A10451">
        <w:rPr>
          <w:rFonts w:cs="David" w:hint="cs"/>
          <w:color w:val="000000"/>
        </w:rPr>
        <w:t xml:space="preserve">. </w:t>
      </w:r>
      <w:r w:rsidR="00EB54AD" w:rsidRPr="00A10451">
        <w:rPr>
          <w:rFonts w:cs="David" w:hint="cs"/>
          <w:color w:val="000000"/>
        </w:rPr>
        <w:t>Operational costs of WDESN</w:t>
      </w:r>
      <w:r w:rsidR="00A94638" w:rsidRPr="00A10451">
        <w:rPr>
          <w:rFonts w:cs="David" w:hint="cs"/>
          <w:color w:val="000000"/>
        </w:rPr>
        <w:t>s</w:t>
      </w:r>
      <w:r w:rsidR="00EB54AD" w:rsidRPr="00A10451">
        <w:rPr>
          <w:rFonts w:cs="David" w:hint="cs"/>
          <w:color w:val="000000"/>
        </w:rPr>
        <w:t xml:space="preserve"> are much lower than of AQM stations</w:t>
      </w:r>
      <w:r w:rsidR="00A94638" w:rsidRPr="00A10451">
        <w:rPr>
          <w:rFonts w:cs="David" w:hint="cs"/>
          <w:color w:val="000000"/>
        </w:rPr>
        <w:t xml:space="preserve">. </w:t>
      </w:r>
      <w:r w:rsidR="00A94638" w:rsidRPr="00A10451">
        <w:rPr>
          <w:rFonts w:cs="David" w:hint="cs"/>
        </w:rPr>
        <w:t>In addition, unlike AQM stations, they are not so limited to a dedicated location</w:t>
      </w:r>
      <w:r w:rsidR="00D42D2A" w:rsidRPr="00A10451">
        <w:rPr>
          <w:rFonts w:cs="David" w:hint="cs"/>
        </w:rPr>
        <w:t xml:space="preserve"> </w:t>
      </w:r>
      <w:r w:rsidR="00A94638" w:rsidRPr="00A10451">
        <w:rPr>
          <w:rFonts w:cs="David" w:hint="cs"/>
        </w:rPr>
        <w:t>(</w:t>
      </w:r>
      <w:r w:rsidR="00E300DA" w:rsidRPr="00A10451">
        <w:rPr>
          <w:rFonts w:cs="David" w:hint="cs"/>
        </w:rPr>
        <w:t xml:space="preserve">e.g., </w:t>
      </w:r>
      <w:r w:rsidR="006D3A34" w:rsidRPr="00A10451">
        <w:rPr>
          <w:rFonts w:cs="David" w:hint="cs"/>
        </w:rPr>
        <w:t xml:space="preserve">the </w:t>
      </w:r>
      <w:r w:rsidR="00A94638" w:rsidRPr="00A10451">
        <w:rPr>
          <w:rFonts w:cs="David" w:hint="cs"/>
        </w:rPr>
        <w:t>roof top of a large structure) and may be placed almost anywhere (e.g., on a balcony of a private property, on a street sign</w:t>
      </w:r>
      <w:r w:rsidR="00140BD1" w:rsidRPr="00A10451">
        <w:rPr>
          <w:rFonts w:cs="David" w:hint="cs"/>
        </w:rPr>
        <w:t>, etc.</w:t>
      </w:r>
      <w:r w:rsidR="00A94638" w:rsidRPr="00A10451">
        <w:rPr>
          <w:rFonts w:cs="David" w:hint="cs"/>
        </w:rPr>
        <w:t>)</w:t>
      </w:r>
      <w:r w:rsidR="002B10E4" w:rsidRPr="00A10451">
        <w:rPr>
          <w:rFonts w:cs="David" w:hint="cs"/>
        </w:rPr>
        <w:t>.</w:t>
      </w:r>
      <w:r w:rsidR="00A94638" w:rsidRPr="00A10451">
        <w:rPr>
          <w:rFonts w:cs="David" w:hint="cs"/>
        </w:rPr>
        <w:t xml:space="preserve"> </w:t>
      </w:r>
      <w:r w:rsidR="002C1AF1" w:rsidRPr="00A10451">
        <w:rPr>
          <w:rFonts w:cs="David" w:hint="cs"/>
        </w:rPr>
        <w:t>These properties enable covering</w:t>
      </w:r>
      <w:r w:rsidR="00FB38E3" w:rsidRPr="00A10451">
        <w:rPr>
          <w:rFonts w:cs="David" w:hint="cs"/>
        </w:rPr>
        <w:t xml:space="preserve"> </w:t>
      </w:r>
      <w:r w:rsidR="002C1AF1" w:rsidRPr="00A10451">
        <w:rPr>
          <w:rFonts w:cs="David" w:hint="cs"/>
        </w:rPr>
        <w:t>a large</w:t>
      </w:r>
      <w:r w:rsidR="00FB38E3" w:rsidRPr="00A10451">
        <w:rPr>
          <w:rFonts w:cs="David" w:hint="cs"/>
        </w:rPr>
        <w:t>r</w:t>
      </w:r>
      <w:r w:rsidR="002C1AF1" w:rsidRPr="00A10451">
        <w:rPr>
          <w:rFonts w:cs="David" w:hint="cs"/>
        </w:rPr>
        <w:t xml:space="preserve"> area and </w:t>
      </w:r>
      <w:r w:rsidR="002B10E4" w:rsidRPr="00A10451">
        <w:rPr>
          <w:rFonts w:cs="David" w:hint="cs"/>
        </w:rPr>
        <w:t xml:space="preserve">obtaining </w:t>
      </w:r>
      <w:r w:rsidR="00FB38E3" w:rsidRPr="00A10451">
        <w:rPr>
          <w:rFonts w:cs="David" w:hint="cs"/>
          <w:color w:val="000000"/>
        </w:rPr>
        <w:t>a finer spatial and temporal resolution of measurements</w:t>
      </w:r>
      <w:r w:rsidR="00F271A8" w:rsidRPr="00A10451">
        <w:rPr>
          <w:rFonts w:cs="David" w:hint="cs"/>
          <w:color w:val="000000"/>
        </w:rPr>
        <w:t xml:space="preserve"> than the standard </w:t>
      </w:r>
      <w:r w:rsidR="00D3402E" w:rsidRPr="00A10451">
        <w:rPr>
          <w:rFonts w:cs="David" w:hint="cs"/>
          <w:color w:val="000000"/>
        </w:rPr>
        <w:t>metho</w:t>
      </w:r>
      <w:r w:rsidR="00862B03" w:rsidRPr="00A10451">
        <w:rPr>
          <w:rFonts w:cs="David" w:hint="cs"/>
          <w:color w:val="000000"/>
        </w:rPr>
        <w:t>dology</w:t>
      </w:r>
      <w:r w:rsidR="00FB38E3" w:rsidRPr="00A10451">
        <w:rPr>
          <w:rFonts w:cs="David" w:hint="cs"/>
          <w:color w:val="000000"/>
        </w:rPr>
        <w:t xml:space="preserve">. </w:t>
      </w:r>
      <w:r w:rsidR="00246CA9" w:rsidRPr="00A10451">
        <w:rPr>
          <w:rFonts w:cs="David" w:hint="cs"/>
          <w:color w:val="000000"/>
        </w:rPr>
        <w:t>Nevertheless,</w:t>
      </w:r>
      <w:r w:rsidR="00024C69" w:rsidRPr="00A10451">
        <w:rPr>
          <w:rFonts w:cs="David" w:hint="cs"/>
          <w:color w:val="000000"/>
        </w:rPr>
        <w:t xml:space="preserve"> the reliability of</w:t>
      </w:r>
      <w:r w:rsidR="00246CA9" w:rsidRPr="00A10451">
        <w:rPr>
          <w:rFonts w:cs="David" w:hint="cs"/>
          <w:color w:val="000000"/>
        </w:rPr>
        <w:t xml:space="preserve"> </w:t>
      </w:r>
      <w:r w:rsidR="00024C69" w:rsidRPr="00A10451">
        <w:rPr>
          <w:rFonts w:cs="David" w:hint="cs"/>
          <w:color w:val="000000"/>
        </w:rPr>
        <w:t>MSUs</w:t>
      </w:r>
      <w:r w:rsidR="00AC6807" w:rsidRPr="00A10451">
        <w:rPr>
          <w:rFonts w:cs="David" w:hint="cs"/>
          <w:color w:val="000000"/>
        </w:rPr>
        <w:t>’</w:t>
      </w:r>
      <w:r w:rsidR="00024C69" w:rsidRPr="00A10451">
        <w:rPr>
          <w:rFonts w:cs="David" w:hint="cs"/>
          <w:color w:val="000000"/>
        </w:rPr>
        <w:t xml:space="preserve"> measurements is still questionable</w:t>
      </w:r>
      <w:r w:rsidR="004C0883" w:rsidRPr="00A10451">
        <w:rPr>
          <w:rFonts w:cs="David" w:hint="cs"/>
          <w:color w:val="000000"/>
        </w:rPr>
        <w:t xml:space="preserve">. </w:t>
      </w:r>
      <w:r w:rsidR="00024C69" w:rsidRPr="00A10451">
        <w:rPr>
          <w:rFonts w:cs="David" w:hint="cs"/>
          <w:color w:val="000000"/>
        </w:rPr>
        <w:t xml:space="preserve">Recent </w:t>
      </w:r>
      <w:r w:rsidR="00C81E17" w:rsidRPr="00A10451">
        <w:rPr>
          <w:rFonts w:cs="David" w:hint="cs"/>
          <w:color w:val="000000"/>
        </w:rPr>
        <w:t xml:space="preserve">laboratory and field </w:t>
      </w:r>
      <w:r w:rsidR="00AC6807" w:rsidRPr="00A10451">
        <w:rPr>
          <w:rFonts w:cs="David" w:hint="cs"/>
          <w:color w:val="000000"/>
        </w:rPr>
        <w:t>evaluations</w:t>
      </w:r>
      <w:r w:rsidR="00C81E17" w:rsidRPr="00A10451">
        <w:rPr>
          <w:rFonts w:cs="David" w:hint="cs"/>
          <w:color w:val="000000"/>
        </w:rPr>
        <w:t xml:space="preserve"> of </w:t>
      </w:r>
      <w:r w:rsidR="00024C69" w:rsidRPr="00A10451">
        <w:rPr>
          <w:rFonts w:cs="David" w:hint="cs"/>
          <w:color w:val="000000"/>
        </w:rPr>
        <w:t xml:space="preserve">MSUs show that these units are less accurate </w:t>
      </w:r>
      <w:r w:rsidR="0063352B" w:rsidRPr="00A10451">
        <w:rPr>
          <w:rFonts w:cs="David" w:hint="cs"/>
          <w:color w:val="000000"/>
        </w:rPr>
        <w:t xml:space="preserve">than </w:t>
      </w:r>
      <w:r w:rsidR="00024C69" w:rsidRPr="00A10451">
        <w:rPr>
          <w:rFonts w:cs="David" w:hint="cs"/>
          <w:color w:val="000000"/>
        </w:rPr>
        <w:t>standard laboratory equipment or AQM stations</w:t>
      </w:r>
      <w:r w:rsidR="00AF2EBB" w:rsidRPr="00A10451">
        <w:rPr>
          <w:rFonts w:cs="David" w:hint="cs"/>
          <w:color w:val="000000"/>
        </w:rPr>
        <w:t>. H</w:t>
      </w:r>
      <w:r w:rsidR="00024C69" w:rsidRPr="00A10451">
        <w:rPr>
          <w:rFonts w:cs="David" w:hint="cs"/>
          <w:color w:val="000000"/>
        </w:rPr>
        <w:t>owever</w:t>
      </w:r>
      <w:r w:rsidR="00AF2EBB" w:rsidRPr="00A10451">
        <w:rPr>
          <w:rFonts w:cs="David" w:hint="cs"/>
          <w:color w:val="000000"/>
        </w:rPr>
        <w:t>,</w:t>
      </w:r>
      <w:r w:rsidR="00024C69" w:rsidRPr="00A10451">
        <w:rPr>
          <w:rFonts w:cs="David" w:hint="cs"/>
          <w:color w:val="000000"/>
        </w:rPr>
        <w:t xml:space="preserve"> </w:t>
      </w:r>
      <w:r w:rsidR="007C750E" w:rsidRPr="00A10451">
        <w:rPr>
          <w:rFonts w:cs="David" w:hint="cs"/>
          <w:color w:val="000000"/>
        </w:rPr>
        <w:t>it has been shown</w:t>
      </w:r>
      <w:r w:rsidR="0063352B" w:rsidRPr="00A10451">
        <w:rPr>
          <w:rFonts w:cs="David" w:hint="cs"/>
          <w:color w:val="000000"/>
        </w:rPr>
        <w:t xml:space="preserve"> that </w:t>
      </w:r>
      <w:r w:rsidR="00024C69" w:rsidRPr="00A10451">
        <w:rPr>
          <w:rFonts w:cs="David" w:hint="cs"/>
          <w:color w:val="000000"/>
        </w:rPr>
        <w:t xml:space="preserve">they </w:t>
      </w:r>
      <w:r w:rsidR="0063352B" w:rsidRPr="00A10451">
        <w:rPr>
          <w:rFonts w:cs="David" w:hint="cs"/>
          <w:color w:val="000000"/>
        </w:rPr>
        <w:t xml:space="preserve">are able to effectively </w:t>
      </w:r>
      <w:r w:rsidR="00024C69" w:rsidRPr="00A10451">
        <w:rPr>
          <w:rFonts w:cs="David" w:hint="cs"/>
          <w:color w:val="000000"/>
        </w:rPr>
        <w:t xml:space="preserve">capture </w:t>
      </w:r>
      <w:r w:rsidR="0063352B" w:rsidRPr="00A10451">
        <w:rPr>
          <w:rFonts w:cs="David" w:hint="cs"/>
          <w:color w:val="000000"/>
        </w:rPr>
        <w:t>the spatial and temporal variability of the</w:t>
      </w:r>
      <w:r w:rsidR="00024C69" w:rsidRPr="00A10451">
        <w:rPr>
          <w:rFonts w:cs="David" w:hint="cs"/>
          <w:color w:val="000000"/>
        </w:rPr>
        <w:t xml:space="preserve"> pollution</w:t>
      </w:r>
      <w:r w:rsidR="00FD6F5E" w:rsidRPr="00A10451">
        <w:rPr>
          <w:rFonts w:cs="David" w:hint="cs"/>
          <w:color w:val="000000"/>
        </w:rPr>
        <w:t xml:space="preserve"> </w:t>
      </w:r>
      <w:r w:rsidR="00FD6F5E" w:rsidRPr="00A10451">
        <w:rPr>
          <w:rFonts w:cs="David" w:hint="cs"/>
          <w:color w:val="000000"/>
        </w:rPr>
        <w:fldChar w:fldCharType="begin" w:fldLock="1"/>
      </w:r>
      <w:r w:rsidR="00341B22" w:rsidRPr="00A10451">
        <w:rPr>
          <w:rFonts w:cs="David" w:hint="cs"/>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mendeley":{"formattedCitation":"[7]–[10]","plainTextFormattedCitation":"[7]–[10]","previouslyFormattedCitation":"[7]–[10]"},"properties":{"noteIndex":0},"schema":"https://github.com/citation-style-language/schema/raw/master/csl-citation.json"}</w:instrText>
      </w:r>
      <w:r w:rsidR="00FD6F5E" w:rsidRPr="00A10451">
        <w:rPr>
          <w:rFonts w:cs="David" w:hint="cs"/>
          <w:color w:val="000000"/>
        </w:rPr>
        <w:fldChar w:fldCharType="separate"/>
      </w:r>
      <w:r w:rsidR="000A4C8E" w:rsidRPr="00A10451">
        <w:rPr>
          <w:rFonts w:cs="David" w:hint="cs"/>
          <w:noProof/>
          <w:color w:val="000000"/>
        </w:rPr>
        <w:t>[7]–[10]</w:t>
      </w:r>
      <w:r w:rsidR="00FD6F5E" w:rsidRPr="00A10451">
        <w:rPr>
          <w:rFonts w:cs="David" w:hint="cs"/>
          <w:color w:val="000000"/>
        </w:rPr>
        <w:fldChar w:fldCharType="end"/>
      </w:r>
      <w:r w:rsidR="00FD6F5E" w:rsidRPr="00A10451">
        <w:rPr>
          <w:rFonts w:cs="David" w:hint="cs"/>
          <w:color w:val="000000"/>
        </w:rPr>
        <w:t xml:space="preserve">. </w:t>
      </w:r>
    </w:p>
    <w:p w14:paraId="44FDB524" w14:textId="77777777" w:rsidR="00F322EC" w:rsidRPr="00A10451" w:rsidRDefault="00F322EC" w:rsidP="00F322EC">
      <w:pPr>
        <w:ind w:right="-2" w:firstLine="720"/>
        <w:rPr>
          <w:rFonts w:cs="David" w:hint="cs"/>
          <w:color w:val="000000"/>
        </w:rPr>
      </w:pPr>
    </w:p>
    <w:p w14:paraId="7A1DCCBF" w14:textId="2C4B3FF3" w:rsidR="003A4996" w:rsidRPr="00A10451" w:rsidRDefault="00414168" w:rsidP="00F320C0">
      <w:pPr>
        <w:pStyle w:val="Heading2"/>
        <w:rPr>
          <w:rFonts w:cs="David" w:hint="cs"/>
        </w:rPr>
      </w:pPr>
      <w:r w:rsidRPr="00A10451">
        <w:rPr>
          <w:rFonts w:cs="David" w:hint="cs"/>
        </w:rPr>
        <w:t>A</w:t>
      </w:r>
      <w:r w:rsidR="003A4996" w:rsidRPr="00A10451">
        <w:rPr>
          <w:rFonts w:cs="David" w:hint="cs"/>
        </w:rPr>
        <w:t>ir pollution</w:t>
      </w:r>
      <w:r w:rsidR="009770C1" w:rsidRPr="00A10451">
        <w:rPr>
          <w:rFonts w:cs="David" w:hint="cs"/>
        </w:rPr>
        <w:t xml:space="preserve"> representation in space</w:t>
      </w:r>
      <w:r w:rsidR="00E23FB9" w:rsidRPr="00A10451">
        <w:rPr>
          <w:rFonts w:cs="David" w:hint="cs"/>
        </w:rPr>
        <w:t xml:space="preserve"> </w:t>
      </w:r>
    </w:p>
    <w:p w14:paraId="4A02708B" w14:textId="6577C5BD" w:rsidR="00B1491C" w:rsidRPr="00A10451" w:rsidRDefault="00CE7625" w:rsidP="004E5364">
      <w:pPr>
        <w:ind w:right="-2"/>
        <w:rPr>
          <w:rFonts w:cs="David" w:hint="cs"/>
          <w:color w:val="000000"/>
        </w:rPr>
      </w:pPr>
      <w:r w:rsidRPr="00A10451">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341B22" w:rsidRPr="00A10451">
        <w:rPr>
          <w:rFonts w:cs="David" w:hint="cs"/>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1]","plainTextFormattedCitation":"[11]","previouslyFormattedCitation":"[11]"},"properties":{"noteIndex":0},"schema":"https://github.com/citation-style-language/schema/raw/master/csl-citation.json"}</w:instrText>
      </w:r>
      <w:r w:rsidR="00B42DEE" w:rsidRPr="00A10451">
        <w:rPr>
          <w:rFonts w:cs="David" w:hint="cs"/>
          <w:color w:val="000000" w:themeColor="text1"/>
        </w:rPr>
        <w:fldChar w:fldCharType="separate"/>
      </w:r>
      <w:r w:rsidR="000A4C8E" w:rsidRPr="00A10451">
        <w:rPr>
          <w:rFonts w:cs="David" w:hint="cs"/>
          <w:noProof/>
          <w:color w:val="000000" w:themeColor="text1"/>
        </w:rPr>
        <w:t>[11]</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Land use regression (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with measurements in monitoring locations and then use these variables as model predictors at unmonitored locations, and possibly as predictors in time as well</w:t>
      </w:r>
      <w:r w:rsidR="00662D85" w:rsidRPr="00A10451">
        <w:rPr>
          <w:rFonts w:cs="David" w:hint="cs"/>
          <w:color w:val="000000"/>
        </w:rPr>
        <w:t xml:space="preserve"> </w:t>
      </w:r>
      <w:r w:rsidR="00662D85" w:rsidRPr="00A10451">
        <w:rPr>
          <w:rFonts w:cs="David" w:hint="cs"/>
          <w:color w:val="000000"/>
        </w:rPr>
        <w:fldChar w:fldCharType="begin" w:fldLock="1"/>
      </w:r>
      <w:r w:rsidR="00685CAD" w:rsidRPr="00A10451">
        <w:rPr>
          <w:rFonts w:cs="David" w:hint="cs"/>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2]","plainTextFormattedCitation":"[12]","previouslyFormattedCitation":"[12]"},"properties":{"noteIndex":0},"schema":"https://github.com/citation-style-language/schema/raw/master/csl-citation.json"}</w:instrText>
      </w:r>
      <w:r w:rsidR="00662D85" w:rsidRPr="00A10451">
        <w:rPr>
          <w:rFonts w:cs="David" w:hint="cs"/>
          <w:color w:val="000000"/>
        </w:rPr>
        <w:fldChar w:fldCharType="separate"/>
      </w:r>
      <w:r w:rsidR="00662D85" w:rsidRPr="00A10451">
        <w:rPr>
          <w:rFonts w:cs="David" w:hint="cs"/>
          <w:noProof/>
          <w:color w:val="000000"/>
        </w:rPr>
        <w:t>[12]</w:t>
      </w:r>
      <w:r w:rsidR="00662D85" w:rsidRPr="00A10451">
        <w:rPr>
          <w:rFonts w:cs="David" w:hint="cs"/>
          <w:color w:val="000000"/>
        </w:rPr>
        <w:fldChar w:fldCharType="end"/>
      </w:r>
      <w:r w:rsidRPr="00A10451">
        <w:rPr>
          <w:rFonts w:cs="David" w:hint="cs"/>
          <w:color w:val="000000"/>
        </w:rPr>
        <w:t>. Nevertheless, atmospheric transport and dispersion (ATD) models are the only models that can quantify the deterministic relationships between sources’ emissions and concentrations in space</w:t>
      </w:r>
      <w:r w:rsidR="006F05F2" w:rsidRPr="00A10451">
        <w:rPr>
          <w:rFonts w:cs="David" w:hint="cs"/>
          <w:color w:val="000000"/>
        </w:rPr>
        <w:t xml:space="preserve"> and in time</w:t>
      </w:r>
      <w:r w:rsidRPr="00A10451">
        <w:rPr>
          <w:rFonts w:cs="David" w:hint="cs"/>
          <w:color w:val="000000"/>
        </w:rPr>
        <w:t xml:space="preserve">. ATD models can forecast the spread of the pollutants, when available results from monitoring data are used for calibration and evaluation of model performance. </w:t>
      </w:r>
      <w:r w:rsidRPr="00A10451">
        <w:rPr>
          <w:rFonts w:cs="David" w:hint="cs"/>
          <w:color w:val="000000" w:themeColor="text1"/>
        </w:rPr>
        <w:t xml:space="preserve">Oftentimes, these models serve as a useful </w:t>
      </w:r>
      <w:r w:rsidRPr="00A10451">
        <w:rPr>
          <w:rFonts w:cs="David" w:hint="cs"/>
          <w:color w:val="000000" w:themeColor="text1"/>
        </w:rPr>
        <w:lastRenderedPageBreak/>
        <w:t>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685CAD" w:rsidRPr="00A10451">
        <w:rPr>
          <w:rFonts w:cs="David" w:hint="cs"/>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3]","plainTextFormattedCitation":"[13]","previouslyFormattedCitation":"[13]"},"properties":{"noteIndex":0},"schema":"https://github.com/citation-style-language/schema/raw/master/csl-citation.json"}</w:instrText>
      </w:r>
      <w:r w:rsidR="00657965" w:rsidRPr="00A10451">
        <w:rPr>
          <w:rFonts w:cs="David" w:hint="cs"/>
          <w:color w:val="000000" w:themeColor="text1"/>
        </w:rPr>
        <w:fldChar w:fldCharType="separate"/>
      </w:r>
      <w:r w:rsidR="00662D85" w:rsidRPr="00A10451">
        <w:rPr>
          <w:rFonts w:cs="David" w:hint="cs"/>
          <w:noProof/>
          <w:color w:val="000000" w:themeColor="text1"/>
        </w:rPr>
        <w:t>[13]</w:t>
      </w:r>
      <w:r w:rsidR="00657965" w:rsidRPr="00A10451">
        <w:rPr>
          <w:rFonts w:cs="David" w:hint="cs"/>
          <w:color w:val="000000" w:themeColor="text1"/>
        </w:rPr>
        <w:fldChar w:fldCharType="end"/>
      </w:r>
      <w:r w:rsidRPr="00A10451">
        <w:rPr>
          <w:rFonts w:cs="David" w:hint="cs"/>
          <w:color w:val="000000" w:themeColor="text1"/>
        </w:rPr>
        <w:t xml:space="preserve">. </w:t>
      </w:r>
    </w:p>
    <w:p w14:paraId="3F65F274" w14:textId="77777777" w:rsidR="00287F01" w:rsidRPr="00A10451" w:rsidRDefault="00287F01" w:rsidP="00590776">
      <w:pPr>
        <w:ind w:right="-2" w:firstLine="720"/>
        <w:rPr>
          <w:rFonts w:cs="David" w:hint="cs"/>
          <w:color w:val="000000"/>
        </w:rPr>
      </w:pPr>
    </w:p>
    <w:p w14:paraId="4A141249" w14:textId="45131E90" w:rsidR="0079103A" w:rsidRPr="00A10451" w:rsidRDefault="0079103A" w:rsidP="00662D85">
      <w:pPr>
        <w:pStyle w:val="Heading2"/>
        <w:rPr>
          <w:rFonts w:cs="David" w:hint="cs"/>
        </w:rPr>
      </w:pPr>
      <w:r w:rsidRPr="00A10451">
        <w:rPr>
          <w:rFonts w:cs="David" w:hint="cs"/>
        </w:rPr>
        <w:t>Source term estimation</w:t>
      </w:r>
    </w:p>
    <w:p w14:paraId="412A53AC" w14:textId="6CFC5936" w:rsidR="00851B14" w:rsidRPr="00A10451" w:rsidRDefault="00CE7625" w:rsidP="00A01EAA">
      <w:pPr>
        <w:ind w:right="-2" w:firstLine="720"/>
        <w:rPr>
          <w:rFonts w:cs="David" w:hint="cs"/>
          <w:color w:val="000000"/>
        </w:rPr>
      </w:pPr>
      <w:r w:rsidRPr="00A10451">
        <w:rPr>
          <w:rFonts w:cs="David" w:hint="cs"/>
          <w:color w:val="000000"/>
        </w:rPr>
        <w:t>For an accurate forecast, several variables are needed as input to ATD models, including</w:t>
      </w:r>
      <w:r w:rsidR="007D2B64" w:rsidRPr="00A10451">
        <w:rPr>
          <w:rFonts w:cs="David" w:hint="cs"/>
          <w:color w:val="000000"/>
        </w:rPr>
        <w:t>, among others</w:t>
      </w:r>
      <w:r w:rsidRPr="00A10451">
        <w:rPr>
          <w:rFonts w:cs="David" w:hint="cs"/>
          <w:color w:val="000000"/>
        </w:rPr>
        <w:t>: meteorological data, the strength of the release and its location.</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strength, time or even location of the release of the pollutant are frequently unknown. </w:t>
      </w:r>
      <w:r w:rsidR="00A01EAA" w:rsidRPr="00A10451">
        <w:rPr>
          <w:rFonts w:cs="David" w:hint="cs"/>
          <w:color w:val="000000"/>
        </w:rPr>
        <w:t xml:space="preserve">In Israel for example, an inventory of pollutants released to the environment by all </w:t>
      </w:r>
      <w:r w:rsidR="00A01EAA" w:rsidRPr="00A10451">
        <w:rPr>
          <w:rFonts w:cs="David" w:hint="cs"/>
          <w:color w:val="000000" w:themeColor="text1"/>
        </w:rPr>
        <w:t>production plants</w:t>
      </w:r>
      <w:r w:rsidR="00A01EAA" w:rsidRPr="00A10451">
        <w:rPr>
          <w:rFonts w:cs="David" w:hint="cs"/>
          <w:color w:val="000000"/>
        </w:rPr>
        <w:t xml:space="preserve"> is produced by the ministry of environmental protection on a yearly resolution and is usually based on the plants’ statements, rather than direct monitoring. </w:t>
      </w:r>
    </w:p>
    <w:p w14:paraId="1B6DF635" w14:textId="37F03453" w:rsidR="00C43398" w:rsidRPr="00A10451" w:rsidRDefault="00CE7625" w:rsidP="00A01EAA">
      <w:pPr>
        <w:ind w:right="-2" w:firstLine="720"/>
        <w:rPr>
          <w:rFonts w:cs="David" w:hint="cs"/>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685CAD" w:rsidRPr="00A10451">
        <w:rPr>
          <w:rFonts w:cs="David" w:hint="cs"/>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4]","plainTextFormattedCitation":"[14]","previouslyFormattedCitation":"[14]"},"properties":{"noteIndex":0},"schema":"https://github.com/citation-style-language/schema/raw/master/csl-citation.json"}</w:instrText>
      </w:r>
      <w:r w:rsidR="00D732FE" w:rsidRPr="00A10451">
        <w:rPr>
          <w:rFonts w:cs="David" w:hint="cs"/>
          <w:color w:val="000000"/>
        </w:rPr>
        <w:fldChar w:fldCharType="separate"/>
      </w:r>
      <w:r w:rsidR="00662D85" w:rsidRPr="00A10451">
        <w:rPr>
          <w:rFonts w:cs="David" w:hint="cs"/>
          <w:noProof/>
          <w:color w:val="000000"/>
        </w:rPr>
        <w:t>[14]</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w:t>
      </w:r>
      <w:r w:rsidR="005905F5" w:rsidRPr="00A10451">
        <w:rPr>
          <w:rFonts w:cs="David" w:hint="cs"/>
        </w:rPr>
        <w:t>then</w:t>
      </w:r>
      <w:r w:rsidR="00B61012" w:rsidRPr="00A10451">
        <w:rPr>
          <w:rFonts w:cs="David" w:hint="cs"/>
        </w:rPr>
        <w:t xml:space="preserve">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6C37D7" w:rsidRPr="00A10451">
        <w:rPr>
          <w:rFonts w:cs="David" w:hint="cs"/>
        </w:rPr>
        <w:t xml:space="preserve">Once </w:t>
      </w:r>
      <w:r w:rsidR="007168E1" w:rsidRPr="00A10451">
        <w:rPr>
          <w:rFonts w:cs="David" w:hint="cs"/>
        </w:rPr>
        <w:t xml:space="preserve">the </w:t>
      </w:r>
      <w:r w:rsidR="009D08AD" w:rsidRPr="00A10451">
        <w:rPr>
          <w:rFonts w:cs="David" w:hint="cs"/>
        </w:rPr>
        <w:t>source term</w:t>
      </w:r>
      <w:r w:rsidR="000F0A60" w:rsidRPr="00A10451">
        <w:rPr>
          <w:rFonts w:cs="David" w:hint="cs"/>
        </w:rPr>
        <w:t xml:space="preserve"> is </w:t>
      </w:r>
      <w:r w:rsidR="00CE135F" w:rsidRPr="00A10451">
        <w:rPr>
          <w:rFonts w:cs="David" w:hint="cs"/>
        </w:rPr>
        <w:t>calculated</w:t>
      </w:r>
      <w:r w:rsidR="009D08AD" w:rsidRPr="00A10451">
        <w:rPr>
          <w:rFonts w:cs="David" w:hint="cs"/>
        </w:rPr>
        <w:t xml:space="preserve">, </w:t>
      </w:r>
      <w:r w:rsidR="001917AA" w:rsidRPr="00A10451">
        <w:rPr>
          <w:rFonts w:cs="David" w:hint="cs"/>
          <w:color w:val="000000"/>
        </w:rPr>
        <w:t xml:space="preserve">it </w:t>
      </w:r>
      <w:r w:rsidR="00662D85" w:rsidRPr="00A10451">
        <w:rPr>
          <w:rFonts w:cs="David" w:hint="cs"/>
          <w:color w:val="000000"/>
        </w:rPr>
        <w:t>can be</w:t>
      </w:r>
      <w:r w:rsidR="001917AA" w:rsidRPr="00A10451">
        <w:rPr>
          <w:rFonts w:cs="David" w:hint="cs"/>
          <w:color w:val="000000"/>
        </w:rPr>
        <w:t xml:space="preserve"> used as</w:t>
      </w:r>
      <w:r w:rsidR="00CD6A58" w:rsidRPr="00A10451">
        <w:rPr>
          <w:rFonts w:cs="David" w:hint="cs"/>
          <w:color w:val="000000"/>
        </w:rPr>
        <w:t xml:space="preserve"> input to an ATD model </w:t>
      </w:r>
      <w:r w:rsidR="0089253E" w:rsidRPr="00A10451">
        <w:rPr>
          <w:rFonts w:cs="David" w:hint="cs"/>
          <w:color w:val="000000"/>
        </w:rPr>
        <w:t>to</w:t>
      </w:r>
      <w:r w:rsidR="009539F9" w:rsidRPr="00A10451">
        <w:rPr>
          <w:rFonts w:cs="David" w:hint="cs"/>
          <w:color w:val="000000"/>
        </w:rPr>
        <w:t xml:space="preserve"> generate </w:t>
      </w:r>
      <w:r w:rsidR="00FE17EA" w:rsidRPr="00A10451">
        <w:rPr>
          <w:rFonts w:cs="David" w:hint="cs"/>
          <w:color w:val="000000"/>
        </w:rPr>
        <w:t>high resolution concentration maps</w:t>
      </w:r>
      <w:r w:rsidR="00A55CA8" w:rsidRPr="00A10451">
        <w:rPr>
          <w:rFonts w:cs="David" w:hint="cs"/>
          <w:color w:val="000000"/>
        </w:rPr>
        <w:t>, as previously mentioned</w:t>
      </w:r>
      <w:r w:rsidR="00FE17EA" w:rsidRPr="00A10451">
        <w:rPr>
          <w:rFonts w:cs="David" w:hint="cs"/>
          <w:color w:val="000000"/>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3BDB" w:rsidRPr="00A10451">
        <w:rPr>
          <w:rFonts w:cs="David" w:hint="cs"/>
          <w:color w:val="000000" w:themeColor="text1"/>
        </w:rPr>
        <w:t xml:space="preserve">. </w:t>
      </w:r>
      <w:r w:rsidR="000471B7" w:rsidRPr="00A10451">
        <w:rPr>
          <w:rFonts w:cs="David" w:hint="cs"/>
          <w:color w:val="000000" w:themeColor="text1"/>
        </w:rPr>
        <w:t>In 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3F702D">
      <w:pPr>
        <w:ind w:right="-2"/>
        <w:rPr>
          <w:rFonts w:cs="David" w:hint="cs"/>
          <w:color w:val="000000" w:themeColor="text1"/>
        </w:rPr>
      </w:pPr>
    </w:p>
    <w:p w14:paraId="5FB5E42B" w14:textId="391B86C5" w:rsidR="00E773DD" w:rsidRPr="00A10451" w:rsidRDefault="00E773DD" w:rsidP="00471C6C">
      <w:pPr>
        <w:pStyle w:val="Heading2"/>
        <w:rPr>
          <w:rFonts w:cs="David" w:hint="cs"/>
        </w:rPr>
      </w:pPr>
      <w:r w:rsidRPr="00A10451">
        <w:rPr>
          <w:rFonts w:cs="David" w:hint="cs"/>
        </w:rPr>
        <w:t>Sensor network deployment</w:t>
      </w:r>
    </w:p>
    <w:p w14:paraId="611951EA" w14:textId="753AE0C1" w:rsidR="00453467" w:rsidRPr="00A10451" w:rsidRDefault="00703116" w:rsidP="009B6CDD">
      <w:pPr>
        <w:ind w:right="-2"/>
        <w:rPr>
          <w:rFonts w:cs="David" w:hint="cs"/>
          <w:color w:val="000000" w:themeColor="text1"/>
        </w:rPr>
      </w:pPr>
      <w:r w:rsidRPr="00A10451">
        <w:rPr>
          <w:rFonts w:cs="David" w:hint="cs"/>
          <w:color w:val="000000"/>
        </w:rPr>
        <w:t>When</w:t>
      </w:r>
      <w:r w:rsidR="00D00F80" w:rsidRPr="00A10451">
        <w:rPr>
          <w:rFonts w:cs="David" w:hint="cs"/>
          <w:color w:val="000000"/>
        </w:rPr>
        <w:t xml:space="preserve"> resources</w:t>
      </w:r>
      <w:r w:rsidRPr="00A10451">
        <w:rPr>
          <w:rFonts w:cs="David" w:hint="cs"/>
          <w:color w:val="000000"/>
        </w:rPr>
        <w:t xml:space="preserve"> are unlimited, </w:t>
      </w:r>
      <w:r w:rsidR="0047188F" w:rsidRPr="00A10451">
        <w:rPr>
          <w:rFonts w:cs="David" w:hint="cs"/>
          <w:color w:val="000000"/>
        </w:rPr>
        <w:t>the challenge of represent</w:t>
      </w:r>
      <w:r w:rsidR="009E4134" w:rsidRPr="00A10451">
        <w:rPr>
          <w:rFonts w:cs="David" w:hint="cs"/>
          <w:color w:val="000000"/>
        </w:rPr>
        <w:t xml:space="preserve">ing </w:t>
      </w:r>
      <w:r w:rsidR="003D3F70" w:rsidRPr="00A10451">
        <w:rPr>
          <w:rFonts w:cs="David" w:hint="cs"/>
          <w:color w:val="000000"/>
        </w:rPr>
        <w:t xml:space="preserve">well </w:t>
      </w:r>
      <w:r w:rsidR="009E4134" w:rsidRPr="00A10451">
        <w:rPr>
          <w:rFonts w:cs="David" w:hint="cs"/>
          <w:color w:val="000000"/>
        </w:rPr>
        <w:t>the pollution</w:t>
      </w:r>
      <w:r w:rsidR="0047188F" w:rsidRPr="00A10451">
        <w:rPr>
          <w:rFonts w:cs="David" w:hint="cs"/>
          <w:color w:val="000000"/>
        </w:rPr>
        <w:t xml:space="preserve"> </w:t>
      </w:r>
      <w:r w:rsidR="009E4134" w:rsidRPr="00A10451">
        <w:rPr>
          <w:rFonts w:cs="David" w:hint="cs"/>
          <w:color w:val="000000"/>
        </w:rPr>
        <w:t xml:space="preserve">field </w:t>
      </w:r>
      <w:r w:rsidR="006D4D78" w:rsidRPr="00A10451">
        <w:rPr>
          <w:rFonts w:cs="David" w:hint="cs"/>
          <w:color w:val="000000"/>
        </w:rPr>
        <w:t xml:space="preserve">or sufficiently </w:t>
      </w:r>
      <w:r w:rsidR="006D4D78" w:rsidRPr="00A10451">
        <w:rPr>
          <w:rFonts w:cs="David" w:hint="cs"/>
          <w:color w:val="000000" w:themeColor="text1"/>
        </w:rPr>
        <w:t>estimate source parameters</w:t>
      </w:r>
      <w:r w:rsidR="006D4D78" w:rsidRPr="00A10451">
        <w:rPr>
          <w:rFonts w:cs="David" w:hint="cs"/>
          <w:color w:val="000000"/>
        </w:rPr>
        <w:t xml:space="preserve"> </w:t>
      </w:r>
      <w:r w:rsidR="007E3FAB" w:rsidRPr="00A10451">
        <w:rPr>
          <w:rFonts w:cs="David" w:hint="cs"/>
          <w:color w:val="000000"/>
        </w:rPr>
        <w:t>can be</w:t>
      </w:r>
      <w:r w:rsidR="00C02E38" w:rsidRPr="00A10451">
        <w:rPr>
          <w:rFonts w:cs="David" w:hint="cs"/>
          <w:color w:val="000000"/>
        </w:rPr>
        <w:t xml:space="preserve"> </w:t>
      </w:r>
      <w:r w:rsidR="00A51BA4" w:rsidRPr="00A10451">
        <w:rPr>
          <w:rFonts w:cs="David" w:hint="cs"/>
          <w:color w:val="000000"/>
        </w:rPr>
        <w:t>simple,</w:t>
      </w:r>
      <w:r w:rsidR="003F769A" w:rsidRPr="00A10451">
        <w:rPr>
          <w:rFonts w:cs="David" w:hint="cs"/>
          <w:color w:val="000000"/>
        </w:rPr>
        <w:t xml:space="preserve"> </w:t>
      </w:r>
      <w:r w:rsidR="000E2B32" w:rsidRPr="00A10451">
        <w:rPr>
          <w:rFonts w:cs="David" w:hint="cs"/>
          <w:color w:val="000000"/>
        </w:rPr>
        <w:t xml:space="preserve">requiring </w:t>
      </w:r>
      <w:r w:rsidR="00850062" w:rsidRPr="00A10451">
        <w:rPr>
          <w:rFonts w:cs="David" w:hint="cs"/>
          <w:color w:val="000000"/>
        </w:rPr>
        <w:t xml:space="preserve">only </w:t>
      </w:r>
      <w:r w:rsidR="003F769A" w:rsidRPr="00A10451">
        <w:rPr>
          <w:rFonts w:cs="David" w:hint="cs"/>
          <w:color w:val="000000"/>
        </w:rPr>
        <w:t>the</w:t>
      </w:r>
      <w:r w:rsidR="007724D7" w:rsidRPr="00A10451">
        <w:rPr>
          <w:rFonts w:cs="David" w:hint="cs"/>
          <w:color w:val="000000"/>
        </w:rPr>
        <w:t xml:space="preserve"> vast </w:t>
      </w:r>
      <w:r w:rsidR="00023E7F" w:rsidRPr="00A10451">
        <w:rPr>
          <w:rFonts w:cs="David" w:hint="cs"/>
          <w:color w:val="000000"/>
        </w:rPr>
        <w:t xml:space="preserve">deployment </w:t>
      </w:r>
      <w:r w:rsidR="00057589" w:rsidRPr="00A10451">
        <w:rPr>
          <w:rFonts w:cs="David" w:hint="cs"/>
          <w:color w:val="000000"/>
        </w:rPr>
        <w:t xml:space="preserve">of </w:t>
      </w:r>
      <w:r w:rsidR="00873B64" w:rsidRPr="00A10451">
        <w:rPr>
          <w:rFonts w:cs="David" w:hint="cs"/>
          <w:color w:val="000000"/>
        </w:rPr>
        <w:t xml:space="preserve">sensors </w:t>
      </w:r>
      <w:r w:rsidR="00AD53D1" w:rsidRPr="00A10451">
        <w:rPr>
          <w:rFonts w:cs="David" w:hint="cs"/>
          <w:color w:val="000000"/>
        </w:rPr>
        <w:t>in space</w:t>
      </w:r>
      <w:r w:rsidR="00B76F1A" w:rsidRPr="00A10451">
        <w:rPr>
          <w:rFonts w:cs="David" w:hint="cs"/>
          <w:color w:val="000000"/>
        </w:rPr>
        <w:t xml:space="preserve"> to reach full cover of the area</w:t>
      </w:r>
      <w:r w:rsidR="00B65955" w:rsidRPr="00A10451">
        <w:rPr>
          <w:rFonts w:cs="David" w:hint="cs"/>
          <w:color w:val="000000"/>
        </w:rPr>
        <w:t xml:space="preserve">. </w:t>
      </w:r>
      <w:r w:rsidR="00B76F1A" w:rsidRPr="00A10451">
        <w:rPr>
          <w:rFonts w:cs="David" w:hint="cs"/>
          <w:color w:val="000000"/>
        </w:rPr>
        <w:t xml:space="preserve">However, as </w:t>
      </w:r>
      <w:r w:rsidR="00286140" w:rsidRPr="00A10451">
        <w:rPr>
          <w:rFonts w:cs="David" w:hint="cs"/>
          <w:color w:val="000000"/>
        </w:rPr>
        <w:t xml:space="preserve">financial and human </w:t>
      </w:r>
      <w:r w:rsidR="003F769A" w:rsidRPr="00A10451">
        <w:rPr>
          <w:rFonts w:cs="David" w:hint="cs"/>
          <w:color w:val="000000"/>
        </w:rPr>
        <w:t xml:space="preserve">resources are </w:t>
      </w:r>
      <w:r w:rsidR="008455BA" w:rsidRPr="00A10451">
        <w:rPr>
          <w:rFonts w:cs="David" w:hint="cs"/>
          <w:color w:val="000000"/>
        </w:rPr>
        <w:t xml:space="preserve">usually </w:t>
      </w:r>
      <w:r w:rsidR="003F769A" w:rsidRPr="00A10451">
        <w:rPr>
          <w:rFonts w:cs="David" w:hint="cs"/>
          <w:color w:val="000000"/>
        </w:rPr>
        <w:t xml:space="preserve">limited, a smart and </w:t>
      </w:r>
      <w:r w:rsidR="007912C7" w:rsidRPr="00A10451">
        <w:rPr>
          <w:rFonts w:cs="David" w:hint="cs"/>
          <w:color w:val="000000" w:themeColor="text1"/>
        </w:rPr>
        <w:t>rigorous deployment of a network of sensors is needed</w:t>
      </w:r>
      <w:r w:rsidR="009A1139" w:rsidRPr="00A10451">
        <w:rPr>
          <w:rFonts w:cs="David" w:hint="cs"/>
          <w:color w:val="000000" w:themeColor="text1"/>
        </w:rPr>
        <w:t xml:space="preserve">, </w:t>
      </w:r>
      <w:r w:rsidR="005F7EFF" w:rsidRPr="00A10451">
        <w:rPr>
          <w:rFonts w:cs="David" w:hint="cs"/>
          <w:color w:val="000000" w:themeColor="text1"/>
        </w:rPr>
        <w:t xml:space="preserve">one which can </w:t>
      </w:r>
      <w:r w:rsidR="00174997" w:rsidRPr="00A10451">
        <w:rPr>
          <w:rFonts w:cs="David" w:hint="cs"/>
          <w:color w:val="000000" w:themeColor="text1"/>
        </w:rPr>
        <w:t xml:space="preserve">provide the best </w:t>
      </w:r>
      <w:r w:rsidR="009B6CDD" w:rsidRPr="00A10451">
        <w:rPr>
          <w:rFonts w:cs="David" w:hint="cs"/>
          <w:color w:val="000000" w:themeColor="text1"/>
        </w:rPr>
        <w:t xml:space="preserve">performance </w:t>
      </w:r>
      <w:r w:rsidR="008121A0" w:rsidRPr="00A10451">
        <w:rPr>
          <w:rFonts w:cs="David" w:hint="cs"/>
          <w:color w:val="000000" w:themeColor="text1"/>
        </w:rPr>
        <w:t>for</w:t>
      </w:r>
      <w:r w:rsidR="004D1726" w:rsidRPr="00A10451">
        <w:rPr>
          <w:rFonts w:cs="David" w:hint="cs"/>
          <w:color w:val="000000" w:themeColor="text1"/>
        </w:rPr>
        <w:t xml:space="preserve"> its designated application </w:t>
      </w:r>
      <w:r w:rsidR="003919A9" w:rsidRPr="00A10451">
        <w:rPr>
          <w:rFonts w:cs="David" w:hint="cs"/>
          <w:color w:val="000000" w:themeColor="text1"/>
        </w:rPr>
        <w:t>with</w:t>
      </w:r>
      <w:r w:rsidR="005676EB" w:rsidRPr="00A10451">
        <w:rPr>
          <w:rFonts w:cs="David" w:hint="cs"/>
          <w:color w:val="000000" w:themeColor="text1"/>
        </w:rPr>
        <w:t xml:space="preserve"> </w:t>
      </w:r>
      <w:r w:rsidR="006B77C0" w:rsidRPr="00A10451">
        <w:rPr>
          <w:rFonts w:cs="David" w:hint="cs"/>
          <w:color w:val="000000" w:themeColor="text1"/>
        </w:rPr>
        <w:t>the</w:t>
      </w:r>
      <w:r w:rsidR="00A176EB" w:rsidRPr="00A10451">
        <w:rPr>
          <w:rFonts w:cs="David" w:hint="cs"/>
          <w:color w:val="000000" w:themeColor="text1"/>
        </w:rPr>
        <w:t xml:space="preserve"> </w:t>
      </w:r>
      <w:r w:rsidR="00270B44" w:rsidRPr="00A10451">
        <w:rPr>
          <w:rFonts w:cs="David" w:hint="cs"/>
          <w:color w:val="000000" w:themeColor="text1"/>
        </w:rPr>
        <w:t>lowest</w:t>
      </w:r>
      <w:r w:rsidR="00C77E5A" w:rsidRPr="00A10451">
        <w:rPr>
          <w:rFonts w:cs="David" w:hint="cs"/>
          <w:color w:val="000000" w:themeColor="text1"/>
        </w:rPr>
        <w:t xml:space="preserve"> </w:t>
      </w:r>
      <w:r w:rsidR="000D441B" w:rsidRPr="00A10451">
        <w:rPr>
          <w:rFonts w:cs="David" w:hint="cs"/>
          <w:color w:val="000000" w:themeColor="text1"/>
        </w:rPr>
        <w:t>preferable</w:t>
      </w:r>
      <w:r w:rsidR="00C82760" w:rsidRPr="00A10451">
        <w:rPr>
          <w:rFonts w:cs="David" w:hint="cs"/>
          <w:color w:val="000000" w:themeColor="text1"/>
        </w:rPr>
        <w:t xml:space="preserve"> </w:t>
      </w:r>
      <w:r w:rsidR="00C77E5A" w:rsidRPr="00A10451">
        <w:rPr>
          <w:rFonts w:cs="David" w:hint="cs"/>
          <w:color w:val="000000" w:themeColor="text1"/>
        </w:rPr>
        <w:t xml:space="preserve">cost. </w:t>
      </w:r>
    </w:p>
    <w:p w14:paraId="14817C1C" w14:textId="3896B457" w:rsidR="00650E55" w:rsidRPr="00A10451" w:rsidRDefault="00CE7625" w:rsidP="00316F25">
      <w:pPr>
        <w:ind w:right="-2" w:firstLine="720"/>
        <w:rPr>
          <w:rFonts w:cs="David" w:hint="cs"/>
        </w:rPr>
      </w:pPr>
      <w:r w:rsidRPr="00A10451">
        <w:rPr>
          <w:rFonts w:cs="David" w:hint="cs"/>
          <w:color w:val="000000"/>
        </w:rPr>
        <w:t xml:space="preserve">The following </w:t>
      </w:r>
      <w:r w:rsidR="004B7699" w:rsidRPr="00A10451">
        <w:rPr>
          <w:rFonts w:cs="David" w:hint="cs"/>
          <w:color w:val="000000"/>
        </w:rPr>
        <w:t>proposal</w:t>
      </w:r>
      <w:r w:rsidRPr="00A10451">
        <w:rPr>
          <w:rFonts w:cs="David" w:hint="cs"/>
          <w:color w:val="000000"/>
        </w:rPr>
        <w:t xml:space="preserve"> offers a</w:t>
      </w:r>
      <w:r w:rsidR="003D3F70" w:rsidRPr="00A10451">
        <w:rPr>
          <w:rFonts w:cs="David" w:hint="cs"/>
          <w:color w:val="000000"/>
        </w:rPr>
        <w:t xml:space="preserve"> multi-objective</w:t>
      </w:r>
      <w:r w:rsidR="004B7699" w:rsidRPr="00A10451">
        <w:rPr>
          <w:rFonts w:cs="David" w:hint="cs"/>
          <w:color w:val="000000"/>
        </w:rPr>
        <w:t xml:space="preserve"> optimization model</w:t>
      </w:r>
      <w:r w:rsidRPr="00A10451">
        <w:rPr>
          <w:rFonts w:cs="David" w:hint="cs"/>
          <w:color w:val="000000"/>
        </w:rPr>
        <w:t xml:space="preserve"> </w:t>
      </w:r>
      <w:r w:rsidR="00DD422D" w:rsidRPr="00A10451">
        <w:rPr>
          <w:rFonts w:cs="David" w:hint="cs"/>
          <w:color w:val="000000"/>
        </w:rPr>
        <w:t>for the deployment of a stationary network of sensors</w:t>
      </w:r>
      <w:r w:rsidR="00AF6D8C" w:rsidRPr="00A10451">
        <w:rPr>
          <w:rFonts w:cs="David" w:hint="cs"/>
          <w:color w:val="000000"/>
        </w:rPr>
        <w:t xml:space="preserve"> (of no specific </w:t>
      </w:r>
      <w:r w:rsidR="0032195B" w:rsidRPr="00A10451">
        <w:rPr>
          <w:rFonts w:cs="David" w:hint="cs"/>
          <w:color w:val="000000"/>
        </w:rPr>
        <w:t>type</w:t>
      </w:r>
      <w:r w:rsidR="00AF6D8C" w:rsidRPr="00A10451">
        <w:rPr>
          <w:rFonts w:cs="David" w:hint="cs"/>
          <w:color w:val="000000"/>
        </w:rPr>
        <w:t>)</w:t>
      </w:r>
      <w:r w:rsidR="00C02315" w:rsidRPr="00A10451">
        <w:rPr>
          <w:rFonts w:cs="David" w:hint="cs"/>
          <w:color w:val="000000"/>
        </w:rPr>
        <w:t>,</w:t>
      </w:r>
      <w:r w:rsidR="00650E55" w:rsidRPr="00A10451">
        <w:rPr>
          <w:rFonts w:cs="David" w:hint="cs"/>
          <w:color w:val="000000"/>
        </w:rPr>
        <w:t xml:space="preserve"> </w:t>
      </w:r>
      <w:r w:rsidR="00316F25" w:rsidRPr="00A10451">
        <w:rPr>
          <w:rFonts w:cs="David" w:hint="cs"/>
          <w:color w:val="000000"/>
        </w:rPr>
        <w:t xml:space="preserve">aimed at identifying </w:t>
      </w:r>
      <w:r w:rsidR="00510471" w:rsidRPr="00A10451">
        <w:rPr>
          <w:rFonts w:cs="David" w:hint="cs"/>
          <w:color w:val="000000"/>
        </w:rPr>
        <w:t xml:space="preserve">deviations </w:t>
      </w:r>
      <w:r w:rsidR="00316F25" w:rsidRPr="00A10451">
        <w:rPr>
          <w:rFonts w:cs="David" w:hint="cs"/>
          <w:color w:val="000000"/>
        </w:rPr>
        <w:t xml:space="preserve">of known point sources </w:t>
      </w:r>
      <w:r w:rsidR="00510471" w:rsidRPr="00A10451">
        <w:rPr>
          <w:rFonts w:cs="David" w:hint="cs"/>
          <w:color w:val="000000"/>
        </w:rPr>
        <w:t xml:space="preserve">from routine </w:t>
      </w:r>
      <w:r w:rsidR="00316F25" w:rsidRPr="00A10451">
        <w:rPr>
          <w:rFonts w:cs="David" w:hint="cs"/>
          <w:color w:val="000000"/>
        </w:rPr>
        <w:t xml:space="preserve">emissions. </w:t>
      </w:r>
      <w:r w:rsidR="00316F25" w:rsidRPr="00A10451">
        <w:rPr>
          <w:rFonts w:cs="David" w:hint="cs"/>
          <w:color w:val="000000" w:themeColor="text1"/>
        </w:rPr>
        <w:t xml:space="preserve">The offered tool </w:t>
      </w:r>
      <w:r w:rsidRPr="00A10451">
        <w:rPr>
          <w:rFonts w:cs="David" w:hint="cs"/>
          <w:color w:val="000000"/>
        </w:rPr>
        <w:t xml:space="preserve">can serve stakeholders when either </w:t>
      </w:r>
      <w:r w:rsidR="001054FD" w:rsidRPr="00A10451">
        <w:rPr>
          <w:rFonts w:cs="David" w:hint="cs"/>
          <w:color w:val="000000"/>
        </w:rPr>
        <w:t>establishing a new static</w:t>
      </w:r>
      <w:r w:rsidR="0093075C" w:rsidRPr="00A10451">
        <w:rPr>
          <w:rFonts w:cs="David" w:hint="cs"/>
          <w:color w:val="000000"/>
        </w:rPr>
        <w:t xml:space="preserve"> network</w:t>
      </w:r>
      <w:r w:rsidRPr="00A10451">
        <w:rPr>
          <w:rFonts w:cs="David" w:hint="cs"/>
          <w:color w:val="000000"/>
        </w:rPr>
        <w:t xml:space="preserve"> or planning a span of sensors during a routine sampling task. It </w:t>
      </w:r>
      <w:r w:rsidR="001054FD" w:rsidRPr="00A10451">
        <w:rPr>
          <w:rFonts w:cs="David" w:hint="cs"/>
          <w:color w:val="000000"/>
        </w:rPr>
        <w:t xml:space="preserve">considers the time </w:t>
      </w:r>
      <w:r w:rsidR="00AC14BA" w:rsidRPr="00A10451">
        <w:rPr>
          <w:rFonts w:cs="David" w:hint="cs"/>
          <w:color w:val="000000"/>
        </w:rPr>
        <w:t>varying</w:t>
      </w:r>
      <w:r w:rsidR="001054FD" w:rsidRPr="00A10451">
        <w:rPr>
          <w:rFonts w:cs="David" w:hint="cs"/>
          <w:color w:val="000000"/>
        </w:rPr>
        <w:t xml:space="preserve"> </w:t>
      </w:r>
      <w:r w:rsidR="00A87A7F" w:rsidRPr="00A10451">
        <w:rPr>
          <w:rFonts w:cs="David" w:hint="cs"/>
          <w:color w:val="000000"/>
        </w:rPr>
        <w:t xml:space="preserve">meteorological </w:t>
      </w:r>
      <w:r w:rsidR="001054FD" w:rsidRPr="00A10451">
        <w:rPr>
          <w:rFonts w:cs="David" w:hint="cs"/>
          <w:color w:val="000000"/>
        </w:rPr>
        <w:t>conditions</w:t>
      </w:r>
      <w:r w:rsidR="00870804" w:rsidRPr="00A10451">
        <w:rPr>
          <w:rFonts w:cs="David" w:hint="cs"/>
          <w:color w:val="000000"/>
        </w:rPr>
        <w:t xml:space="preserve"> </w:t>
      </w:r>
      <w:r w:rsidR="006F2406" w:rsidRPr="00A10451">
        <w:rPr>
          <w:rFonts w:cs="David" w:hint="cs"/>
          <w:color w:val="000000"/>
        </w:rPr>
        <w:t xml:space="preserve">(wind </w:t>
      </w:r>
      <w:r w:rsidR="00F573CB" w:rsidRPr="00A10451">
        <w:rPr>
          <w:rFonts w:cs="David" w:hint="cs"/>
          <w:color w:val="000000"/>
        </w:rPr>
        <w:t>velocity</w:t>
      </w:r>
      <w:r w:rsidR="006F2406" w:rsidRPr="00A10451">
        <w:rPr>
          <w:rFonts w:cs="David" w:hint="cs"/>
          <w:color w:val="000000"/>
        </w:rPr>
        <w:t xml:space="preserve"> and atmospheric stability) </w:t>
      </w:r>
      <w:r w:rsidR="00870804" w:rsidRPr="00A10451">
        <w:rPr>
          <w:rFonts w:cs="David" w:hint="cs"/>
          <w:color w:val="000000"/>
        </w:rPr>
        <w:t xml:space="preserve">and </w:t>
      </w:r>
      <w:r w:rsidR="003D3F70" w:rsidRPr="00A10451">
        <w:rPr>
          <w:rFonts w:cs="David" w:hint="cs"/>
          <w:color w:val="000000"/>
        </w:rPr>
        <w:t>uses</w:t>
      </w:r>
      <w:r w:rsidR="00A85806" w:rsidRPr="00A10451">
        <w:rPr>
          <w:rFonts w:cs="David" w:hint="cs"/>
          <w:color w:val="000000"/>
        </w:rPr>
        <w:t xml:space="preserve"> </w:t>
      </w:r>
      <w:r w:rsidR="003D3F70" w:rsidRPr="00A10451">
        <w:rPr>
          <w:rFonts w:cs="David" w:hint="cs"/>
          <w:color w:val="000000"/>
        </w:rPr>
        <w:t xml:space="preserve">as an objective a </w:t>
      </w:r>
      <w:r w:rsidR="00AF3356" w:rsidRPr="00A10451">
        <w:rPr>
          <w:rFonts w:cs="David" w:hint="cs"/>
          <w:color w:val="000000"/>
        </w:rPr>
        <w:t xml:space="preserve">quantitative </w:t>
      </w:r>
      <w:r w:rsidR="00A85806" w:rsidRPr="00A10451">
        <w:rPr>
          <w:rFonts w:cs="David" w:hint="cs"/>
          <w:color w:val="000000"/>
        </w:rPr>
        <w:t xml:space="preserve">measure </w:t>
      </w:r>
      <w:r w:rsidR="00AF3356" w:rsidRPr="00A10451">
        <w:rPr>
          <w:rFonts w:cs="David" w:hint="cs"/>
          <w:color w:val="000000"/>
        </w:rPr>
        <w:t>of the complexity of the given set</w:t>
      </w:r>
      <w:r w:rsidR="0075316D" w:rsidRPr="00A10451">
        <w:rPr>
          <w:rFonts w:cs="David" w:hint="cs"/>
          <w:color w:val="000000"/>
        </w:rPr>
        <w:t xml:space="preserve"> of sources</w:t>
      </w:r>
      <w:r w:rsidR="00B43F70" w:rsidRPr="00A10451">
        <w:rPr>
          <w:rFonts w:cs="David" w:hint="cs"/>
          <w:color w:val="000000"/>
        </w:rPr>
        <w:t xml:space="preserve">, making it possible to evaluate </w:t>
      </w:r>
      <w:r w:rsidR="00BA4CC3" w:rsidRPr="00A10451">
        <w:rPr>
          <w:rFonts w:cs="David" w:hint="cs"/>
          <w:color w:val="000000"/>
        </w:rPr>
        <w:t xml:space="preserve">how hard it may be to separate </w:t>
      </w:r>
      <w:r w:rsidR="00806701" w:rsidRPr="00A10451">
        <w:rPr>
          <w:rFonts w:cs="David" w:hint="cs"/>
          <w:color w:val="000000"/>
        </w:rPr>
        <w:t xml:space="preserve">overlapping </w:t>
      </w:r>
      <w:r w:rsidR="00BA4CC3" w:rsidRPr="00A10451">
        <w:rPr>
          <w:rFonts w:cs="David" w:hint="cs"/>
        </w:rPr>
        <w:t>pollution plumes</w:t>
      </w:r>
      <w:r w:rsidR="00806701" w:rsidRPr="00A10451">
        <w:rPr>
          <w:rFonts w:cs="David" w:hint="cs"/>
        </w:rPr>
        <w:t>, once sensors are deployed</w:t>
      </w:r>
      <w:r w:rsidR="00BA4CC3" w:rsidRPr="00A10451">
        <w:rPr>
          <w:rFonts w:cs="David" w:hint="cs"/>
        </w:rPr>
        <w:t>.</w:t>
      </w:r>
      <w:r w:rsidR="00942BAA" w:rsidRPr="00A10451">
        <w:rPr>
          <w:rFonts w:cs="David" w:hint="cs"/>
        </w:rPr>
        <w:t xml:space="preserve"> </w:t>
      </w:r>
      <w:r w:rsidR="00E335D5" w:rsidRPr="00A10451">
        <w:rPr>
          <w:rFonts w:cs="David" w:hint="cs"/>
        </w:rPr>
        <w:t xml:space="preserve"> </w:t>
      </w:r>
    </w:p>
    <w:p w14:paraId="02AC1E00" w14:textId="77777777" w:rsidR="00E335D5" w:rsidRPr="00A10451" w:rsidRDefault="00E335D5" w:rsidP="00E335D5">
      <w:pPr>
        <w:ind w:right="-2"/>
        <w:rPr>
          <w:rFonts w:cs="David" w:hint="cs"/>
          <w:color w:val="000000" w:themeColor="text1"/>
        </w:rPr>
      </w:pPr>
    </w:p>
    <w:p w14:paraId="3BA875B6" w14:textId="7F2310F5" w:rsidR="00B011EB" w:rsidRPr="00A10451" w:rsidRDefault="00B011EB" w:rsidP="00E335D5">
      <w:pPr>
        <w:pStyle w:val="Heading1"/>
        <w:rPr>
          <w:rFonts w:cs="David" w:hint="cs"/>
          <w:color w:val="FF0000"/>
        </w:rPr>
      </w:pPr>
      <w:r w:rsidRPr="00A10451">
        <w:rPr>
          <w:rFonts w:cs="David" w:hint="cs"/>
          <w:color w:val="FF0000"/>
        </w:rPr>
        <w:lastRenderedPageBreak/>
        <w:t>Research objectives</w:t>
      </w:r>
      <w:r w:rsidR="00B139E0" w:rsidRPr="00A10451">
        <w:rPr>
          <w:rFonts w:cs="David" w:hint="cs"/>
          <w:color w:val="FF0000"/>
        </w:rPr>
        <w:t xml:space="preserve"> (TBD)</w:t>
      </w:r>
    </w:p>
    <w:p w14:paraId="555677C9" w14:textId="5BB779FC" w:rsidR="0068115F" w:rsidRPr="00A10451" w:rsidRDefault="004A571E" w:rsidP="004A571E">
      <w:pPr>
        <w:bidi/>
        <w:spacing w:line="276" w:lineRule="auto"/>
        <w:rPr>
          <w:rFonts w:cs="David" w:hint="cs"/>
          <w:sz w:val="22"/>
          <w:szCs w:val="22"/>
        </w:rPr>
      </w:pPr>
      <w:r w:rsidRPr="00A10451">
        <w:rPr>
          <w:rFonts w:cs="David" w:hint="cs"/>
          <w:sz w:val="22"/>
          <w:szCs w:val="22"/>
          <w:u w:val="single"/>
          <w:rtl/>
        </w:rPr>
        <w:t>היפותזה ומטרת המחקר</w:t>
      </w:r>
      <w:r w:rsidRPr="00A10451">
        <w:rPr>
          <w:rFonts w:cs="David" w:hint="cs"/>
          <w:sz w:val="22"/>
          <w:szCs w:val="22"/>
          <w:rtl/>
        </w:rPr>
        <w:t xml:space="preserve"> (רצוי להציג את מטרת העל ולפרט את מטרות המשנה הנגזרות ממנה).</w:t>
      </w:r>
    </w:p>
    <w:p w14:paraId="0C84773B" w14:textId="77777777" w:rsidR="00F957B2" w:rsidRPr="00A10451" w:rsidRDefault="00F957B2" w:rsidP="00F957B2">
      <w:pPr>
        <w:ind w:right="-2"/>
        <w:rPr>
          <w:rFonts w:cs="David" w:hint="cs"/>
          <w:color w:val="000000" w:themeColor="text1"/>
        </w:rPr>
      </w:pPr>
    </w:p>
    <w:p w14:paraId="62BDCD6B" w14:textId="7750F346" w:rsidR="00F957B2" w:rsidRPr="00A10451" w:rsidRDefault="007D7354" w:rsidP="00F957B2">
      <w:pPr>
        <w:pStyle w:val="ListParagraph"/>
        <w:numPr>
          <w:ilvl w:val="0"/>
          <w:numId w:val="14"/>
        </w:numPr>
        <w:ind w:right="-2"/>
        <w:rPr>
          <w:rFonts w:cs="David" w:hint="cs"/>
          <w:color w:val="000000" w:themeColor="text1"/>
        </w:rPr>
      </w:pPr>
      <w:r w:rsidRPr="00A10451">
        <w:rPr>
          <w:rFonts w:cs="David" w:hint="cs"/>
          <w:color w:val="000000" w:themeColor="text1"/>
        </w:rPr>
        <w:t>D</w:t>
      </w:r>
      <w:r w:rsidR="00F957B2" w:rsidRPr="00A10451">
        <w:rPr>
          <w:rFonts w:cs="David" w:hint="cs"/>
          <w:color w:val="000000" w:themeColor="text1"/>
        </w:rPr>
        <w:t xml:space="preserve">esign an optimization model that computes sensor deployments which captures the coverage of pollution under time-varying weather conditions </w:t>
      </w:r>
      <w:r w:rsidR="00F957B2" w:rsidRPr="00A10451">
        <w:rPr>
          <w:rFonts w:cs="David" w:hint="cs"/>
          <w:color w:val="FF0000"/>
        </w:rPr>
        <w:t>and time-varying emission rates</w:t>
      </w:r>
      <w:r w:rsidR="00A52BF8" w:rsidRPr="00A10451">
        <w:rPr>
          <w:rFonts w:cs="David" w:hint="cs"/>
          <w:color w:val="000000" w:themeColor="text1"/>
        </w:rPr>
        <w:t>.</w:t>
      </w:r>
      <w:r w:rsidR="00F957B2" w:rsidRPr="00A10451">
        <w:rPr>
          <w:rFonts w:cs="David" w:hint="cs"/>
          <w:color w:val="000000" w:themeColor="text1"/>
        </w:rPr>
        <w:t xml:space="preserve"> </w:t>
      </w:r>
    </w:p>
    <w:p w14:paraId="62DD66CE" w14:textId="77777777" w:rsidR="00F957B2" w:rsidRPr="00A10451" w:rsidRDefault="00F957B2" w:rsidP="00CD6812">
      <w:pPr>
        <w:ind w:right="-2"/>
        <w:rPr>
          <w:rFonts w:cs="David" w:hint="cs"/>
          <w:color w:val="000000" w:themeColor="text1"/>
        </w:rPr>
      </w:pPr>
    </w:p>
    <w:p w14:paraId="4274007E" w14:textId="3F8013AE" w:rsidR="008948D3" w:rsidRPr="00A10451" w:rsidRDefault="001B1F22" w:rsidP="001B1F22">
      <w:pPr>
        <w:pStyle w:val="ListParagraph"/>
        <w:numPr>
          <w:ilvl w:val="0"/>
          <w:numId w:val="14"/>
        </w:numPr>
        <w:ind w:right="-2"/>
        <w:rPr>
          <w:rFonts w:cs="David" w:hint="cs"/>
          <w:color w:val="000000" w:themeColor="text1"/>
        </w:rPr>
      </w:pPr>
      <w:r w:rsidRPr="00A10451">
        <w:rPr>
          <w:rFonts w:cs="David" w:hint="cs"/>
          <w:color w:val="000000" w:themeColor="text1"/>
        </w:rPr>
        <w:t>C</w:t>
      </w:r>
      <w:r w:rsidR="008948D3" w:rsidRPr="00A10451">
        <w:rPr>
          <w:rFonts w:cs="David" w:hint="cs"/>
          <w:color w:val="000000" w:themeColor="text1"/>
        </w:rPr>
        <w:t>onduct a set of simulations to derive engineering insights for effective deployments of air pollution sensors.</w:t>
      </w:r>
    </w:p>
    <w:p w14:paraId="54BDADA6" w14:textId="77777777" w:rsidR="00867B74" w:rsidRDefault="00867B74" w:rsidP="00471C6C">
      <w:pPr>
        <w:pStyle w:val="Heading1"/>
        <w:rPr>
          <w:rFonts w:cs="David"/>
          <w:color w:val="FF0000"/>
        </w:rPr>
      </w:pPr>
    </w:p>
    <w:p w14:paraId="3495F4CC" w14:textId="77777777" w:rsidR="00867B74" w:rsidRDefault="00867B74" w:rsidP="00471C6C">
      <w:pPr>
        <w:pStyle w:val="Heading1"/>
        <w:rPr>
          <w:rFonts w:cs="David"/>
          <w:color w:val="FF0000"/>
        </w:rPr>
      </w:pPr>
    </w:p>
    <w:p w14:paraId="75D6992A" w14:textId="77777777" w:rsidR="00867B74" w:rsidRDefault="00867B74" w:rsidP="00471C6C">
      <w:pPr>
        <w:pStyle w:val="Heading1"/>
        <w:rPr>
          <w:rFonts w:cs="David"/>
          <w:color w:val="FF0000"/>
        </w:rPr>
      </w:pPr>
    </w:p>
    <w:p w14:paraId="66B38345" w14:textId="77777777" w:rsidR="00867B74" w:rsidRDefault="00867B74" w:rsidP="00471C6C">
      <w:pPr>
        <w:pStyle w:val="Heading1"/>
        <w:rPr>
          <w:rFonts w:cs="David"/>
          <w:color w:val="FF0000"/>
        </w:rPr>
      </w:pPr>
    </w:p>
    <w:p w14:paraId="50E84174" w14:textId="77777777" w:rsidR="00867B74" w:rsidRDefault="00867B74" w:rsidP="00471C6C">
      <w:pPr>
        <w:pStyle w:val="Heading1"/>
        <w:rPr>
          <w:rFonts w:cs="David"/>
          <w:color w:val="FF0000"/>
        </w:rPr>
      </w:pPr>
    </w:p>
    <w:p w14:paraId="70AF36B0" w14:textId="77777777" w:rsidR="00867B74" w:rsidRDefault="00867B74" w:rsidP="00471C6C">
      <w:pPr>
        <w:pStyle w:val="Heading1"/>
        <w:rPr>
          <w:rFonts w:cs="David"/>
          <w:color w:val="FF0000"/>
        </w:rPr>
      </w:pPr>
    </w:p>
    <w:p w14:paraId="6C8B99CB" w14:textId="77777777" w:rsidR="00867B74" w:rsidRDefault="00867B74" w:rsidP="00471C6C">
      <w:pPr>
        <w:pStyle w:val="Heading1"/>
        <w:rPr>
          <w:rFonts w:cs="David"/>
          <w:color w:val="FF0000"/>
        </w:rPr>
      </w:pPr>
    </w:p>
    <w:p w14:paraId="57FF8EEC" w14:textId="77777777" w:rsidR="00867B74" w:rsidRDefault="00867B74" w:rsidP="00471C6C">
      <w:pPr>
        <w:pStyle w:val="Heading1"/>
        <w:rPr>
          <w:rFonts w:cs="David"/>
          <w:color w:val="FF0000"/>
        </w:rPr>
      </w:pPr>
    </w:p>
    <w:p w14:paraId="5C91CC70" w14:textId="77777777" w:rsidR="00867B74" w:rsidRDefault="00867B74" w:rsidP="00471C6C">
      <w:pPr>
        <w:pStyle w:val="Heading1"/>
        <w:rPr>
          <w:rFonts w:cs="David"/>
          <w:color w:val="FF0000"/>
        </w:rPr>
      </w:pPr>
    </w:p>
    <w:p w14:paraId="3A969AF5" w14:textId="3EC38517" w:rsidR="00867B74" w:rsidRDefault="00867B74" w:rsidP="00471C6C">
      <w:pPr>
        <w:pStyle w:val="Heading1"/>
        <w:rPr>
          <w:rFonts w:cs="David"/>
          <w:color w:val="FF0000"/>
        </w:rPr>
      </w:pPr>
    </w:p>
    <w:p w14:paraId="6DD5A642" w14:textId="38582930" w:rsidR="00867B74" w:rsidRDefault="00867B74" w:rsidP="00867B74"/>
    <w:p w14:paraId="2930EFFB" w14:textId="557325FB" w:rsidR="00867B74" w:rsidRDefault="00867B74" w:rsidP="00867B74"/>
    <w:p w14:paraId="3D84F80F" w14:textId="312D242D" w:rsidR="00867B74" w:rsidRDefault="00867B74" w:rsidP="00867B74"/>
    <w:p w14:paraId="2BD1AC30" w14:textId="25C77F1C" w:rsidR="00867B74" w:rsidRDefault="00867B74" w:rsidP="00867B74"/>
    <w:p w14:paraId="71642E8F" w14:textId="77777777" w:rsidR="00867B74" w:rsidRPr="00867B74" w:rsidRDefault="00867B74" w:rsidP="00867B74"/>
    <w:p w14:paraId="48B8A394" w14:textId="27B08978" w:rsidR="00B011EB" w:rsidRPr="00A10451" w:rsidRDefault="00B011EB" w:rsidP="00471C6C">
      <w:pPr>
        <w:pStyle w:val="Heading1"/>
        <w:rPr>
          <w:rFonts w:cs="David" w:hint="cs"/>
          <w:color w:val="FF0000"/>
        </w:rPr>
      </w:pPr>
      <w:r w:rsidRPr="00A10451">
        <w:rPr>
          <w:rFonts w:cs="David" w:hint="cs"/>
          <w:color w:val="FF0000"/>
        </w:rPr>
        <w:lastRenderedPageBreak/>
        <w:t>Research contribution</w:t>
      </w:r>
      <w:r w:rsidR="00F9569E" w:rsidRPr="00A10451">
        <w:rPr>
          <w:rFonts w:cs="David" w:hint="cs"/>
          <w:color w:val="FF0000"/>
        </w:rPr>
        <w:t xml:space="preserve"> (TBD)</w:t>
      </w:r>
    </w:p>
    <w:p w14:paraId="1A78F906" w14:textId="4B228DBD" w:rsidR="003E7D2E" w:rsidRPr="00A10451" w:rsidRDefault="004A571E" w:rsidP="009B6A57">
      <w:pPr>
        <w:bidi/>
        <w:ind w:right="-2"/>
        <w:rPr>
          <w:rFonts w:cs="David" w:hint="cs"/>
          <w:sz w:val="22"/>
          <w:szCs w:val="22"/>
          <w:rtl/>
        </w:rPr>
      </w:pPr>
      <w:r w:rsidRPr="00A10451">
        <w:rPr>
          <w:rFonts w:cs="David" w:hint="cs"/>
          <w:sz w:val="22"/>
          <w:szCs w:val="22"/>
          <w:u w:val="single"/>
          <w:rtl/>
        </w:rPr>
        <w:t>חשיבות המחקר</w:t>
      </w:r>
      <w:r w:rsidRPr="00A10451">
        <w:rPr>
          <w:rFonts w:cs="David" w:hint="cs"/>
          <w:sz w:val="22"/>
          <w:szCs w:val="22"/>
          <w:rtl/>
        </w:rPr>
        <w:t xml:space="preserve"> ותרומותיו מבחינה מדעית/עיונית והנדסית/יישומי</w:t>
      </w:r>
      <w:r w:rsidR="009C7432" w:rsidRPr="00A10451">
        <w:rPr>
          <w:rFonts w:cs="David" w:hint="cs"/>
          <w:sz w:val="22"/>
          <w:szCs w:val="22"/>
          <w:rtl/>
        </w:rPr>
        <w:t>ת.</w:t>
      </w:r>
    </w:p>
    <w:p w14:paraId="189558BF" w14:textId="77777777" w:rsidR="00B139E0" w:rsidRPr="00A10451" w:rsidRDefault="00B139E0" w:rsidP="00471C6C">
      <w:pPr>
        <w:pStyle w:val="Heading1"/>
        <w:rPr>
          <w:rFonts w:cs="David" w:hint="cs"/>
        </w:rPr>
      </w:pPr>
    </w:p>
    <w:p w14:paraId="525794CD" w14:textId="77777777" w:rsidR="00B139E0" w:rsidRPr="00A10451" w:rsidRDefault="00B139E0" w:rsidP="00471C6C">
      <w:pPr>
        <w:pStyle w:val="Heading1"/>
        <w:rPr>
          <w:rFonts w:cs="David" w:hint="cs"/>
        </w:rPr>
      </w:pPr>
    </w:p>
    <w:p w14:paraId="2EA57575" w14:textId="77777777" w:rsidR="00B139E0" w:rsidRPr="00A10451" w:rsidRDefault="00B139E0" w:rsidP="00471C6C">
      <w:pPr>
        <w:pStyle w:val="Heading1"/>
        <w:rPr>
          <w:rFonts w:cs="David" w:hint="cs"/>
        </w:rPr>
      </w:pPr>
    </w:p>
    <w:p w14:paraId="07F9CFAA" w14:textId="77777777" w:rsidR="00B139E0" w:rsidRPr="00A10451" w:rsidRDefault="00B139E0" w:rsidP="00471C6C">
      <w:pPr>
        <w:pStyle w:val="Heading1"/>
        <w:rPr>
          <w:rFonts w:cs="David" w:hint="cs"/>
        </w:rPr>
      </w:pPr>
    </w:p>
    <w:p w14:paraId="4539A83A" w14:textId="6C97A82C" w:rsidR="00B139E0" w:rsidRPr="00A10451" w:rsidRDefault="00B139E0" w:rsidP="00471C6C">
      <w:pPr>
        <w:pStyle w:val="Heading1"/>
        <w:rPr>
          <w:rFonts w:cs="David" w:hint="cs"/>
        </w:rPr>
      </w:pPr>
    </w:p>
    <w:p w14:paraId="111B9F37" w14:textId="6BB7C4F0" w:rsidR="006C4947" w:rsidRPr="00A10451" w:rsidRDefault="006C4947" w:rsidP="006C4947">
      <w:pPr>
        <w:rPr>
          <w:rFonts w:cs="David" w:hint="cs"/>
        </w:rPr>
      </w:pPr>
    </w:p>
    <w:p w14:paraId="040B21BA" w14:textId="3A199DD5" w:rsidR="006C4947" w:rsidRPr="00A10451" w:rsidRDefault="006C4947" w:rsidP="006C4947">
      <w:pPr>
        <w:rPr>
          <w:rFonts w:cs="David" w:hint="cs"/>
        </w:rPr>
      </w:pPr>
    </w:p>
    <w:p w14:paraId="03C8D63D" w14:textId="4ACF9E2D" w:rsidR="006C4947" w:rsidRPr="00A10451" w:rsidRDefault="006C4947" w:rsidP="006C4947">
      <w:pPr>
        <w:rPr>
          <w:rFonts w:cs="David" w:hint="cs"/>
        </w:rPr>
      </w:pPr>
    </w:p>
    <w:p w14:paraId="19F41125" w14:textId="43428864" w:rsidR="006C4947" w:rsidRPr="00A10451" w:rsidRDefault="006C4947" w:rsidP="006C4947">
      <w:pPr>
        <w:rPr>
          <w:rFonts w:cs="David" w:hint="cs"/>
        </w:rPr>
      </w:pPr>
    </w:p>
    <w:p w14:paraId="6A7736E6" w14:textId="7A81F5D6" w:rsidR="006C4947" w:rsidRPr="00A10451" w:rsidRDefault="006C4947" w:rsidP="006C4947">
      <w:pPr>
        <w:rPr>
          <w:rFonts w:cs="David" w:hint="cs"/>
        </w:rPr>
      </w:pPr>
    </w:p>
    <w:p w14:paraId="66C0FC3D" w14:textId="77777777" w:rsidR="006C4947" w:rsidRPr="00A10451" w:rsidRDefault="006C4947" w:rsidP="006C4947">
      <w:pPr>
        <w:rPr>
          <w:rFonts w:cs="David" w:hint="cs"/>
        </w:rPr>
      </w:pPr>
    </w:p>
    <w:p w14:paraId="22F939DE" w14:textId="1499A6C6" w:rsidR="00B139E0" w:rsidRPr="00A10451" w:rsidRDefault="00B139E0" w:rsidP="00471C6C">
      <w:pPr>
        <w:pStyle w:val="Heading1"/>
        <w:rPr>
          <w:rFonts w:cs="David" w:hint="cs"/>
        </w:rPr>
      </w:pPr>
    </w:p>
    <w:p w14:paraId="659FC202" w14:textId="3CE2BCE4" w:rsidR="006C4947" w:rsidRPr="00A10451" w:rsidRDefault="006C4947" w:rsidP="006C4947">
      <w:pPr>
        <w:rPr>
          <w:rFonts w:cs="David" w:hint="cs"/>
        </w:rPr>
      </w:pPr>
    </w:p>
    <w:p w14:paraId="61753B76" w14:textId="7AA252DE" w:rsidR="006C4947" w:rsidRDefault="006C4947" w:rsidP="006C4947">
      <w:pPr>
        <w:rPr>
          <w:rFonts w:cs="David"/>
        </w:rPr>
      </w:pPr>
    </w:p>
    <w:p w14:paraId="405207A8" w14:textId="25FC9F5C" w:rsidR="00D97E5D" w:rsidRDefault="00D97E5D" w:rsidP="006C4947">
      <w:pPr>
        <w:rPr>
          <w:rFonts w:cs="David"/>
        </w:rPr>
      </w:pPr>
    </w:p>
    <w:p w14:paraId="677A5267" w14:textId="5AB82C48" w:rsidR="00D97E5D" w:rsidRDefault="00D97E5D" w:rsidP="006C4947">
      <w:pPr>
        <w:rPr>
          <w:rFonts w:cs="David"/>
        </w:rPr>
      </w:pPr>
    </w:p>
    <w:p w14:paraId="6687B174" w14:textId="7EAF8D2C" w:rsidR="00D97E5D" w:rsidRDefault="00D97E5D" w:rsidP="006C4947">
      <w:pPr>
        <w:rPr>
          <w:rFonts w:cs="David"/>
        </w:rPr>
      </w:pPr>
    </w:p>
    <w:p w14:paraId="2FC7CF9D" w14:textId="1F7492FA" w:rsidR="00D97E5D" w:rsidRDefault="00D97E5D" w:rsidP="006C4947">
      <w:pPr>
        <w:rPr>
          <w:rFonts w:cs="David"/>
        </w:rPr>
      </w:pPr>
    </w:p>
    <w:p w14:paraId="56374B99" w14:textId="225C1110" w:rsidR="00D97E5D" w:rsidRDefault="00D97E5D" w:rsidP="006C4947">
      <w:pPr>
        <w:rPr>
          <w:rFonts w:cs="David"/>
        </w:rPr>
      </w:pPr>
    </w:p>
    <w:p w14:paraId="41075C8B" w14:textId="52761025" w:rsidR="00D97E5D" w:rsidRDefault="00D97E5D" w:rsidP="006C4947">
      <w:pPr>
        <w:rPr>
          <w:rFonts w:cs="David"/>
        </w:rPr>
      </w:pPr>
    </w:p>
    <w:p w14:paraId="16563881" w14:textId="04C27745" w:rsidR="00D97E5D" w:rsidRDefault="00D97E5D" w:rsidP="006C4947">
      <w:pPr>
        <w:rPr>
          <w:rFonts w:cs="David"/>
        </w:rPr>
      </w:pPr>
    </w:p>
    <w:p w14:paraId="336653B4" w14:textId="77A5FEB9" w:rsidR="00D97E5D" w:rsidRDefault="00D97E5D" w:rsidP="006C4947">
      <w:pPr>
        <w:rPr>
          <w:rFonts w:cs="David"/>
        </w:rPr>
      </w:pPr>
    </w:p>
    <w:p w14:paraId="3629F359" w14:textId="026965CB" w:rsidR="00D97E5D" w:rsidRDefault="00D97E5D" w:rsidP="006C4947">
      <w:pPr>
        <w:rPr>
          <w:rFonts w:cs="David"/>
        </w:rPr>
      </w:pPr>
    </w:p>
    <w:p w14:paraId="2072C2A9" w14:textId="6DA2A3C9" w:rsidR="00D97E5D" w:rsidRDefault="00D97E5D" w:rsidP="006C4947">
      <w:pPr>
        <w:rPr>
          <w:rFonts w:cs="David"/>
        </w:rPr>
      </w:pPr>
    </w:p>
    <w:p w14:paraId="1372576C" w14:textId="77777777" w:rsidR="00D97E5D" w:rsidRPr="00A10451" w:rsidRDefault="00D97E5D" w:rsidP="006C4947">
      <w:pPr>
        <w:rPr>
          <w:rFonts w:cs="David" w:hint="cs"/>
        </w:rPr>
      </w:pPr>
    </w:p>
    <w:p w14:paraId="5D7E0718" w14:textId="4E2DB930" w:rsidR="00D90ABC" w:rsidRPr="00A10451" w:rsidRDefault="00A678A6" w:rsidP="00471C6C">
      <w:pPr>
        <w:pStyle w:val="Heading1"/>
        <w:rPr>
          <w:rFonts w:cs="David" w:hint="cs"/>
        </w:rPr>
      </w:pPr>
      <w:r w:rsidRPr="00A10451">
        <w:rPr>
          <w:rFonts w:cs="David" w:hint="cs"/>
        </w:rPr>
        <w:lastRenderedPageBreak/>
        <w:t>Literature review</w:t>
      </w:r>
    </w:p>
    <w:p w14:paraId="66A40561" w14:textId="616CB764" w:rsidR="004170D4" w:rsidRPr="00A10451" w:rsidRDefault="00471C6C" w:rsidP="00471C6C">
      <w:pPr>
        <w:pStyle w:val="Heading2"/>
        <w:rPr>
          <w:rFonts w:cs="David" w:hint="cs"/>
        </w:rPr>
      </w:pPr>
      <w:r w:rsidRPr="00A10451">
        <w:rPr>
          <w:rFonts w:cs="David" w:hint="cs"/>
        </w:rPr>
        <w:t>The problem of s</w:t>
      </w:r>
      <w:r w:rsidR="004170D4" w:rsidRPr="00A10451">
        <w:rPr>
          <w:rFonts w:cs="David" w:hint="cs"/>
        </w:rPr>
        <w:t xml:space="preserve">ensors placement </w:t>
      </w:r>
    </w:p>
    <w:p w14:paraId="64CE4BF6" w14:textId="51DB6459" w:rsidR="005C53EE" w:rsidRPr="00A10451" w:rsidRDefault="006316FA" w:rsidP="00C20339">
      <w:pPr>
        <w:ind w:right="-2"/>
        <w:rPr>
          <w:rFonts w:cs="David" w:hint="cs"/>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as well</w:t>
      </w:r>
      <w:r w:rsidR="00087BFB" w:rsidRPr="00A10451">
        <w:rPr>
          <w:rFonts w:cs="David" w:hint="cs"/>
        </w:rPr>
        <w:t>, in case of a WDESN</w:t>
      </w:r>
      <w:r w:rsidR="00AF26F5" w:rsidRPr="00A10451">
        <w:rPr>
          <w:rFonts w:cs="David" w:hint="cs"/>
        </w:rPr>
        <w:t xml:space="preserve"> </w:t>
      </w:r>
      <w:r w:rsidR="00FA79C2" w:rsidRPr="00A10451">
        <w:rPr>
          <w:rFonts w:cs="David" w:hint="cs"/>
        </w:rPr>
        <w:fldChar w:fldCharType="begin" w:fldLock="1"/>
      </w:r>
      <w:r w:rsidR="00685CAD" w:rsidRPr="00A10451">
        <w:rPr>
          <w:rFonts w:cs="David" w:hint="cs"/>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15]","plainTextFormattedCitation":"[15]","previouslyFormattedCitation":"[15]"},"properties":{"noteIndex":0},"schema":"https://github.com/citation-style-language/schema/raw/master/csl-citation.json"}</w:instrText>
      </w:r>
      <w:r w:rsidR="00FA79C2" w:rsidRPr="00A10451">
        <w:rPr>
          <w:rFonts w:cs="David" w:hint="cs"/>
        </w:rPr>
        <w:fldChar w:fldCharType="separate"/>
      </w:r>
      <w:r w:rsidR="00662D85" w:rsidRPr="00A10451">
        <w:rPr>
          <w:rFonts w:cs="David" w:hint="cs"/>
          <w:noProof/>
        </w:rPr>
        <w:t>[15]</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covered by sensors</w:t>
      </w:r>
      <w:r w:rsidR="00893347" w:rsidRPr="00A10451">
        <w:rPr>
          <w:rFonts w:cs="David" w:hint="cs"/>
        </w:rPr>
        <w:t xml:space="preserve"> optimally</w:t>
      </w:r>
      <w:r w:rsidR="00912A2E" w:rsidRPr="00A10451">
        <w:rPr>
          <w:rFonts w:cs="David" w:hint="cs"/>
        </w:rPr>
        <w:t>,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685CAD" w:rsidRPr="00A10451">
        <w:rPr>
          <w:rFonts w:cs="David" w:hint="cs"/>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16]","plainTextFormattedCitation":"[16]","previouslyFormattedCitation":"[16]"},"properties":{"noteIndex":0},"schema":"https://github.com/citation-style-language/schema/raw/master/csl-citation.json"}</w:instrText>
      </w:r>
      <w:r w:rsidR="00EA6439" w:rsidRPr="00A10451">
        <w:rPr>
          <w:rFonts w:cs="David" w:hint="cs"/>
        </w:rPr>
        <w:fldChar w:fldCharType="separate"/>
      </w:r>
      <w:r w:rsidR="00662D85" w:rsidRPr="00A10451">
        <w:rPr>
          <w:rFonts w:cs="David" w:hint="cs"/>
          <w:noProof/>
        </w:rPr>
        <w:t>[16]</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685CAD" w:rsidRPr="00A10451">
        <w:rPr>
          <w:rFonts w:cs="David" w:hint="cs"/>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17]","plainTextFormattedCitation":"[17]","previouslyFormattedCitation":"[17]"},"properties":{"noteIndex":0},"schema":"https://github.com/citation-style-language/schema/raw/master/csl-citation.json"}</w:instrText>
      </w:r>
      <w:r w:rsidR="004979CC" w:rsidRPr="00A10451">
        <w:rPr>
          <w:rFonts w:cs="David" w:hint="cs"/>
        </w:rPr>
        <w:fldChar w:fldCharType="separate"/>
      </w:r>
      <w:r w:rsidR="00662D85" w:rsidRPr="00A10451">
        <w:rPr>
          <w:rFonts w:cs="David" w:hint="cs"/>
          <w:noProof/>
        </w:rPr>
        <w:t>[17]</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 xml:space="preserve">reduced to coverage </w:t>
      </w:r>
      <w:r w:rsidR="000C6F53" w:rsidRPr="00A10451">
        <w:rPr>
          <w:rFonts w:cs="David" w:hint="cs"/>
        </w:rPr>
        <w:t xml:space="preserve">area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685CAD" w:rsidRPr="00A10451">
        <w:rPr>
          <w:rFonts w:cs="David" w:hint="cs"/>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18], [19]","plainTextFormattedCitation":"[18], [19]","previouslyFormattedCitation":"[18], [19]"},"properties":{"noteIndex":0},"schema":"https://github.com/citation-style-language/schema/raw/master/csl-citation.json"}</w:instrText>
      </w:r>
      <w:r w:rsidR="00636F82" w:rsidRPr="00A10451">
        <w:rPr>
          <w:rFonts w:cs="David" w:hint="cs"/>
        </w:rPr>
        <w:fldChar w:fldCharType="separate"/>
      </w:r>
      <w:r w:rsidR="00662D85" w:rsidRPr="00A10451">
        <w:rPr>
          <w:rFonts w:cs="David" w:hint="cs"/>
          <w:noProof/>
        </w:rPr>
        <w:t>[18], [19]</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C20339">
      <w:pPr>
        <w:ind w:right="-2"/>
        <w:rPr>
          <w:rFonts w:cs="David" w:hint="cs"/>
        </w:rPr>
      </w:pPr>
    </w:p>
    <w:p w14:paraId="16190C2A" w14:textId="7FFF89D9" w:rsidR="005C0FF5" w:rsidRPr="00A10451" w:rsidRDefault="00D11C25" w:rsidP="00D11C25">
      <w:pPr>
        <w:pStyle w:val="Heading2"/>
        <w:rPr>
          <w:rFonts w:cs="David" w:hint="cs"/>
        </w:rPr>
      </w:pPr>
      <w:r w:rsidRPr="00A10451">
        <w:rPr>
          <w:rFonts w:cs="David" w:hint="cs"/>
        </w:rPr>
        <w:t>The a</w:t>
      </w:r>
      <w:r w:rsidR="005C0FF5" w:rsidRPr="00A10451">
        <w:rPr>
          <w:rFonts w:cs="David" w:hint="cs"/>
        </w:rPr>
        <w:t xml:space="preserve">pplication of </w:t>
      </w:r>
      <w:r w:rsidRPr="00A10451">
        <w:rPr>
          <w:rFonts w:cs="David" w:hint="cs"/>
        </w:rPr>
        <w:t>the</w:t>
      </w:r>
      <w:r w:rsidR="00467922" w:rsidRPr="00A10451">
        <w:rPr>
          <w:rFonts w:cs="David" w:hint="cs"/>
        </w:rPr>
        <w:t xml:space="preserve"> </w:t>
      </w:r>
      <w:r w:rsidR="005C0FF5" w:rsidRPr="00A10451">
        <w:rPr>
          <w:rFonts w:cs="David" w:hint="cs"/>
        </w:rPr>
        <w:t>network</w:t>
      </w:r>
      <w:r w:rsidR="003D6434" w:rsidRPr="00A10451">
        <w:rPr>
          <w:rFonts w:cs="David" w:hint="cs"/>
        </w:rPr>
        <w:t xml:space="preserve"> </w:t>
      </w:r>
    </w:p>
    <w:p w14:paraId="66B7F23C" w14:textId="5FEEB9C0" w:rsidR="00370050" w:rsidRPr="00A10451" w:rsidRDefault="0042358E" w:rsidP="008B5610">
      <w:pPr>
        <w:ind w:right="-2"/>
        <w:rPr>
          <w:rFonts w:cs="David" w:hint="cs"/>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685CAD" w:rsidRPr="00A10451">
        <w:rPr>
          <w:rFonts w:cs="David" w:hint="cs"/>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4]","plainTextFormattedCitation":"[14]","previouslyFormattedCitation":"[14]"},"properties":{"noteIndex":0},"schema":"https://github.com/citation-style-language/schema/raw/master/csl-citation.json"}</w:instrText>
      </w:r>
      <w:r w:rsidR="007A298E" w:rsidRPr="00A10451">
        <w:rPr>
          <w:rFonts w:cs="David" w:hint="cs"/>
          <w:color w:val="000000" w:themeColor="text1"/>
        </w:rPr>
        <w:fldChar w:fldCharType="separate"/>
      </w:r>
      <w:r w:rsidR="00662D85" w:rsidRPr="00A10451">
        <w:rPr>
          <w:rFonts w:cs="David" w:hint="cs"/>
          <w:noProof/>
          <w:color w:val="000000" w:themeColor="text1"/>
        </w:rPr>
        <w:t>[14]</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For example,</w:t>
      </w:r>
      <w:r w:rsidR="00CB724B" w:rsidRPr="00A10451">
        <w:rPr>
          <w:rFonts w:cs="David" w:hint="cs"/>
        </w:rPr>
        <w:t xml:space="preserve"> </w:t>
      </w:r>
      <w:r w:rsidR="00CB724B" w:rsidRPr="00A10451">
        <w:rPr>
          <w:rFonts w:ascii="Calibri" w:hAnsi="Calibri" w:cs="Calibri"/>
          <w:color w:val="FF0000"/>
        </w:rPr>
        <w:t>﻿</w:t>
      </w:r>
      <w:proofErr w:type="spellStart"/>
      <w:r w:rsidR="00CB724B" w:rsidRPr="00A10451">
        <w:rPr>
          <w:rFonts w:cs="David" w:hint="cs"/>
          <w:color w:val="FF0000"/>
        </w:rPr>
        <w:t>Kanaroglou</w:t>
      </w:r>
      <w:proofErr w:type="spellEnd"/>
      <w:r w:rsidR="00CB724B" w:rsidRPr="00A10451">
        <w:rPr>
          <w:rFonts w:cs="David" w:hint="cs"/>
          <w:color w:val="FF0000"/>
        </w:rPr>
        <w:t xml:space="preserve"> et. al</w:t>
      </w:r>
      <w:r w:rsidR="000651C3" w:rsidRPr="00A10451">
        <w:rPr>
          <w:rFonts w:cs="David" w:hint="cs"/>
          <w:color w:val="FF0000"/>
        </w:rPr>
        <w:t>.</w:t>
      </w:r>
      <w:r w:rsidR="00D3040B" w:rsidRPr="00A10451">
        <w:rPr>
          <w:rFonts w:cs="David" w:hint="cs"/>
          <w:color w:val="FF0000"/>
        </w:rPr>
        <w:t xml:space="preserve"> </w:t>
      </w:r>
      <w:r w:rsidR="009F6601" w:rsidRPr="00A10451">
        <w:rPr>
          <w:rFonts w:cs="David" w:hint="cs"/>
        </w:rPr>
        <w:fldChar w:fldCharType="begin" w:fldLock="1"/>
      </w:r>
      <w:r w:rsidR="00685CAD" w:rsidRPr="00A10451">
        <w:rPr>
          <w:rFonts w:cs="David" w:hint="cs"/>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0]","plainTextFormattedCitation":"[20]","previouslyFormattedCitation":"[20]"},"properties":{"noteIndex":0},"schema":"https://github.com/citation-style-language/schema/raw/master/csl-citation.json"}</w:instrText>
      </w:r>
      <w:r w:rsidR="009F6601" w:rsidRPr="00A10451">
        <w:rPr>
          <w:rFonts w:cs="David" w:hint="cs"/>
        </w:rPr>
        <w:fldChar w:fldCharType="separate"/>
      </w:r>
      <w:r w:rsidR="00662D85" w:rsidRPr="00A10451">
        <w:rPr>
          <w:rFonts w:cs="David" w:hint="cs"/>
          <w:noProof/>
        </w:rPr>
        <w:t>[20]</w:t>
      </w:r>
      <w:r w:rsidR="009F6601" w:rsidRPr="00A10451">
        <w:rPr>
          <w:rFonts w:cs="David" w:hint="cs"/>
        </w:rPr>
        <w:fldChar w:fldCharType="end"/>
      </w:r>
      <w:r w:rsidR="004477AA" w:rsidRPr="00A10451">
        <w:rPr>
          <w:rFonts w:cs="David" w:hint="cs"/>
        </w:rPr>
        <w:t xml:space="preserve"> </w:t>
      </w:r>
      <w:r w:rsidR="00CC6E0E" w:rsidRPr="00A10451">
        <w:rPr>
          <w:rFonts w:cs="David" w:hint="cs"/>
        </w:rPr>
        <w:t xml:space="preserve">used </w:t>
      </w:r>
      <w:r w:rsidR="00BF5229" w:rsidRPr="00A10451">
        <w:rPr>
          <w:rFonts w:cs="David" w:hint="cs"/>
        </w:rPr>
        <w:t>population</w:t>
      </w:r>
      <w:r w:rsidR="00605693" w:rsidRPr="00A10451">
        <w:rPr>
          <w:rFonts w:cs="David" w:hint="cs"/>
        </w:rPr>
        <w:t xml:space="preserve"> </w:t>
      </w:r>
      <w:r w:rsidR="00CC6E0E" w:rsidRPr="00A10451">
        <w:rPr>
          <w:rFonts w:cs="David" w:hint="cs"/>
          <w:b/>
          <w:bCs/>
        </w:rPr>
        <w:t>exposure assessment</w:t>
      </w:r>
      <w:r w:rsidR="00CC6E0E" w:rsidRPr="00A10451">
        <w:rPr>
          <w:rFonts w:cs="David" w:hint="cs"/>
        </w:rPr>
        <w:t xml:space="preserve"> as an objective</w:t>
      </w:r>
      <w:r w:rsidR="00BF5229" w:rsidRPr="00A10451">
        <w:rPr>
          <w:rFonts w:cs="David" w:hint="cs"/>
        </w:rPr>
        <w:t xml:space="preserve">. In their method, they first </w:t>
      </w:r>
      <w:r w:rsidR="000C0DF2" w:rsidRPr="00A10451">
        <w:rPr>
          <w:rFonts w:cs="David" w:hint="cs"/>
        </w:rPr>
        <w:t xml:space="preserve">generate a “demand surface”, which represents </w:t>
      </w:r>
      <w:r w:rsidR="00B44305" w:rsidRPr="00A10451">
        <w:rPr>
          <w:rFonts w:cs="David" w:hint="cs"/>
        </w:rPr>
        <w:t xml:space="preserve">the </w:t>
      </w:r>
      <w:r w:rsidR="00B07DEA" w:rsidRPr="00A10451">
        <w:rPr>
          <w:rFonts w:cs="David" w:hint="cs"/>
        </w:rPr>
        <w:t xml:space="preserve">spatial variability in pollution </w:t>
      </w:r>
      <w:r w:rsidR="000C0DF2" w:rsidRPr="00A10451">
        <w:rPr>
          <w:rFonts w:cs="David" w:hint="cs"/>
        </w:rPr>
        <w:t>concentrations</w:t>
      </w:r>
      <w:r w:rsidR="004F7972" w:rsidRPr="00A10451">
        <w:rPr>
          <w:rFonts w:cs="David" w:hint="cs"/>
        </w:rPr>
        <w:t xml:space="preserve">. </w:t>
      </w:r>
      <w:r w:rsidR="00BC1944" w:rsidRPr="00A10451">
        <w:rPr>
          <w:rFonts w:cs="David" w:hint="cs"/>
        </w:rPr>
        <w:t>Then, their “demand surface</w:t>
      </w:r>
      <w:r w:rsidR="00BE4091" w:rsidRPr="00A10451">
        <w:rPr>
          <w:rFonts w:cs="David" w:hint="cs"/>
        </w:rPr>
        <w:t>”</w:t>
      </w:r>
      <w:r w:rsidR="00BC1944" w:rsidRPr="00A10451">
        <w:rPr>
          <w:rFonts w:cs="David" w:hint="cs"/>
        </w:rPr>
        <w:t xml:space="preserve"> is modified </w:t>
      </w:r>
      <w:r w:rsidR="00EE4450" w:rsidRPr="00A10451">
        <w:rPr>
          <w:rFonts w:cs="David" w:hint="cs"/>
        </w:rPr>
        <w:t xml:space="preserve">to also </w:t>
      </w:r>
      <w:r w:rsidR="008249EC" w:rsidRPr="00A10451">
        <w:rPr>
          <w:rFonts w:cs="David" w:hint="cs"/>
        </w:rPr>
        <w:t xml:space="preserve">consider </w:t>
      </w:r>
      <w:r w:rsidR="006A1D9F" w:rsidRPr="00A10451">
        <w:rPr>
          <w:rFonts w:cs="David" w:hint="cs"/>
        </w:rPr>
        <w:t xml:space="preserve">the </w:t>
      </w:r>
      <w:r w:rsidR="008249EC" w:rsidRPr="00A10451">
        <w:rPr>
          <w:rFonts w:cs="David" w:hint="cs"/>
        </w:rPr>
        <w:t>density</w:t>
      </w:r>
      <w:r w:rsidR="006A1D9F" w:rsidRPr="00A10451">
        <w:rPr>
          <w:rFonts w:cs="David" w:hint="cs"/>
        </w:rPr>
        <w:t xml:space="preserve"> of a population of interest, such as children or elderly</w:t>
      </w:r>
      <w:r w:rsidR="008249EC" w:rsidRPr="00A10451">
        <w:rPr>
          <w:rFonts w:cs="David" w:hint="cs"/>
        </w:rPr>
        <w:t xml:space="preserve">. </w:t>
      </w:r>
      <w:r w:rsidR="000C7256" w:rsidRPr="00A10451">
        <w:rPr>
          <w:rFonts w:cs="David" w:hint="cs"/>
        </w:rPr>
        <w:t xml:space="preserve">Eventually, the “demand surface” is used as input to an algorithm that solves </w:t>
      </w:r>
      <w:r w:rsidR="000C7256" w:rsidRPr="00A10451">
        <w:rPr>
          <w:rFonts w:ascii="Calibri" w:hAnsi="Calibri" w:cs="Calibri"/>
        </w:rPr>
        <w:t>﻿</w:t>
      </w:r>
      <w:r w:rsidR="000C7256" w:rsidRPr="00A10451">
        <w:rPr>
          <w:rFonts w:cs="David" w:hint="cs"/>
        </w:rPr>
        <w:t>a constrained optimization problem from the general family of location-allocation</w:t>
      </w:r>
      <w:r w:rsidR="00490BB3" w:rsidRPr="00A10451">
        <w:rPr>
          <w:rFonts w:cs="David" w:hint="cs"/>
        </w:rPr>
        <w:t xml:space="preserve"> </w:t>
      </w:r>
      <w:r w:rsidR="000C7256" w:rsidRPr="00A10451">
        <w:rPr>
          <w:rFonts w:cs="David" w:hint="cs"/>
        </w:rPr>
        <w:t>problems</w:t>
      </w:r>
      <w:r w:rsidR="00C94A49" w:rsidRPr="00A10451">
        <w:rPr>
          <w:rFonts w:cs="David" w:hint="cs"/>
        </w:rPr>
        <w:t xml:space="preserve">, for a predefined number of air pollution </w:t>
      </w:r>
      <w:r w:rsidR="00145464" w:rsidRPr="00A10451">
        <w:rPr>
          <w:rFonts w:cs="David" w:hint="cs"/>
        </w:rPr>
        <w:t>sensors</w:t>
      </w:r>
      <w:r w:rsidR="000C7256" w:rsidRPr="00A10451">
        <w:rPr>
          <w:rFonts w:cs="David" w:hint="cs"/>
        </w:rPr>
        <w:t xml:space="preserve">. </w:t>
      </w:r>
      <w:r w:rsidR="00C94A49" w:rsidRPr="00A10451">
        <w:rPr>
          <w:rFonts w:cs="David" w:hint="cs"/>
          <w:color w:val="000000" w:themeColor="text1"/>
        </w:rPr>
        <w:t>Their methodology however is limited</w:t>
      </w:r>
      <w:r w:rsidR="00145464" w:rsidRPr="00A10451">
        <w:rPr>
          <w:rFonts w:cs="David" w:hint="cs"/>
          <w:color w:val="000000" w:themeColor="text1"/>
        </w:rPr>
        <w:t xml:space="preserve"> to </w:t>
      </w:r>
      <w:r w:rsidR="00FB7265" w:rsidRPr="00A10451">
        <w:rPr>
          <w:rFonts w:cs="David" w:hint="cs"/>
          <w:color w:val="000000" w:themeColor="text1"/>
        </w:rPr>
        <w:t xml:space="preserve">already </w:t>
      </w:r>
      <w:r w:rsidR="00145464" w:rsidRPr="00A10451">
        <w:rPr>
          <w:rFonts w:cs="David" w:hint="cs"/>
          <w:color w:val="000000" w:themeColor="text1"/>
        </w:rPr>
        <w:t>monitored areas</w:t>
      </w:r>
      <w:r w:rsidR="00993AAA" w:rsidRPr="00A10451">
        <w:rPr>
          <w:rFonts w:cs="David" w:hint="cs"/>
          <w:color w:val="000000" w:themeColor="text1"/>
        </w:rPr>
        <w:t xml:space="preserve">, since it relies </w:t>
      </w:r>
      <w:r w:rsidR="0090460A" w:rsidRPr="00A10451">
        <w:rPr>
          <w:rFonts w:cs="David" w:hint="cs"/>
          <w:color w:val="000000" w:themeColor="text1"/>
        </w:rPr>
        <w:t>on</w:t>
      </w:r>
      <w:r w:rsidR="000C0DF2" w:rsidRPr="00A10451">
        <w:rPr>
          <w:rFonts w:cs="David" w:hint="cs"/>
          <w:color w:val="000000" w:themeColor="text1"/>
        </w:rPr>
        <w:t xml:space="preserve"> </w:t>
      </w:r>
      <w:r w:rsidR="00556242" w:rsidRPr="00A10451">
        <w:rPr>
          <w:rFonts w:cs="David" w:hint="cs"/>
          <w:color w:val="000000" w:themeColor="text1"/>
        </w:rPr>
        <w:t>existing</w:t>
      </w:r>
      <w:r w:rsidR="000C0DF2" w:rsidRPr="00A10451">
        <w:rPr>
          <w:rFonts w:cs="David" w:hint="cs"/>
          <w:color w:val="000000" w:themeColor="text1"/>
        </w:rPr>
        <w:t xml:space="preserve"> measurements</w:t>
      </w:r>
      <w:r w:rsidR="004B4DF0" w:rsidRPr="00A10451">
        <w:rPr>
          <w:rFonts w:cs="David" w:hint="cs"/>
          <w:color w:val="000000" w:themeColor="text1"/>
        </w:rPr>
        <w:t xml:space="preserve"> from monitoring stations</w:t>
      </w:r>
      <w:r w:rsidR="00966CA3" w:rsidRPr="00A10451">
        <w:rPr>
          <w:rFonts w:cs="David" w:hint="cs"/>
          <w:color w:val="000000" w:themeColor="text1"/>
        </w:rPr>
        <w:t>.</w:t>
      </w:r>
      <w:r w:rsidR="00D41E39" w:rsidRPr="00A10451">
        <w:rPr>
          <w:rFonts w:cs="David" w:hint="cs"/>
          <w:color w:val="000000" w:themeColor="text1"/>
        </w:rPr>
        <w:t xml:space="preserve"> </w:t>
      </w:r>
      <w:r w:rsidR="006F49DD" w:rsidRPr="00A10451">
        <w:rPr>
          <w:rFonts w:cs="David" w:hint="cs"/>
          <w:color w:val="FF0000"/>
        </w:rPr>
        <w:t xml:space="preserve">Lerner et. al. </w:t>
      </w:r>
      <w:r w:rsidR="006F49DD" w:rsidRPr="00A10451">
        <w:rPr>
          <w:rFonts w:cs="David" w:hint="cs"/>
          <w:color w:val="000000" w:themeColor="text1"/>
        </w:rPr>
        <w:fldChar w:fldCharType="begin" w:fldLock="1"/>
      </w:r>
      <w:r w:rsidR="00685CAD" w:rsidRPr="00A10451">
        <w:rPr>
          <w:rFonts w:cs="David" w:hint="cs"/>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19]","plainTextFormattedCitation":"[19]","previouslyFormattedCitation":"[19]"},"properties":{"noteIndex":0},"schema":"https://github.com/citation-style-language/schema/raw/master/csl-citation.json"}</w:instrText>
      </w:r>
      <w:r w:rsidR="006F49DD" w:rsidRPr="00A10451">
        <w:rPr>
          <w:rFonts w:cs="David" w:hint="cs"/>
          <w:color w:val="000000" w:themeColor="text1"/>
        </w:rPr>
        <w:fldChar w:fldCharType="separate"/>
      </w:r>
      <w:r w:rsidR="006F49DD" w:rsidRPr="00A10451">
        <w:rPr>
          <w:rFonts w:cs="David" w:hint="cs"/>
          <w:noProof/>
          <w:color w:val="000000" w:themeColor="text1"/>
        </w:rPr>
        <w:t>[19]</w:t>
      </w:r>
      <w:r w:rsidR="006F49DD" w:rsidRPr="00A10451">
        <w:rPr>
          <w:rFonts w:cs="David" w:hint="cs"/>
          <w:color w:val="000000" w:themeColor="text1"/>
        </w:rPr>
        <w:fldChar w:fldCharType="end"/>
      </w:r>
      <w:r w:rsidR="006F49DD" w:rsidRPr="00A10451">
        <w:rPr>
          <w:rFonts w:cs="David" w:hint="cs"/>
          <w:color w:val="000000" w:themeColor="text1"/>
        </w:rPr>
        <w:t xml:space="preserve"> developed a method to optimally deploy a network of low-cost sensors of two types for </w:t>
      </w:r>
      <w:r w:rsidR="006F49DD" w:rsidRPr="00A10451">
        <w:rPr>
          <w:rFonts w:cs="David" w:hint="cs"/>
        </w:rPr>
        <w:t xml:space="preserve">the </w:t>
      </w:r>
      <w:r w:rsidR="003B4A0D" w:rsidRPr="00A10451">
        <w:rPr>
          <w:rFonts w:cs="David" w:hint="cs"/>
        </w:rPr>
        <w:t xml:space="preserve">general </w:t>
      </w:r>
      <w:r w:rsidR="006F49DD" w:rsidRPr="00A10451">
        <w:rPr>
          <w:rFonts w:cs="David" w:hint="cs"/>
        </w:rPr>
        <w:t xml:space="preserve">purpose of </w:t>
      </w:r>
      <w:r w:rsidR="006F49DD" w:rsidRPr="00A10451">
        <w:rPr>
          <w:rFonts w:cs="David" w:hint="cs"/>
          <w:b/>
          <w:bCs/>
        </w:rPr>
        <w:t>environmental monitoring</w:t>
      </w:r>
      <w:r w:rsidR="006F49DD" w:rsidRPr="00A10451">
        <w:rPr>
          <w:rFonts w:cs="David" w:hint="cs"/>
        </w:rPr>
        <w:t xml:space="preserve"> of ozone, NO and NO</w:t>
      </w:r>
      <w:r w:rsidR="006F49DD" w:rsidRPr="00A10451">
        <w:rPr>
          <w:rFonts w:cs="David" w:hint="cs"/>
          <w:vertAlign w:val="subscript"/>
        </w:rPr>
        <w:t>2</w:t>
      </w:r>
      <w:r w:rsidR="006F49DD" w:rsidRPr="00A10451">
        <w:rPr>
          <w:rFonts w:cs="David" w:hint="cs"/>
        </w:rPr>
        <w:t xml:space="preserve"> emissions. The optimal locations were found using an optimization process that seeks for the set of locations, constrained by available locations and a given budget, that maximizes the overall utility of the sensor network. The latter is comprised of the suitability of the type of sensor to the location of deployment and the rank of that location, relative to its </w:t>
      </w:r>
      <w:r w:rsidR="006F49DD" w:rsidRPr="00A10451">
        <w:rPr>
          <w:rFonts w:cs="David" w:hint="cs"/>
          <w:color w:val="000000" w:themeColor="text1"/>
        </w:rPr>
        <w:t>surrounding. Lerner et. al. considered only the land use of the region of interest, and disregarded important temporal factors, such as atmospheric conditions.</w:t>
      </w:r>
      <w:r w:rsidR="006F49DD" w:rsidRPr="00A10451">
        <w:rPr>
          <w:rFonts w:cs="David" w:hint="cs"/>
          <w:b/>
          <w:bCs/>
          <w:color w:val="000000" w:themeColor="text1"/>
        </w:rPr>
        <w:t xml:space="preserve"> </w:t>
      </w:r>
      <w:r w:rsidR="00161A2A" w:rsidRPr="00A10451">
        <w:rPr>
          <w:rFonts w:cs="David" w:hint="cs"/>
          <w:color w:val="FF0000"/>
        </w:rPr>
        <w:t xml:space="preserve">Carter and Ragade </w:t>
      </w:r>
      <w:r w:rsidR="00161A2A" w:rsidRPr="00A10451">
        <w:rPr>
          <w:rFonts w:cs="David" w:hint="cs"/>
        </w:rPr>
        <w:fldChar w:fldCharType="begin" w:fldLock="1"/>
      </w:r>
      <w:r w:rsidR="00685CAD" w:rsidRPr="00A10451">
        <w:rPr>
          <w:rFonts w:cs="David" w:hint="cs"/>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21]","plainTextFormattedCitation":"[21]","previouslyFormattedCitation":"[21]"},"properties":{"noteIndex":0},"schema":"https://github.com/citation-style-language/schema/raw/master/csl-citation.json"}</w:instrText>
      </w:r>
      <w:r w:rsidR="00161A2A" w:rsidRPr="00A10451">
        <w:rPr>
          <w:rFonts w:cs="David" w:hint="cs"/>
        </w:rPr>
        <w:fldChar w:fldCharType="separate"/>
      </w:r>
      <w:r w:rsidR="00662D85" w:rsidRPr="00A10451">
        <w:rPr>
          <w:rFonts w:cs="David" w:hint="cs"/>
          <w:noProof/>
        </w:rPr>
        <w:t>[21]</w:t>
      </w:r>
      <w:r w:rsidR="00161A2A" w:rsidRPr="00A10451">
        <w:rPr>
          <w:rFonts w:cs="David" w:hint="cs"/>
        </w:rPr>
        <w:fldChar w:fldCharType="end"/>
      </w:r>
      <w:r w:rsidR="00690CEB" w:rsidRPr="00A10451">
        <w:rPr>
          <w:rFonts w:cs="David" w:hint="cs"/>
        </w:rPr>
        <w:t xml:space="preserve"> </w:t>
      </w:r>
      <w:r w:rsidR="002A5E67" w:rsidRPr="00A10451">
        <w:rPr>
          <w:rFonts w:cs="David" w:hint="cs"/>
        </w:rPr>
        <w:t>proposed a probabilistic model which takes in</w:t>
      </w:r>
      <w:r w:rsidR="00707429" w:rsidRPr="00A10451">
        <w:rPr>
          <w:rFonts w:cs="David" w:hint="cs"/>
        </w:rPr>
        <w:t>to</w:t>
      </w:r>
      <w:r w:rsidR="002A5E67" w:rsidRPr="00A10451">
        <w:rPr>
          <w:rFonts w:cs="David" w:hint="cs"/>
        </w:rPr>
        <w:t xml:space="preserve"> account the detection probabilities of sensors</w:t>
      </w:r>
      <w:r w:rsidR="000F6A35" w:rsidRPr="00A10451">
        <w:rPr>
          <w:rFonts w:cs="David" w:hint="cs"/>
        </w:rPr>
        <w:t xml:space="preserve"> 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w:t>
      </w:r>
      <w:r w:rsidR="00B520F5" w:rsidRPr="00A10451">
        <w:rPr>
          <w:rFonts w:cs="David" w:hint="cs"/>
        </w:rPr>
        <w:lastRenderedPageBreak/>
        <w:t xml:space="preserve">procedure </w:t>
      </w:r>
      <w:r w:rsidR="00BE6D9A" w:rsidRPr="00A10451">
        <w:rPr>
          <w:rFonts w:cs="David" w:hint="cs"/>
        </w:rPr>
        <w:t xml:space="preserve">utilizes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t xml:space="preserve">level of 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pollutants detected by air quality sensors are brought by a time varying wind field to the exact location sensors are placed at.</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is therefore problematic. </w:t>
      </w:r>
      <w:proofErr w:type="spellStart"/>
      <w:r w:rsidR="00D87C9D" w:rsidRPr="00A10451">
        <w:rPr>
          <w:rFonts w:cs="David" w:hint="cs"/>
          <w:color w:val="FF0000"/>
        </w:rPr>
        <w:t>Boubrima</w:t>
      </w:r>
      <w:proofErr w:type="spellEnd"/>
      <w:r w:rsidR="00D87C9D" w:rsidRPr="00A10451">
        <w:rPr>
          <w:rFonts w:cs="David" w:hint="cs"/>
          <w:color w:val="FF0000"/>
        </w:rPr>
        <w:t xml:space="preserve"> et. al. </w:t>
      </w:r>
      <w:r w:rsidR="00D87C9D" w:rsidRPr="00A10451">
        <w:rPr>
          <w:rFonts w:cs="David" w:hint="cs"/>
        </w:rPr>
        <w:fldChar w:fldCharType="begin" w:fldLock="1"/>
      </w:r>
      <w:r w:rsidR="006916F2" w:rsidRPr="00A10451">
        <w:rPr>
          <w:rFonts w:cs="David" w:hint="cs"/>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22]","plainTextFormattedCitation":"[22]","previouslyFormattedCitation":"[22]"},"properties":{"noteIndex":0},"schema":"https://github.com/citation-style-language/schema/raw/master/csl-citation.json"}</w:instrText>
      </w:r>
      <w:r w:rsidR="00D87C9D" w:rsidRPr="00A10451">
        <w:rPr>
          <w:rFonts w:cs="David" w:hint="cs"/>
        </w:rPr>
        <w:fldChar w:fldCharType="separate"/>
      </w:r>
      <w:r w:rsidR="00685CAD" w:rsidRPr="00A10451">
        <w:rPr>
          <w:rFonts w:cs="David" w:hint="cs"/>
          <w:noProof/>
        </w:rPr>
        <w:t>[22]</w:t>
      </w:r>
      <w:r w:rsidR="00D87C9D" w:rsidRPr="00A10451">
        <w:rPr>
          <w:rFonts w:cs="David" w:hint="cs"/>
        </w:rPr>
        <w:fldChar w:fldCharType="end"/>
      </w:r>
      <w:r w:rsidR="00D87C9D" w:rsidRPr="00A10451">
        <w:rPr>
          <w:rFonts w:cs="David" w:hint="cs"/>
        </w:rPr>
        <w:t xml:space="preserve"> </w:t>
      </w:r>
      <w:r w:rsidR="008B5610" w:rsidRPr="00A10451">
        <w:rPr>
          <w:rFonts w:cs="David" w:hint="cs"/>
        </w:rPr>
        <w:t xml:space="preserve">accounted for the various weather conditions characterizing their region of study, and </w:t>
      </w:r>
      <w:r w:rsidR="00D87C9D" w:rsidRPr="00A10451">
        <w:rPr>
          <w:rFonts w:cs="David" w:hint="cs"/>
        </w:rPr>
        <w:t xml:space="preserve">designed a model for the deployment of sensors with the objective of </w:t>
      </w:r>
      <w:r w:rsidR="00D87C9D" w:rsidRPr="00A10451">
        <w:rPr>
          <w:rFonts w:cs="David" w:hint="cs"/>
          <w:b/>
          <w:bCs/>
        </w:rPr>
        <w:t>detec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 sensors are eventually placed at the most common pollution zones</w:t>
      </w:r>
      <w:r w:rsidR="00370050" w:rsidRPr="00A10451">
        <w:rPr>
          <w:rFonts w:cs="David" w:hint="cs"/>
        </w:rPr>
        <w:t xml:space="preserve"> and only </w:t>
      </w:r>
      <w:r w:rsidR="006C6870" w:rsidRPr="00A10451">
        <w:rPr>
          <w:rFonts w:cs="David" w:hint="cs"/>
        </w:rPr>
        <w:t>one objective</w:t>
      </w:r>
      <w:r w:rsidR="00370050" w:rsidRPr="00A10451">
        <w:rPr>
          <w:rFonts w:cs="David" w:hint="cs"/>
        </w:rPr>
        <w:t xml:space="preserve"> is applied</w:t>
      </w:r>
      <w:r w:rsidR="006C6870" w:rsidRPr="00A10451">
        <w:rPr>
          <w:rFonts w:cs="David" w:hint="cs"/>
        </w:rPr>
        <w:t xml:space="preserve"> –</w:t>
      </w:r>
      <w:r w:rsidR="001F14EB" w:rsidRPr="00A10451">
        <w:rPr>
          <w:rFonts w:cs="David" w:hint="cs"/>
        </w:rPr>
        <w:t xml:space="preserve"> </w:t>
      </w:r>
      <w:r w:rsidR="006C6870" w:rsidRPr="00A10451">
        <w:rPr>
          <w:rFonts w:cs="David" w:hint="cs"/>
        </w:rPr>
        <w:t xml:space="preserve">minimizing the cost of the network. </w:t>
      </w:r>
    </w:p>
    <w:p w14:paraId="4A775CAB" w14:textId="3C20DCAA" w:rsidR="00F27DAE" w:rsidRPr="00A10451" w:rsidRDefault="00237C44" w:rsidP="00CA1CC7">
      <w:pPr>
        <w:ind w:right="-2"/>
        <w:rPr>
          <w:rFonts w:cs="David" w:hint="cs"/>
          <w:color w:val="000000" w:themeColor="text1"/>
        </w:rPr>
      </w:pPr>
      <w:r w:rsidRPr="00A10451">
        <w:rPr>
          <w:rFonts w:cs="David" w:hint="cs"/>
        </w:rPr>
        <w:t>In another work,</w:t>
      </w:r>
      <w:r w:rsidR="004E6FAB" w:rsidRPr="00A10451">
        <w:rPr>
          <w:rFonts w:cs="David" w:hint="cs"/>
        </w:rPr>
        <w:t xml:space="preserve"> </w:t>
      </w:r>
      <w:proofErr w:type="spellStart"/>
      <w:r w:rsidR="004E6FAB" w:rsidRPr="00A10451">
        <w:rPr>
          <w:rFonts w:cs="David" w:hint="cs"/>
          <w:color w:val="FF0000"/>
        </w:rPr>
        <w:t>Boubrima</w:t>
      </w:r>
      <w:proofErr w:type="spellEnd"/>
      <w:r w:rsidR="004E6FAB" w:rsidRPr="00A10451">
        <w:rPr>
          <w:rFonts w:cs="David" w:hint="cs"/>
          <w:color w:val="FF0000"/>
        </w:rPr>
        <w:t xml:space="preserve"> et. al.</w:t>
      </w:r>
      <w:r w:rsidRPr="00A10451">
        <w:rPr>
          <w:rFonts w:cs="David" w:hint="cs"/>
        </w:rPr>
        <w:t xml:space="preserve"> </w:t>
      </w:r>
      <w:r w:rsidR="004E6FAB" w:rsidRPr="00A10451">
        <w:rPr>
          <w:rFonts w:cs="David" w:hint="cs"/>
        </w:rPr>
        <w:fldChar w:fldCharType="begin" w:fldLock="1"/>
      </w:r>
      <w:r w:rsidR="006916F2" w:rsidRPr="00A10451">
        <w:rPr>
          <w:rFonts w:cs="David" w:hint="cs"/>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23]","plainTextFormattedCitation":"[23]","previouslyFormattedCitation":"[23]"},"properties":{"noteIndex":0},"schema":"https://github.com/citation-style-language/schema/raw/master/csl-citation.json"}</w:instrText>
      </w:r>
      <w:r w:rsidR="004E6FAB" w:rsidRPr="00A10451">
        <w:rPr>
          <w:rFonts w:cs="David" w:hint="cs"/>
        </w:rPr>
        <w:fldChar w:fldCharType="separate"/>
      </w:r>
      <w:r w:rsidR="00685CAD" w:rsidRPr="00A10451">
        <w:rPr>
          <w:rFonts w:cs="David" w:hint="cs"/>
          <w:noProof/>
        </w:rPr>
        <w:t>[23]</w:t>
      </w:r>
      <w:r w:rsidR="004E6FAB" w:rsidRPr="00A10451">
        <w:rPr>
          <w:rFonts w:cs="David" w:hint="cs"/>
        </w:rPr>
        <w:fldChar w:fldCharType="end"/>
      </w:r>
      <w:r w:rsidR="004E6FAB" w:rsidRPr="00A10451">
        <w:rPr>
          <w:rFonts w:cs="David" w:hint="cs"/>
        </w:rPr>
        <w:t xml:space="preserve"> </w:t>
      </w:r>
      <w:r w:rsidR="000D6F83" w:rsidRPr="00A10451">
        <w:rPr>
          <w:rFonts w:cs="David" w:hint="cs"/>
        </w:rPr>
        <w:t xml:space="preserve">simulated the deployment of a network with the goal of achieving </w:t>
      </w:r>
      <w:r w:rsidR="004A04A9" w:rsidRPr="00A10451">
        <w:rPr>
          <w:rFonts w:cs="David" w:hint="cs"/>
        </w:rPr>
        <w:t xml:space="preserve">the most </w:t>
      </w:r>
      <w:r w:rsidR="000D6F83" w:rsidRPr="00A10451">
        <w:rPr>
          <w:rFonts w:cs="David" w:hint="cs"/>
        </w:rPr>
        <w:t xml:space="preserve">effective </w:t>
      </w:r>
      <w:r w:rsidR="000D6F83" w:rsidRPr="00A10451">
        <w:rPr>
          <w:rFonts w:cs="David" w:hint="cs"/>
          <w:b/>
          <w:bCs/>
        </w:rPr>
        <w:t>data assimilation</w:t>
      </w:r>
      <w:r w:rsidR="004A04A9" w:rsidRPr="00A10451">
        <w:rPr>
          <w:rFonts w:cs="David" w:hint="cs"/>
        </w:rPr>
        <w:t xml:space="preserve"> </w:t>
      </w:r>
      <w:r w:rsidR="000D6F83" w:rsidRPr="00A10451">
        <w:rPr>
          <w:rFonts w:cs="David" w:hint="cs"/>
        </w:rPr>
        <w:t xml:space="preserve">of air pollution measurements </w:t>
      </w:r>
      <w:r w:rsidR="004A04A9" w:rsidRPr="00A10451">
        <w:rPr>
          <w:rFonts w:cs="David" w:hint="cs"/>
        </w:rPr>
        <w:t>for the</w:t>
      </w:r>
      <w:r w:rsidR="000D6F83" w:rsidRPr="00A10451">
        <w:rPr>
          <w:rFonts w:cs="David" w:hint="cs"/>
        </w:rPr>
        <w:t xml:space="preserve"> correct</w:t>
      </w:r>
      <w:r w:rsidR="004A04A9" w:rsidRPr="00A10451">
        <w:rPr>
          <w:rFonts w:cs="David" w:hint="cs"/>
        </w:rPr>
        <w:t>ion of</w:t>
      </w:r>
      <w:r w:rsidR="000D6F83" w:rsidRPr="00A10451">
        <w:rPr>
          <w:rFonts w:cs="David" w:hint="cs"/>
        </w:rPr>
        <w:t xml:space="preserve"> physical model simulations.</w:t>
      </w:r>
      <w:r w:rsidR="00D6651A" w:rsidRPr="00A10451">
        <w:rPr>
          <w:rFonts w:cs="David" w:hint="cs"/>
        </w:rPr>
        <w:t xml:space="preserve"> Similarly, </w:t>
      </w:r>
      <w:r w:rsidR="00F27DAE" w:rsidRPr="00A10451">
        <w:rPr>
          <w:rFonts w:cs="David" w:hint="cs"/>
          <w:color w:val="FF0000"/>
        </w:rPr>
        <w:t xml:space="preserve">Berman et. al. </w:t>
      </w:r>
      <w:r w:rsidR="00F27DAE" w:rsidRPr="00A10451">
        <w:rPr>
          <w:rFonts w:cs="David" w:hint="cs"/>
        </w:rPr>
        <w:fldChar w:fldCharType="begin" w:fldLock="1"/>
      </w:r>
      <w:r w:rsidR="006916F2" w:rsidRPr="00A10451">
        <w:rPr>
          <w:rFonts w:cs="David" w:hint="cs"/>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6916F2" w:rsidRPr="00A10451">
        <w:rPr>
          <w:rFonts w:ascii="Calibri" w:hAnsi="Calibri" w:cs="Calibri"/>
        </w:rPr>
        <w:instrText>μ</w:instrText>
      </w:r>
      <w:r w:rsidR="006916F2" w:rsidRPr="00A10451">
        <w:rPr>
          <w:rFonts w:cs="David" w:hint="cs"/>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24]","plainTextFormattedCitation":"[24]","previouslyFormattedCitation":"[24]"},"properties":{"noteIndex":0},"schema":"https://github.com/citation-style-language/schema/raw/master/csl-citation.json"}</w:instrText>
      </w:r>
      <w:r w:rsidR="00F27DAE" w:rsidRPr="00A10451">
        <w:rPr>
          <w:rFonts w:cs="David" w:hint="cs"/>
        </w:rPr>
        <w:fldChar w:fldCharType="separate"/>
      </w:r>
      <w:r w:rsidR="00685CAD" w:rsidRPr="00A10451">
        <w:rPr>
          <w:rFonts w:cs="David" w:hint="cs"/>
          <w:noProof/>
        </w:rPr>
        <w:t>[24]</w:t>
      </w:r>
      <w:r w:rsidR="00F27DAE" w:rsidRPr="00A10451">
        <w:rPr>
          <w:rFonts w:cs="David" w:hint="cs"/>
        </w:rPr>
        <w:fldChar w:fldCharType="end"/>
      </w:r>
      <w:r w:rsidR="00F27DAE" w:rsidRPr="00A10451">
        <w:rPr>
          <w:rFonts w:cs="David" w:hint="cs"/>
        </w:rPr>
        <w:t xml:space="preserve"> </w:t>
      </w:r>
      <w:r w:rsidR="00D6651A" w:rsidRPr="00A10451">
        <w:rPr>
          <w:rFonts w:cs="David" w:hint="cs"/>
        </w:rPr>
        <w:t xml:space="preserve">wished to </w:t>
      </w:r>
      <w:r w:rsidR="00D6651A" w:rsidRPr="00A10451">
        <w:rPr>
          <w:rFonts w:cs="David" w:hint="cs"/>
          <w:b/>
          <w:bCs/>
        </w:rPr>
        <w:t>improve the performance</w:t>
      </w:r>
      <w:r w:rsidR="00D6651A" w:rsidRPr="00A10451">
        <w:rPr>
          <w:rFonts w:cs="David" w:hint="cs"/>
        </w:rPr>
        <w:t xml:space="preserve"> of an interpolation-based model</w:t>
      </w:r>
      <w:r w:rsidR="00685CAD" w:rsidRPr="00A10451">
        <w:rPr>
          <w:rFonts w:cs="David" w:hint="cs"/>
        </w:rPr>
        <w:t xml:space="preserve">, using </w:t>
      </w:r>
      <w:r w:rsidR="00F27DAE" w:rsidRPr="00A10451">
        <w:rPr>
          <w:rFonts w:cs="David" w:hint="cs"/>
        </w:rPr>
        <w:t>a geostatistical simulation</w:t>
      </w:r>
      <w:r w:rsidR="00052F13" w:rsidRPr="00A10451">
        <w:rPr>
          <w:rFonts w:cs="David" w:hint="cs"/>
        </w:rPr>
        <w:t xml:space="preserve">. </w:t>
      </w:r>
      <w:r w:rsidR="00F27DAE" w:rsidRPr="00A10451">
        <w:rPr>
          <w:rFonts w:cs="David" w:hint="cs"/>
        </w:rPr>
        <w:t xml:space="preserve">The researchers used an associated measure of the kriging interpolation method, which considers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s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27DAE" w:rsidRPr="00A10451">
        <w:rPr>
          <w:rFonts w:cs="David" w:hint="cs"/>
        </w:rPr>
        <w:t>considers locations that improve prediction uncertainty and provide high prediction accuracy</w:t>
      </w:r>
      <w:r w:rsidR="00F27DAE" w:rsidRPr="00A10451">
        <w:rPr>
          <w:rFonts w:cs="David" w:hint="cs"/>
          <w:color w:val="000000" w:themeColor="text1"/>
        </w:rPr>
        <w:t>. Their method however requires a robust preliminary deployed network that already captures the spatial variability adequately, in order to be applied. In addition, their implementation did not provide a simultaneous assessment of number of sensors and their placement, due to the great affect it had on computation time.</w:t>
      </w:r>
    </w:p>
    <w:p w14:paraId="25B60AD8" w14:textId="5B801E80" w:rsidR="00DC182C" w:rsidRPr="00A10451" w:rsidRDefault="005F40EF" w:rsidP="00AC14BA">
      <w:pPr>
        <w:ind w:right="-2" w:firstLine="720"/>
        <w:rPr>
          <w:rFonts w:cs="David" w:hint="cs"/>
        </w:rPr>
      </w:pPr>
      <w:r w:rsidRPr="00A10451">
        <w:rPr>
          <w:rFonts w:cs="David" w:hint="cs"/>
        </w:rPr>
        <w:t xml:space="preserve">Another aspect of network deployment </w:t>
      </w:r>
      <w:r w:rsidR="00EE4579" w:rsidRPr="00A10451">
        <w:rPr>
          <w:rFonts w:cs="David" w:hint="cs"/>
        </w:rPr>
        <w:t xml:space="preserve">dealt with in many works, </w:t>
      </w:r>
      <w:r w:rsidRPr="00A10451">
        <w:rPr>
          <w:rFonts w:cs="David" w:hint="cs"/>
        </w:rPr>
        <w:t>is</w:t>
      </w:r>
      <w:r w:rsidR="003A1B8B" w:rsidRPr="00A10451">
        <w:rPr>
          <w:rFonts w:cs="David" w:hint="cs"/>
        </w:rPr>
        <w:t xml:space="preserve"> the use of a network of sensors upon mobile platforms </w:t>
      </w:r>
      <w:r w:rsidR="003A1B8B" w:rsidRPr="00A10451">
        <w:rPr>
          <w:rFonts w:cs="David" w:hint="cs"/>
        </w:rPr>
        <w:fldChar w:fldCharType="begin" w:fldLock="1"/>
      </w:r>
      <w:r w:rsidR="003A1B8B" w:rsidRPr="00A10451">
        <w:rPr>
          <w:rFonts w:cs="David" w:hint="cs"/>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4]","plainTextFormattedCitation":"[14]","previouslyFormattedCitation":"[14]"},"properties":{"noteIndex":0},"schema":"https://github.com/citation-style-language/schema/raw/master/csl-citation.json"}</w:instrText>
      </w:r>
      <w:r w:rsidR="003A1B8B" w:rsidRPr="00A10451">
        <w:rPr>
          <w:rFonts w:cs="David" w:hint="cs"/>
        </w:rPr>
        <w:fldChar w:fldCharType="separate"/>
      </w:r>
      <w:r w:rsidR="003A1B8B" w:rsidRPr="00A10451">
        <w:rPr>
          <w:rFonts w:cs="David" w:hint="cs"/>
          <w:noProof/>
        </w:rPr>
        <w:t>[14]</w:t>
      </w:r>
      <w:r w:rsidR="003A1B8B" w:rsidRPr="00A10451">
        <w:rPr>
          <w:rFonts w:cs="David" w:hint="cs"/>
        </w:rPr>
        <w:fldChar w:fldCharType="end"/>
      </w:r>
      <w:r w:rsidR="003A1B8B" w:rsidRPr="00A10451">
        <w:rPr>
          <w:rFonts w:cs="David" w:hint="cs"/>
        </w:rPr>
        <w:t xml:space="preserve">, which enables a real-time adaptive deployment of sensors according to the spreading of the pollutant. </w:t>
      </w:r>
      <w:r w:rsidR="003A1B8B" w:rsidRPr="00A10451">
        <w:rPr>
          <w:rFonts w:cs="David" w:hint="cs"/>
          <w:color w:val="FF0000"/>
        </w:rPr>
        <w:t xml:space="preserve">Kuroki et al. </w:t>
      </w:r>
      <w:r w:rsidR="003A1B8B" w:rsidRPr="00A10451">
        <w:rPr>
          <w:rFonts w:cs="David" w:hint="cs"/>
        </w:rPr>
        <w:fldChar w:fldCharType="begin" w:fldLock="1"/>
      </w:r>
      <w:r w:rsidR="001D0F40" w:rsidRPr="00A10451">
        <w:rPr>
          <w:rFonts w:cs="David" w:hint="cs"/>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25]","plainTextFormattedCitation":"[25]","previouslyFormattedCitation":"[25]"},"properties":{"noteIndex":0},"schema":"https://github.com/citation-style-language/schema/raw/master/csl-citation.json"}</w:instrText>
      </w:r>
      <w:r w:rsidR="003A1B8B" w:rsidRPr="00A10451">
        <w:rPr>
          <w:rFonts w:cs="David" w:hint="cs"/>
        </w:rPr>
        <w:fldChar w:fldCharType="separate"/>
      </w:r>
      <w:r w:rsidR="006916F2" w:rsidRPr="00A10451">
        <w:rPr>
          <w:rFonts w:cs="David" w:hint="cs"/>
          <w:noProof/>
        </w:rPr>
        <w:t>[25]</w:t>
      </w:r>
      <w:r w:rsidR="003A1B8B" w:rsidRPr="00A10451">
        <w:rPr>
          <w:rFonts w:cs="David" w:hint="cs"/>
        </w:rPr>
        <w:fldChar w:fldCharType="end"/>
      </w:r>
      <w:r w:rsidR="003A1B8B" w:rsidRPr="00A10451">
        <w:rPr>
          <w:rFonts w:cs="David" w:hint="cs"/>
        </w:rPr>
        <w:t xml:space="preserve"> developed an expert system for navigating unmanned aerial vehicles for optimal contamination mapping that enables </w:t>
      </w:r>
      <w:r w:rsidR="00EE4579" w:rsidRPr="00A10451">
        <w:rPr>
          <w:rFonts w:cs="David" w:hint="cs"/>
        </w:rPr>
        <w:t>estimation of source parameters</w:t>
      </w:r>
      <w:r w:rsidR="003A1B8B" w:rsidRPr="00A10451">
        <w:rPr>
          <w:rFonts w:cs="David" w:hint="cs"/>
        </w:rPr>
        <w:t xml:space="preserve">. </w:t>
      </w:r>
      <w:proofErr w:type="spellStart"/>
      <w:r w:rsidR="003A1B8B" w:rsidRPr="00A10451">
        <w:rPr>
          <w:rFonts w:cs="David" w:hint="cs"/>
          <w:color w:val="FF0000"/>
        </w:rPr>
        <w:t>Belkhiri</w:t>
      </w:r>
      <w:proofErr w:type="spellEnd"/>
      <w:r w:rsidR="003A1B8B" w:rsidRPr="00A10451">
        <w:rPr>
          <w:rFonts w:cs="David" w:hint="cs"/>
          <w:color w:val="FF0000"/>
        </w:rPr>
        <w:t xml:space="preserve"> et. al.</w:t>
      </w:r>
      <w:r w:rsidR="003A1B8B" w:rsidRPr="00A10451">
        <w:rPr>
          <w:rFonts w:cs="David" w:hint="cs"/>
        </w:rPr>
        <w:t xml:space="preserve"> </w:t>
      </w:r>
      <w:r w:rsidR="003A1B8B" w:rsidRPr="00A10451">
        <w:rPr>
          <w:rFonts w:cs="David" w:hint="cs"/>
        </w:rPr>
        <w:fldChar w:fldCharType="begin" w:fldLock="1"/>
      </w:r>
      <w:r w:rsidR="001D0F40" w:rsidRPr="00A10451">
        <w:rPr>
          <w:rFonts w:cs="David" w:hint="cs"/>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26]","plainTextFormattedCitation":"[26]","previouslyFormattedCitation":"[26]"},"properties":{"noteIndex":0},"schema":"https://github.com/citation-style-language/schema/raw/master/csl-citation.json"}</w:instrText>
      </w:r>
      <w:r w:rsidR="003A1B8B" w:rsidRPr="00A10451">
        <w:rPr>
          <w:rFonts w:cs="David" w:hint="cs"/>
        </w:rPr>
        <w:fldChar w:fldCharType="separate"/>
      </w:r>
      <w:r w:rsidR="006916F2" w:rsidRPr="00A10451">
        <w:rPr>
          <w:rFonts w:cs="David" w:hint="cs"/>
          <w:noProof/>
        </w:rPr>
        <w:t>[26]</w:t>
      </w:r>
      <w:r w:rsidR="003A1B8B" w:rsidRPr="00A10451">
        <w:rPr>
          <w:rFonts w:cs="David" w:hint="cs"/>
        </w:rPr>
        <w:fldChar w:fldCharType="end"/>
      </w:r>
      <w:r w:rsidR="003A1B8B" w:rsidRPr="00A10451">
        <w:rPr>
          <w:rFonts w:cs="David" w:hint="cs"/>
        </w:rPr>
        <w:t xml:space="preserve"> </w:t>
      </w:r>
      <w:r w:rsidR="00DC182C" w:rsidRPr="00A10451">
        <w:rPr>
          <w:rFonts w:cs="David" w:hint="cs"/>
        </w:rPr>
        <w:t>proposed several deployment models</w:t>
      </w:r>
      <w:r w:rsidR="00E017FC" w:rsidRPr="00A10451">
        <w:rPr>
          <w:rFonts w:cs="David" w:hint="cs"/>
        </w:rPr>
        <w:t xml:space="preserve">, </w:t>
      </w:r>
      <w:r w:rsidR="00F8571B" w:rsidRPr="00A10451">
        <w:rPr>
          <w:rFonts w:cs="David" w:hint="cs"/>
        </w:rPr>
        <w:t>that</w:t>
      </w:r>
      <w:r w:rsidR="004448D4" w:rsidRPr="00A10451">
        <w:rPr>
          <w:rFonts w:cs="David" w:hint="cs"/>
        </w:rPr>
        <w:t xml:space="preserve"> simulates air pollution concentrations as ground truth and estimates concentrations where no sensors are deployed using IDW interpolation. Sensors are redeployed so estimation error </w:t>
      </w:r>
      <w:r w:rsidR="00F8571B" w:rsidRPr="00A10451">
        <w:rPr>
          <w:rFonts w:cs="David" w:hint="cs"/>
        </w:rPr>
        <w:t>(</w:t>
      </w:r>
      <w:r w:rsidR="007D303D" w:rsidRPr="00A10451">
        <w:rPr>
          <w:rFonts w:cs="David" w:hint="cs"/>
        </w:rPr>
        <w:t xml:space="preserve">i.e., </w:t>
      </w:r>
      <w:r w:rsidR="00F8571B" w:rsidRPr="00A10451">
        <w:rPr>
          <w:rFonts w:ascii="Calibri" w:hAnsi="Calibri" w:cs="Calibri"/>
        </w:rPr>
        <w:t>﻿</w:t>
      </w:r>
      <w:r w:rsidR="00F8571B" w:rsidRPr="00A10451">
        <w:rPr>
          <w:rFonts w:cs="David" w:hint="cs"/>
        </w:rPr>
        <w:t xml:space="preserve">the absolute difference between ground truth and estimation) </w:t>
      </w:r>
      <w:r w:rsidR="004448D4" w:rsidRPr="00A10451">
        <w:rPr>
          <w:rFonts w:cs="David" w:hint="cs"/>
        </w:rPr>
        <w:t xml:space="preserve">is minimized </w:t>
      </w:r>
      <w:r w:rsidR="0032587F" w:rsidRPr="00A10451">
        <w:rPr>
          <w:rFonts w:cs="David" w:hint="cs"/>
        </w:rPr>
        <w:t>and execution</w:t>
      </w:r>
      <w:r w:rsidR="00DC182C" w:rsidRPr="00A10451">
        <w:rPr>
          <w:rFonts w:cs="David" w:hint="cs"/>
        </w:rPr>
        <w:t xml:space="preserve"> time</w:t>
      </w:r>
      <w:r w:rsidR="0032587F" w:rsidRPr="00A10451">
        <w:rPr>
          <w:rFonts w:cs="David" w:hint="cs"/>
        </w:rPr>
        <w:t xml:space="preserve"> is considered</w:t>
      </w:r>
      <w:r w:rsidR="004448D4" w:rsidRPr="00A10451">
        <w:rPr>
          <w:rFonts w:cs="David" w:hint="cs"/>
        </w:rPr>
        <w:t xml:space="preserve">. </w:t>
      </w:r>
    </w:p>
    <w:p w14:paraId="4A1ADF43" w14:textId="77777777" w:rsidR="00C61128" w:rsidRPr="00A10451" w:rsidRDefault="00C61128" w:rsidP="009A3BB9">
      <w:pPr>
        <w:ind w:right="-2"/>
        <w:rPr>
          <w:rFonts w:cs="David" w:hint="cs"/>
        </w:rPr>
      </w:pPr>
    </w:p>
    <w:p w14:paraId="30D0A4ED" w14:textId="30EC97BB" w:rsidR="000D706B" w:rsidRPr="00A10451" w:rsidRDefault="000D706B" w:rsidP="003473F2">
      <w:pPr>
        <w:pStyle w:val="Heading2"/>
        <w:rPr>
          <w:rFonts w:cs="David" w:hint="cs"/>
        </w:rPr>
      </w:pPr>
      <w:r w:rsidRPr="00A10451">
        <w:rPr>
          <w:rFonts w:cs="David" w:hint="cs"/>
        </w:rPr>
        <w:t>Optimization</w:t>
      </w:r>
      <w:r w:rsidR="00FE3DB4" w:rsidRPr="00A10451">
        <w:rPr>
          <w:rFonts w:cs="David" w:hint="cs"/>
        </w:rPr>
        <w:t xml:space="preserve"> aspect </w:t>
      </w:r>
    </w:p>
    <w:p w14:paraId="6454EF5A" w14:textId="0087937A" w:rsidR="004471FF" w:rsidRPr="00A10451" w:rsidRDefault="000D706B" w:rsidP="005622E7">
      <w:pPr>
        <w:ind w:right="-2"/>
        <w:rPr>
          <w:rFonts w:cs="David" w:hint="cs"/>
        </w:rPr>
      </w:pPr>
      <w:r w:rsidRPr="00A10451">
        <w:rPr>
          <w:rFonts w:ascii="Calibri" w:hAnsi="Calibri" w:cs="Calibri"/>
        </w:rPr>
        <w:t>﻿</w:t>
      </w:r>
      <w:r w:rsidR="00080870" w:rsidRPr="00A10451">
        <w:rPr>
          <w:rFonts w:cs="David" w:hint="cs"/>
        </w:rPr>
        <w:t xml:space="preserve">Another aspect </w:t>
      </w:r>
      <w:r w:rsidR="00082981" w:rsidRPr="00A10451">
        <w:rPr>
          <w:rFonts w:cs="David" w:hint="cs"/>
        </w:rPr>
        <w:t>to be considered</w:t>
      </w:r>
      <w:r w:rsidR="00080870" w:rsidRPr="00A10451">
        <w:rPr>
          <w:rFonts w:cs="David" w:hint="cs"/>
        </w:rPr>
        <w:t xml:space="preserve"> </w:t>
      </w:r>
      <w:r w:rsidR="00082981" w:rsidRPr="00A10451">
        <w:rPr>
          <w:rFonts w:cs="David" w:hint="cs"/>
        </w:rPr>
        <w:t>is the optimization method used to solve the problem of network deployment.</w:t>
      </w:r>
      <w:r w:rsidR="00974995" w:rsidRPr="00A10451">
        <w:rPr>
          <w:rFonts w:cs="David" w:hint="cs"/>
        </w:rPr>
        <w:t xml:space="preserve"> A number of algorithms have been presented in the literature</w:t>
      </w:r>
      <w:r w:rsidR="00E64464" w:rsidRPr="00A10451">
        <w:rPr>
          <w:rFonts w:cs="David" w:hint="cs"/>
        </w:rPr>
        <w:t xml:space="preserve">, some </w:t>
      </w:r>
      <w:r w:rsidR="00211F36" w:rsidRPr="00A10451">
        <w:rPr>
          <w:rFonts w:cs="David" w:hint="cs"/>
        </w:rPr>
        <w:t xml:space="preserve">of them </w:t>
      </w:r>
      <w:r w:rsidR="00E64464" w:rsidRPr="00A10451">
        <w:rPr>
          <w:rFonts w:cs="David" w:hint="cs"/>
        </w:rPr>
        <w:t xml:space="preserve">were used in the </w:t>
      </w:r>
      <w:r w:rsidR="00211F36" w:rsidRPr="00A10451">
        <w:rPr>
          <w:rFonts w:cs="David" w:hint="cs"/>
        </w:rPr>
        <w:t xml:space="preserve">above reviewed works. </w:t>
      </w:r>
      <w:r w:rsidR="00211F36" w:rsidRPr="00A10451">
        <w:rPr>
          <w:rFonts w:cs="David" w:hint="cs"/>
          <w:color w:val="000000" w:themeColor="text1"/>
        </w:rPr>
        <w:t xml:space="preserve">These include: </w:t>
      </w:r>
      <w:r w:rsidR="00CA6185" w:rsidRPr="00A10451">
        <w:rPr>
          <w:rFonts w:cs="David" w:hint="cs"/>
          <w:color w:val="000000" w:themeColor="text1"/>
        </w:rPr>
        <w:t>Integer linear programing</w:t>
      </w:r>
      <w:r w:rsidR="00F00750" w:rsidRPr="00A10451">
        <w:rPr>
          <w:rFonts w:cs="David" w:hint="cs"/>
          <w:color w:val="FF0000"/>
        </w:rPr>
        <w:t xml:space="preserve"> </w:t>
      </w:r>
      <w:r w:rsidR="00F00750" w:rsidRPr="00A10451">
        <w:rPr>
          <w:rFonts w:cs="David" w:hint="cs"/>
        </w:rPr>
        <w:fldChar w:fldCharType="begin" w:fldLock="1"/>
      </w:r>
      <w:r w:rsidR="001D0F40" w:rsidRPr="00A10451">
        <w:rPr>
          <w:rFonts w:cs="David" w:hint="cs"/>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id":"ITEM-2","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2","issued":{"date-parts":[["2018"]]},"title":"Context aware MWSN optimal redeployment strategies for air pollution timely monitoring","type":"article-journal","volume":"2018-May"},"uris":["http://www.mendeley.com/documents/?uuid=e82bbacf-df5e-44a3-8253-6b9b2fcfebbe"]}],"mendeley":{"formattedCitation":"[22], [26]","plainTextFormattedCitation":"[22], [26]","previouslyFormattedCitation":"[22], [26]"},"properties":{"noteIndex":0},"schema":"https://github.com/citation-style-language/schema/raw/master/csl-citation.json"}</w:instrText>
      </w:r>
      <w:r w:rsidR="00F00750" w:rsidRPr="00A10451">
        <w:rPr>
          <w:rFonts w:cs="David" w:hint="cs"/>
        </w:rPr>
        <w:fldChar w:fldCharType="separate"/>
      </w:r>
      <w:r w:rsidR="006916F2" w:rsidRPr="00A10451">
        <w:rPr>
          <w:rFonts w:cs="David" w:hint="cs"/>
          <w:noProof/>
        </w:rPr>
        <w:t>[22], [26]</w:t>
      </w:r>
      <w:r w:rsidR="00F00750" w:rsidRPr="00A10451">
        <w:rPr>
          <w:rFonts w:cs="David" w:hint="cs"/>
        </w:rPr>
        <w:fldChar w:fldCharType="end"/>
      </w:r>
      <w:r w:rsidR="00211F36" w:rsidRPr="00A10451">
        <w:rPr>
          <w:rFonts w:cs="David" w:hint="cs"/>
          <w:color w:val="000000" w:themeColor="text1"/>
        </w:rPr>
        <w:t xml:space="preserve">, </w:t>
      </w:r>
      <w:r w:rsidR="006A60BB" w:rsidRPr="00A10451">
        <w:rPr>
          <w:rFonts w:cs="David" w:hint="cs"/>
          <w:color w:val="000000" w:themeColor="text1"/>
        </w:rPr>
        <w:t>Location-</w:t>
      </w:r>
      <w:r w:rsidR="00BD3E07" w:rsidRPr="00A10451">
        <w:rPr>
          <w:rFonts w:cs="David" w:hint="cs"/>
          <w:color w:val="000000" w:themeColor="text1"/>
        </w:rPr>
        <w:t>allocation</w:t>
      </w:r>
      <w:r w:rsidR="00211F36" w:rsidRPr="00A10451">
        <w:rPr>
          <w:rFonts w:cs="David" w:hint="cs"/>
          <w:color w:val="000000" w:themeColor="text1"/>
        </w:rPr>
        <w:t xml:space="preserve"> </w:t>
      </w:r>
      <w:r w:rsidR="00BB61E0" w:rsidRPr="00A10451">
        <w:rPr>
          <w:rFonts w:cs="David" w:hint="cs"/>
          <w:color w:val="000000" w:themeColor="text1"/>
        </w:rPr>
        <w:t>methods</w:t>
      </w:r>
      <w:r w:rsidR="00F00750" w:rsidRPr="00A10451">
        <w:rPr>
          <w:rFonts w:cs="David" w:hint="cs"/>
          <w:color w:val="000000" w:themeColor="text1"/>
        </w:rPr>
        <w:t xml:space="preserve"> </w:t>
      </w:r>
      <w:r w:rsidR="00F00750" w:rsidRPr="00A10451">
        <w:rPr>
          <w:rFonts w:cs="David" w:hint="cs"/>
          <w:color w:val="000000" w:themeColor="text1"/>
        </w:rPr>
        <w:fldChar w:fldCharType="begin" w:fldLock="1"/>
      </w:r>
      <w:r w:rsidR="00685CAD" w:rsidRPr="00A10451">
        <w:rPr>
          <w:rFonts w:cs="David" w:hint="cs"/>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0]","plainTextFormattedCitation":"[20]","previouslyFormattedCitation":"[20]"},"properties":{"noteIndex":0},"schema":"https://github.com/citation-style-language/schema/raw/master/csl-citation.json"}</w:instrText>
      </w:r>
      <w:r w:rsidR="00F00750" w:rsidRPr="00A10451">
        <w:rPr>
          <w:rFonts w:cs="David" w:hint="cs"/>
          <w:color w:val="000000" w:themeColor="text1"/>
        </w:rPr>
        <w:fldChar w:fldCharType="separate"/>
      </w:r>
      <w:r w:rsidR="00662D85" w:rsidRPr="00A10451">
        <w:rPr>
          <w:rFonts w:cs="David" w:hint="cs"/>
          <w:noProof/>
          <w:color w:val="000000" w:themeColor="text1"/>
        </w:rPr>
        <w:t>[20]</w:t>
      </w:r>
      <w:r w:rsidR="00F00750" w:rsidRPr="00A10451">
        <w:rPr>
          <w:rFonts w:cs="David" w:hint="cs"/>
          <w:color w:val="000000" w:themeColor="text1"/>
        </w:rPr>
        <w:fldChar w:fldCharType="end"/>
      </w:r>
      <w:r w:rsidR="006F4D69" w:rsidRPr="00A10451">
        <w:rPr>
          <w:rFonts w:cs="David" w:hint="cs"/>
          <w:color w:val="000000" w:themeColor="text1"/>
        </w:rPr>
        <w:t>, gradient</w:t>
      </w:r>
      <w:r w:rsidR="008A5AB0" w:rsidRPr="00A10451">
        <w:rPr>
          <w:rFonts w:cs="David" w:hint="cs"/>
          <w:color w:val="000000" w:themeColor="text1"/>
        </w:rPr>
        <w:t>-</w:t>
      </w:r>
      <w:r w:rsidR="006F4D69" w:rsidRPr="00A10451">
        <w:rPr>
          <w:rFonts w:cs="David" w:hint="cs"/>
          <w:color w:val="000000" w:themeColor="text1"/>
        </w:rPr>
        <w:t>descent based methods</w:t>
      </w:r>
      <w:r w:rsidR="00840ACA" w:rsidRPr="00A10451">
        <w:rPr>
          <w:rFonts w:cs="David" w:hint="cs"/>
          <w:color w:val="000000" w:themeColor="text1"/>
        </w:rPr>
        <w:t xml:space="preserve"> (</w:t>
      </w:r>
      <w:r w:rsidR="00840ACA" w:rsidRPr="00A10451">
        <w:rPr>
          <w:rFonts w:cs="David" w:hint="cs"/>
          <w:color w:val="FF0000"/>
        </w:rPr>
        <w:t>cite</w:t>
      </w:r>
      <w:r w:rsidR="00840ACA" w:rsidRPr="00A10451">
        <w:rPr>
          <w:rFonts w:cs="David" w:hint="cs"/>
          <w:color w:val="000000" w:themeColor="text1"/>
        </w:rPr>
        <w:t>)</w:t>
      </w:r>
      <w:r w:rsidR="006F4D69" w:rsidRPr="00A10451">
        <w:rPr>
          <w:rFonts w:cs="David" w:hint="cs"/>
          <w:color w:val="000000" w:themeColor="text1"/>
        </w:rPr>
        <w:t xml:space="preserve"> </w:t>
      </w:r>
      <w:r w:rsidR="00211F36" w:rsidRPr="00A10451">
        <w:rPr>
          <w:rFonts w:cs="David" w:hint="cs"/>
          <w:color w:val="000000" w:themeColor="text1"/>
        </w:rPr>
        <w:t xml:space="preserve">and </w:t>
      </w:r>
      <w:r w:rsidR="00AC519D" w:rsidRPr="00A10451">
        <w:rPr>
          <w:rFonts w:cs="David" w:hint="cs"/>
          <w:color w:val="000000" w:themeColor="text1"/>
        </w:rPr>
        <w:t>Meta-heuristic</w:t>
      </w:r>
      <w:r w:rsidR="00BA7279" w:rsidRPr="00A10451">
        <w:rPr>
          <w:rFonts w:cs="David" w:hint="cs"/>
          <w:color w:val="000000" w:themeColor="text1"/>
        </w:rPr>
        <w:t xml:space="preserve"> </w:t>
      </w:r>
      <w:r w:rsidR="00AC519D" w:rsidRPr="00A10451">
        <w:rPr>
          <w:rFonts w:cs="David" w:hint="cs"/>
          <w:color w:val="000000" w:themeColor="text1"/>
        </w:rPr>
        <w:t xml:space="preserve">optimization algorithms </w:t>
      </w:r>
      <w:r w:rsidR="00211F36" w:rsidRPr="00A10451">
        <w:rPr>
          <w:rFonts w:cs="David" w:hint="cs"/>
          <w:color w:val="000000" w:themeColor="text1"/>
        </w:rPr>
        <w:t xml:space="preserve">such as </w:t>
      </w:r>
      <w:r w:rsidR="002713C0" w:rsidRPr="00A10451">
        <w:rPr>
          <w:rFonts w:cs="David" w:hint="cs"/>
          <w:color w:val="000000" w:themeColor="text1"/>
        </w:rPr>
        <w:t>s</w:t>
      </w:r>
      <w:r w:rsidR="006A60BB" w:rsidRPr="00A10451">
        <w:rPr>
          <w:rFonts w:cs="David" w:hint="cs"/>
          <w:color w:val="000000" w:themeColor="text1"/>
        </w:rPr>
        <w:t xml:space="preserve">imulated </w:t>
      </w:r>
      <w:r w:rsidR="002713C0" w:rsidRPr="00A10451">
        <w:rPr>
          <w:rFonts w:cs="David" w:hint="cs"/>
          <w:color w:val="000000" w:themeColor="text1"/>
        </w:rPr>
        <w:t>a</w:t>
      </w:r>
      <w:r w:rsidR="006A60BB" w:rsidRPr="00A10451">
        <w:rPr>
          <w:rFonts w:cs="David" w:hint="cs"/>
          <w:color w:val="000000" w:themeColor="text1"/>
        </w:rPr>
        <w:t xml:space="preserve">nnealing </w:t>
      </w:r>
      <w:r w:rsidR="00211F36" w:rsidRPr="00A10451">
        <w:rPr>
          <w:rFonts w:cs="David" w:hint="cs"/>
          <w:color w:val="000000" w:themeColor="text1"/>
        </w:rPr>
        <w:t xml:space="preserve">and </w:t>
      </w:r>
      <w:r w:rsidR="002713C0" w:rsidRPr="00A10451">
        <w:rPr>
          <w:rFonts w:cs="David" w:hint="cs"/>
          <w:color w:val="000000" w:themeColor="text1"/>
        </w:rPr>
        <w:t>evolutionary and genetic algorithms</w:t>
      </w:r>
      <w:r w:rsidR="00F00750" w:rsidRPr="00A10451">
        <w:rPr>
          <w:rFonts w:cs="David" w:hint="cs"/>
          <w:color w:val="000000" w:themeColor="text1"/>
        </w:rPr>
        <w:t xml:space="preserve"> (</w:t>
      </w:r>
      <w:r w:rsidR="00F00750" w:rsidRPr="00A10451">
        <w:rPr>
          <w:rFonts w:cs="David" w:hint="cs"/>
          <w:color w:val="FF0000"/>
        </w:rPr>
        <w:t>cite</w:t>
      </w:r>
      <w:r w:rsidR="00F00750" w:rsidRPr="00A10451">
        <w:rPr>
          <w:rFonts w:cs="David" w:hint="cs"/>
          <w:color w:val="000000" w:themeColor="text1"/>
        </w:rPr>
        <w:t>)</w:t>
      </w:r>
      <w:r w:rsidR="00E97107" w:rsidRPr="00A10451">
        <w:rPr>
          <w:rFonts w:cs="David" w:hint="cs"/>
          <w:color w:val="000000" w:themeColor="text1"/>
        </w:rPr>
        <w:t>.</w:t>
      </w:r>
      <w:r w:rsidR="00BE3F9D" w:rsidRPr="00A10451">
        <w:rPr>
          <w:rFonts w:cs="David" w:hint="cs"/>
          <w:color w:val="000000" w:themeColor="text1"/>
        </w:rPr>
        <w:t xml:space="preserve"> </w:t>
      </w:r>
      <w:r w:rsidR="007468A6" w:rsidRPr="00A10451">
        <w:rPr>
          <w:rFonts w:cs="David" w:hint="cs"/>
          <w:color w:val="000000" w:themeColor="text1"/>
        </w:rPr>
        <w:t>Meta-</w:t>
      </w:r>
      <w:r w:rsidR="007468A6" w:rsidRPr="00A10451">
        <w:rPr>
          <w:rFonts w:cs="David" w:hint="cs"/>
          <w:color w:val="000000" w:themeColor="text1"/>
        </w:rPr>
        <w:lastRenderedPageBreak/>
        <w:t xml:space="preserve">heuristic optimization algorithms </w:t>
      </w:r>
      <w:r w:rsidR="0076422F" w:rsidRPr="00A10451">
        <w:rPr>
          <w:rFonts w:cs="David" w:hint="cs"/>
          <w:color w:val="000000" w:themeColor="text1"/>
        </w:rPr>
        <w:t xml:space="preserve">are considered global search </w:t>
      </w:r>
      <w:r w:rsidR="0076422F" w:rsidRPr="00A10451">
        <w:rPr>
          <w:rFonts w:cs="David" w:hint="cs"/>
        </w:rPr>
        <w:t xml:space="preserve">algorithms and their uniqueness is in alternating parameter estimates to generate new solution candidates. They </w:t>
      </w:r>
      <w:r w:rsidR="007468A6" w:rsidRPr="00A10451">
        <w:rPr>
          <w:rFonts w:cs="David" w:hint="cs"/>
        </w:rPr>
        <w:t xml:space="preserve">benefit </w:t>
      </w:r>
      <w:r w:rsidR="007468A6" w:rsidRPr="00A10451">
        <w:rPr>
          <w:rFonts w:cs="David" w:hint="cs"/>
          <w:color w:val="000000" w:themeColor="text1"/>
        </w:rPr>
        <w:t xml:space="preserve">over other methods </w:t>
      </w:r>
      <w:r w:rsidR="007468A6" w:rsidRPr="00A10451">
        <w:rPr>
          <w:rFonts w:cs="David" w:hint="cs"/>
        </w:rPr>
        <w:t xml:space="preserve">as they can handle poor initial estimates </w:t>
      </w:r>
      <w:r w:rsidR="00BF097F" w:rsidRPr="00A10451">
        <w:rPr>
          <w:rFonts w:cs="David" w:hint="cs"/>
        </w:rPr>
        <w:t>and</w:t>
      </w:r>
      <w:r w:rsidR="007468A6" w:rsidRPr="00A10451">
        <w:rPr>
          <w:rFonts w:cs="David" w:hint="cs"/>
        </w:rPr>
        <w:t xml:space="preserve"> employ methods to prevent becoming stuck in local minima </w:t>
      </w:r>
      <w:r w:rsidR="007468A6" w:rsidRPr="00A10451">
        <w:rPr>
          <w:rFonts w:cs="David" w:hint="cs"/>
        </w:rPr>
        <w:fldChar w:fldCharType="begin" w:fldLock="1"/>
      </w:r>
      <w:r w:rsidR="00685CAD" w:rsidRPr="00A10451">
        <w:rPr>
          <w:rFonts w:cs="David" w:hint="cs"/>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4]","plainTextFormattedCitation":"[14]","previouslyFormattedCitation":"[14]"},"properties":{"noteIndex":0},"schema":"https://github.com/citation-style-language/schema/raw/master/csl-citation.json"}</w:instrText>
      </w:r>
      <w:r w:rsidR="007468A6" w:rsidRPr="00A10451">
        <w:rPr>
          <w:rFonts w:cs="David" w:hint="cs"/>
        </w:rPr>
        <w:fldChar w:fldCharType="separate"/>
      </w:r>
      <w:r w:rsidR="00662D85" w:rsidRPr="00A10451">
        <w:rPr>
          <w:rFonts w:cs="David" w:hint="cs"/>
          <w:noProof/>
        </w:rPr>
        <w:t>[14]</w:t>
      </w:r>
      <w:r w:rsidR="007468A6" w:rsidRPr="00A10451">
        <w:rPr>
          <w:rFonts w:cs="David" w:hint="cs"/>
        </w:rPr>
        <w:fldChar w:fldCharType="end"/>
      </w:r>
      <w:r w:rsidR="007468A6" w:rsidRPr="00A10451">
        <w:rPr>
          <w:rFonts w:cs="David" w:hint="cs"/>
        </w:rPr>
        <w:t>, and were shown to provide near-optimal results</w:t>
      </w:r>
      <w:r w:rsidR="00EA18E0" w:rsidRPr="00A10451">
        <w:rPr>
          <w:rFonts w:cs="David" w:hint="cs"/>
        </w:rPr>
        <w:t xml:space="preserve"> in many studies</w:t>
      </w:r>
      <w:r w:rsidR="007468A6" w:rsidRPr="00A10451">
        <w:rPr>
          <w:rFonts w:cs="David" w:hint="cs"/>
        </w:rPr>
        <w:t xml:space="preserve"> </w:t>
      </w:r>
      <w:r w:rsidR="007468A6" w:rsidRPr="00A10451">
        <w:rPr>
          <w:rFonts w:cs="David" w:hint="cs"/>
        </w:rPr>
        <w:fldChar w:fldCharType="begin" w:fldLock="1"/>
      </w:r>
      <w:r w:rsidR="001D0F40" w:rsidRPr="00A10451">
        <w:rPr>
          <w:rFonts w:cs="David" w:hint="cs"/>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21], [27]","plainTextFormattedCitation":"[21], [27]","previouslyFormattedCitation":"[21], [27]"},"properties":{"noteIndex":0},"schema":"https://github.com/citation-style-language/schema/raw/master/csl-citation.json"}</w:instrText>
      </w:r>
      <w:r w:rsidR="007468A6" w:rsidRPr="00A10451">
        <w:rPr>
          <w:rFonts w:cs="David" w:hint="cs"/>
        </w:rPr>
        <w:fldChar w:fldCharType="separate"/>
      </w:r>
      <w:r w:rsidR="006916F2" w:rsidRPr="00A10451">
        <w:rPr>
          <w:rFonts w:cs="David" w:hint="cs"/>
          <w:noProof/>
        </w:rPr>
        <w:t>[21], [27]</w:t>
      </w:r>
      <w:r w:rsidR="007468A6" w:rsidRPr="00A10451">
        <w:rPr>
          <w:rFonts w:cs="David" w:hint="cs"/>
        </w:rPr>
        <w:fldChar w:fldCharType="end"/>
      </w:r>
      <w:r w:rsidR="007468A6" w:rsidRPr="00A10451">
        <w:rPr>
          <w:rFonts w:cs="David" w:hint="cs"/>
        </w:rPr>
        <w:t xml:space="preserve">. </w:t>
      </w:r>
      <w:r w:rsidR="00F751B7" w:rsidRPr="00A10451">
        <w:rPr>
          <w:rFonts w:cs="David" w:hint="cs"/>
        </w:rPr>
        <w:t xml:space="preserve">It should be noted that the </w:t>
      </w:r>
      <w:r w:rsidR="002416CB" w:rsidRPr="00A10451">
        <w:rPr>
          <w:rFonts w:cs="David" w:hint="cs"/>
        </w:rPr>
        <w:t>optimization techniques may</w:t>
      </w:r>
      <w:r w:rsidR="004861F6" w:rsidRPr="00A10451">
        <w:rPr>
          <w:rFonts w:cs="David" w:hint="cs"/>
        </w:rPr>
        <w:t xml:space="preserve"> be implemented as a</w:t>
      </w:r>
      <w:r w:rsidR="002A244F" w:rsidRPr="00A10451">
        <w:rPr>
          <w:rFonts w:cs="David" w:hint="cs"/>
        </w:rPr>
        <w:t xml:space="preserve"> single objective </w:t>
      </w:r>
      <w:r w:rsidR="004861F6" w:rsidRPr="00A10451">
        <w:rPr>
          <w:rFonts w:cs="David" w:hint="cs"/>
        </w:rPr>
        <w:t xml:space="preserve">scheme (usually minimizing the cost) or a </w:t>
      </w:r>
      <w:r w:rsidR="002A244F" w:rsidRPr="00A10451">
        <w:rPr>
          <w:rFonts w:cs="David" w:hint="cs"/>
        </w:rPr>
        <w:t>multi-objective scheme</w:t>
      </w:r>
      <w:r w:rsidR="004861F6" w:rsidRPr="00A10451">
        <w:rPr>
          <w:rFonts w:cs="David" w:hint="cs"/>
        </w:rPr>
        <w:t xml:space="preserve">. </w:t>
      </w:r>
    </w:p>
    <w:p w14:paraId="527EC734" w14:textId="77777777" w:rsidR="0035424F" w:rsidRPr="00A10451" w:rsidRDefault="0035424F" w:rsidP="003760FA">
      <w:pPr>
        <w:pStyle w:val="Heading1"/>
        <w:rPr>
          <w:rFonts w:cs="David" w:hint="cs"/>
        </w:rPr>
      </w:pPr>
    </w:p>
    <w:p w14:paraId="5C80A78F" w14:textId="77777777" w:rsidR="0035424F" w:rsidRPr="00A10451" w:rsidRDefault="0035424F" w:rsidP="003760FA">
      <w:pPr>
        <w:pStyle w:val="Heading1"/>
        <w:rPr>
          <w:rFonts w:cs="David" w:hint="cs"/>
        </w:rPr>
      </w:pPr>
    </w:p>
    <w:p w14:paraId="41C1E934" w14:textId="77777777" w:rsidR="0035424F" w:rsidRPr="00A10451" w:rsidRDefault="0035424F" w:rsidP="003760FA">
      <w:pPr>
        <w:pStyle w:val="Heading1"/>
        <w:rPr>
          <w:rFonts w:cs="David" w:hint="cs"/>
        </w:rPr>
      </w:pPr>
    </w:p>
    <w:p w14:paraId="21DE0CC6" w14:textId="77777777" w:rsidR="0035424F" w:rsidRPr="00A10451" w:rsidRDefault="0035424F" w:rsidP="003760FA">
      <w:pPr>
        <w:pStyle w:val="Heading1"/>
        <w:rPr>
          <w:rFonts w:cs="David" w:hint="cs"/>
        </w:rPr>
      </w:pPr>
    </w:p>
    <w:p w14:paraId="40329AE8" w14:textId="77777777" w:rsidR="0035424F" w:rsidRPr="00A10451" w:rsidRDefault="0035424F" w:rsidP="003760FA">
      <w:pPr>
        <w:pStyle w:val="Heading1"/>
        <w:rPr>
          <w:rFonts w:cs="David" w:hint="cs"/>
        </w:rPr>
      </w:pPr>
    </w:p>
    <w:p w14:paraId="36DCDFD2" w14:textId="77777777" w:rsidR="0035424F" w:rsidRPr="00A10451" w:rsidRDefault="0035424F" w:rsidP="003760FA">
      <w:pPr>
        <w:pStyle w:val="Heading1"/>
        <w:rPr>
          <w:rFonts w:cs="David" w:hint="cs"/>
        </w:rPr>
      </w:pPr>
    </w:p>
    <w:p w14:paraId="13DE5F3B" w14:textId="77777777" w:rsidR="0035424F" w:rsidRPr="00A10451" w:rsidRDefault="0035424F" w:rsidP="003760FA">
      <w:pPr>
        <w:pStyle w:val="Heading1"/>
        <w:rPr>
          <w:rFonts w:cs="David" w:hint="cs"/>
        </w:rPr>
      </w:pPr>
    </w:p>
    <w:p w14:paraId="4DF7D5C3" w14:textId="77777777" w:rsidR="0035424F" w:rsidRPr="00A10451" w:rsidRDefault="0035424F" w:rsidP="003760FA">
      <w:pPr>
        <w:pStyle w:val="Heading1"/>
        <w:rPr>
          <w:rFonts w:cs="David" w:hint="cs"/>
        </w:rPr>
      </w:pPr>
    </w:p>
    <w:p w14:paraId="51AAFAA0" w14:textId="77777777" w:rsidR="0035424F" w:rsidRPr="00A10451" w:rsidRDefault="0035424F" w:rsidP="003760FA">
      <w:pPr>
        <w:pStyle w:val="Heading1"/>
        <w:rPr>
          <w:rFonts w:cs="David" w:hint="cs"/>
        </w:rPr>
      </w:pPr>
    </w:p>
    <w:p w14:paraId="500DB6E2" w14:textId="77777777" w:rsidR="0035424F" w:rsidRPr="00A10451" w:rsidRDefault="0035424F" w:rsidP="003760FA">
      <w:pPr>
        <w:pStyle w:val="Heading1"/>
        <w:rPr>
          <w:rFonts w:cs="David" w:hint="cs"/>
        </w:rPr>
      </w:pPr>
    </w:p>
    <w:p w14:paraId="2F0509C2" w14:textId="77777777" w:rsidR="0035424F" w:rsidRPr="00A10451" w:rsidRDefault="0035424F" w:rsidP="003760FA">
      <w:pPr>
        <w:pStyle w:val="Heading1"/>
        <w:rPr>
          <w:rFonts w:cs="David" w:hint="cs"/>
        </w:rPr>
      </w:pPr>
    </w:p>
    <w:p w14:paraId="3DFDF86C" w14:textId="331EC189" w:rsidR="0035424F" w:rsidRDefault="0035424F" w:rsidP="003760FA">
      <w:pPr>
        <w:pStyle w:val="Heading1"/>
        <w:rPr>
          <w:rFonts w:cs="David"/>
        </w:rPr>
      </w:pPr>
    </w:p>
    <w:p w14:paraId="3DF365A8" w14:textId="3D8FC369" w:rsidR="008F12E6" w:rsidRDefault="008F12E6" w:rsidP="008F12E6"/>
    <w:p w14:paraId="4F4863C4" w14:textId="77777777" w:rsidR="008F12E6" w:rsidRPr="008F12E6" w:rsidRDefault="008F12E6" w:rsidP="008F12E6"/>
    <w:p w14:paraId="7FB1931B" w14:textId="5A77B8EB" w:rsidR="000742A2" w:rsidRPr="00A10451" w:rsidRDefault="00FD55B9" w:rsidP="003760FA">
      <w:pPr>
        <w:pStyle w:val="Heading1"/>
        <w:rPr>
          <w:rFonts w:cs="David" w:hint="cs"/>
        </w:rPr>
      </w:pPr>
      <w:r w:rsidRPr="00A10451">
        <w:rPr>
          <w:rFonts w:cs="David" w:hint="cs"/>
        </w:rPr>
        <w:lastRenderedPageBreak/>
        <w:t xml:space="preserve">Methods and </w:t>
      </w:r>
      <w:r w:rsidR="00537979" w:rsidRPr="00A10451">
        <w:rPr>
          <w:rFonts w:cs="David" w:hint="cs"/>
        </w:rPr>
        <w:t>Research plan</w:t>
      </w:r>
    </w:p>
    <w:p w14:paraId="55037ED8" w14:textId="327BE338" w:rsidR="004E0F7E" w:rsidRPr="00A10451" w:rsidRDefault="006D3014" w:rsidP="003473F2">
      <w:pPr>
        <w:pStyle w:val="Heading2"/>
        <w:rPr>
          <w:rFonts w:cs="David" w:hint="cs"/>
        </w:rPr>
      </w:pPr>
      <w:r w:rsidRPr="00A10451">
        <w:rPr>
          <w:rFonts w:cs="David" w:hint="cs"/>
        </w:rPr>
        <w:t xml:space="preserve">The </w:t>
      </w:r>
      <w:r w:rsidR="00AB1EBF" w:rsidRPr="00A10451">
        <w:rPr>
          <w:rFonts w:cs="David" w:hint="cs"/>
        </w:rPr>
        <w:t xml:space="preserve">Gaussian plume </w:t>
      </w:r>
      <w:r w:rsidR="00C5676B" w:rsidRPr="00A10451">
        <w:rPr>
          <w:rFonts w:cs="David" w:hint="cs"/>
        </w:rPr>
        <w:t>model</w:t>
      </w:r>
    </w:p>
    <w:p w14:paraId="3C2968E2" w14:textId="7F0124E3" w:rsidR="00C85E0A" w:rsidRPr="00A10451" w:rsidRDefault="007800B8" w:rsidP="003F702D">
      <w:pPr>
        <w:ind w:right="-2"/>
        <w:rPr>
          <w:rFonts w:cs="David" w:hint="cs"/>
          <w:color w:val="000000"/>
        </w:rPr>
      </w:pPr>
      <w:r w:rsidRPr="00A10451">
        <w:rPr>
          <w:rFonts w:cs="David" w:hint="cs"/>
          <w:color w:val="000000"/>
        </w:rPr>
        <w:t>Atmospheric transport and dispersion (ATD) modeling</w:t>
      </w:r>
      <w:r w:rsidRPr="00A10451">
        <w:rPr>
          <w:rFonts w:cs="David" w:hint="cs"/>
          <w:color w:val="FF0000"/>
        </w:rPr>
        <w:t xml:space="preserve"> </w:t>
      </w:r>
      <w:r w:rsidR="005D083A" w:rsidRPr="00A10451">
        <w:rPr>
          <w:rFonts w:cs="David" w:hint="cs"/>
          <w:color w:val="000000" w:themeColor="text1"/>
        </w:rPr>
        <w:t>refers to the mathematical description of</w:t>
      </w:r>
      <w:r w:rsidR="00477A4A" w:rsidRPr="00A10451">
        <w:rPr>
          <w:rFonts w:cs="David" w:hint="cs"/>
          <w:color w:val="000000" w:themeColor="text1"/>
        </w:rPr>
        <w:t xml:space="preserve"> pollutant</w:t>
      </w:r>
      <w:r w:rsidR="005D083A" w:rsidRPr="00A10451">
        <w:rPr>
          <w:rFonts w:cs="David" w:hint="cs"/>
          <w:color w:val="000000" w:themeColor="text1"/>
        </w:rPr>
        <w:t xml:space="preserve"> transport in the atmosphere. </w:t>
      </w:r>
      <w:r w:rsidR="000742A2" w:rsidRPr="00A10451">
        <w:rPr>
          <w:rFonts w:cs="David" w:hint="cs"/>
          <w:color w:val="000000" w:themeColor="text1"/>
        </w:rPr>
        <w:t xml:space="preserve">The term dispersion </w:t>
      </w:r>
      <w:r w:rsidR="009512D2" w:rsidRPr="00A10451">
        <w:rPr>
          <w:rFonts w:cs="David" w:hint="cs"/>
          <w:color w:val="000000" w:themeColor="text1"/>
        </w:rPr>
        <w:t>is comprise</w:t>
      </w:r>
      <w:r w:rsidR="0042422A" w:rsidRPr="00A10451">
        <w:rPr>
          <w:rFonts w:cs="David" w:hint="cs"/>
          <w:color w:val="000000" w:themeColor="text1"/>
        </w:rPr>
        <w:t>d</w:t>
      </w:r>
      <w:r w:rsidR="009512D2" w:rsidRPr="00A10451">
        <w:rPr>
          <w:rFonts w:cs="David" w:hint="cs"/>
          <w:color w:val="000000" w:themeColor="text1"/>
        </w:rPr>
        <w:t xml:space="preserve"> of</w:t>
      </w:r>
      <w:r w:rsidR="00936503" w:rsidRPr="00A10451">
        <w:rPr>
          <w:rFonts w:cs="David" w:hint="cs"/>
          <w:color w:val="000000" w:themeColor="text1"/>
        </w:rPr>
        <w:t xml:space="preserve"> </w:t>
      </w:r>
      <w:r w:rsidR="000742A2" w:rsidRPr="00A10451">
        <w:rPr>
          <w:rFonts w:cs="David" w:hint="cs"/>
          <w:color w:val="000000" w:themeColor="text1"/>
        </w:rPr>
        <w:t>diffusion (due to turbulent</w:t>
      </w:r>
      <w:r w:rsidR="008F0CDD" w:rsidRPr="00A10451">
        <w:rPr>
          <w:rFonts w:cs="David" w:hint="cs"/>
          <w:color w:val="000000" w:themeColor="text1"/>
        </w:rPr>
        <w:t xml:space="preserve"> eddy </w:t>
      </w:r>
      <w:r w:rsidR="000742A2" w:rsidRPr="00A10451">
        <w:rPr>
          <w:rFonts w:cs="David" w:hint="cs"/>
          <w:color w:val="000000" w:themeColor="text1"/>
        </w:rPr>
        <w:t>motion) and</w:t>
      </w:r>
      <w:r w:rsidR="008F0CDD" w:rsidRPr="00A10451">
        <w:rPr>
          <w:rFonts w:cs="David" w:hint="cs"/>
          <w:color w:val="000000" w:themeColor="text1"/>
        </w:rPr>
        <w:t xml:space="preserve"> advection</w:t>
      </w:r>
      <w:r w:rsidR="000742A2" w:rsidRPr="00A10451">
        <w:rPr>
          <w:rFonts w:cs="David" w:hint="cs"/>
          <w:color w:val="000000" w:themeColor="text1"/>
        </w:rPr>
        <w:t> (due to wind) that occurs within the air near</w:t>
      </w:r>
      <w:r w:rsidR="00BA4D0C" w:rsidRPr="00A10451">
        <w:rPr>
          <w:rFonts w:cs="David" w:hint="cs"/>
          <w:color w:val="000000" w:themeColor="text1"/>
        </w:rPr>
        <w:t xml:space="preserve"> </w:t>
      </w:r>
      <w:r w:rsidR="007F0794" w:rsidRPr="00A10451">
        <w:rPr>
          <w:rFonts w:cs="David" w:hint="cs"/>
          <w:color w:val="000000" w:themeColor="text1"/>
        </w:rPr>
        <w:t xml:space="preserve">the </w:t>
      </w:r>
      <w:r w:rsidR="007F0794" w:rsidRPr="00A10451">
        <w:rPr>
          <w:rFonts w:cs="David" w:hint="cs"/>
          <w:color w:val="000000" w:themeColor="text1"/>
        </w:rPr>
        <w:t xml:space="preserve">Earth’s surface </w:t>
      </w:r>
      <w:r w:rsidR="00D07AA4" w:rsidRPr="00A10451">
        <w:rPr>
          <w:rFonts w:cs="David" w:hint="cs"/>
        </w:rPr>
        <w:fldChar w:fldCharType="begin" w:fldLock="1"/>
      </w:r>
      <w:r w:rsidR="00685CAD" w:rsidRPr="00A10451">
        <w:rPr>
          <w:rFonts w:cs="David" w:hint="cs"/>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8]","plainTextFormattedCitation":"[28]","previouslyFormattedCitation":"[28]"},"properties":{"noteIndex":0},"schema":"https://github.com/citation-style-language/schema/raw/master/csl-citation.json"}</w:instrText>
      </w:r>
      <w:r w:rsidR="00D07AA4" w:rsidRPr="00A10451">
        <w:rPr>
          <w:rFonts w:cs="David" w:hint="cs"/>
        </w:rPr>
        <w:fldChar w:fldCharType="separate"/>
      </w:r>
      <w:r w:rsidR="00662D85" w:rsidRPr="00A10451">
        <w:rPr>
          <w:rFonts w:cs="David" w:hint="cs"/>
          <w:noProof/>
        </w:rPr>
        <w:t>[28]</w:t>
      </w:r>
      <w:r w:rsidR="00D07AA4" w:rsidRPr="00A10451">
        <w:rPr>
          <w:rFonts w:cs="David" w:hint="cs"/>
        </w:rPr>
        <w:fldChar w:fldCharType="end"/>
      </w:r>
      <w:r w:rsidR="0063693D" w:rsidRPr="00A10451">
        <w:rPr>
          <w:rFonts w:cs="David" w:hint="cs"/>
        </w:rPr>
        <w:t xml:space="preserve">. </w:t>
      </w:r>
      <w:r w:rsidR="00E35B21" w:rsidRPr="00A10451">
        <w:rPr>
          <w:rFonts w:cs="David" w:hint="cs"/>
          <w:color w:val="000000"/>
        </w:rPr>
        <w:t>Several</w:t>
      </w:r>
      <w:r w:rsidR="00724CC2" w:rsidRPr="00A10451">
        <w:rPr>
          <w:rFonts w:cs="David" w:hint="cs"/>
          <w:color w:val="000000"/>
        </w:rPr>
        <w:t xml:space="preserve"> types of fundamental dispersion models exist</w:t>
      </w:r>
      <w:r w:rsidR="004F44C8" w:rsidRPr="00A10451">
        <w:rPr>
          <w:rFonts w:cs="David" w:hint="cs"/>
          <w:color w:val="000000"/>
        </w:rPr>
        <w:t xml:space="preserve">: box models, Gaussian plume models, </w:t>
      </w:r>
      <w:proofErr w:type="spellStart"/>
      <w:r w:rsidR="004F44C8" w:rsidRPr="00A10451">
        <w:rPr>
          <w:rFonts w:cs="David" w:hint="cs"/>
          <w:color w:val="000000"/>
        </w:rPr>
        <w:t>Lagrangian</w:t>
      </w:r>
      <w:proofErr w:type="spellEnd"/>
      <w:r w:rsidR="004F44C8" w:rsidRPr="00A10451">
        <w:rPr>
          <w:rFonts w:cs="David" w:hint="cs"/>
          <w:color w:val="000000"/>
        </w:rPr>
        <w:t xml:space="preserve"> models, Eulerian dispersion models and Dense gas models</w:t>
      </w:r>
      <w:r w:rsidR="00D93F3C" w:rsidRPr="00A10451">
        <w:rPr>
          <w:rFonts w:cs="David" w:hint="cs"/>
          <w:color w:val="000000"/>
        </w:rPr>
        <w:t xml:space="preserve"> as well as extensions and combinations of </w:t>
      </w:r>
      <w:r w:rsidR="008E57C3" w:rsidRPr="00A10451">
        <w:rPr>
          <w:rFonts w:cs="David" w:hint="cs"/>
          <w:color w:val="000000"/>
        </w:rPr>
        <w:t xml:space="preserve">all of </w:t>
      </w:r>
      <w:r w:rsidR="00D93F3C" w:rsidRPr="00A10451">
        <w:rPr>
          <w:rFonts w:cs="David" w:hint="cs"/>
          <w:color w:val="000000"/>
        </w:rPr>
        <w:t>the</w:t>
      </w:r>
      <w:r w:rsidR="008E57C3" w:rsidRPr="00A10451">
        <w:rPr>
          <w:rFonts w:cs="David" w:hint="cs"/>
          <w:color w:val="000000"/>
        </w:rPr>
        <w:t xml:space="preserve"> </w:t>
      </w:r>
      <w:r w:rsidR="00D93F3C" w:rsidRPr="00A10451">
        <w:rPr>
          <w:rFonts w:cs="David" w:hint="cs"/>
          <w:color w:val="000000"/>
        </w:rPr>
        <w:t>above</w:t>
      </w:r>
      <w:r w:rsidR="00D103FC" w:rsidRPr="00A10451">
        <w:rPr>
          <w:rFonts w:cs="David" w:hint="cs"/>
          <w:color w:val="000000"/>
        </w:rPr>
        <w:t xml:space="preserve"> </w:t>
      </w:r>
      <w:r w:rsidR="007E0839" w:rsidRPr="00A10451">
        <w:rPr>
          <w:rFonts w:cs="David" w:hint="cs"/>
          <w:color w:val="000000"/>
        </w:rPr>
        <w:fldChar w:fldCharType="begin" w:fldLock="1"/>
      </w:r>
      <w:r w:rsidR="00685CAD" w:rsidRPr="00A10451">
        <w:rPr>
          <w:rFonts w:cs="David" w:hint="cs"/>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4]","plainTextFormattedCitation":"[14]","previouslyFormattedCitation":"[14]"},"properties":{"noteIndex":0},"schema":"https://github.com/citation-style-language/schema/raw/master/csl-citation.json"}</w:instrText>
      </w:r>
      <w:r w:rsidR="007E0839" w:rsidRPr="00A10451">
        <w:rPr>
          <w:rFonts w:cs="David" w:hint="cs"/>
          <w:color w:val="000000"/>
        </w:rPr>
        <w:fldChar w:fldCharType="separate"/>
      </w:r>
      <w:r w:rsidR="00662D85" w:rsidRPr="00A10451">
        <w:rPr>
          <w:rFonts w:cs="David" w:hint="cs"/>
          <w:noProof/>
          <w:color w:val="000000"/>
        </w:rPr>
        <w:t>[14]</w:t>
      </w:r>
      <w:r w:rsidR="007E0839" w:rsidRPr="00A10451">
        <w:rPr>
          <w:rFonts w:cs="David" w:hint="cs"/>
          <w:color w:val="000000"/>
        </w:rPr>
        <w:fldChar w:fldCharType="end"/>
      </w:r>
      <w:r w:rsidR="004F44C8" w:rsidRPr="00A10451">
        <w:rPr>
          <w:rFonts w:cs="David" w:hint="cs"/>
          <w:color w:val="000000"/>
        </w:rPr>
        <w:t>.</w:t>
      </w:r>
      <w:r w:rsidR="009C24E2" w:rsidRPr="00A10451">
        <w:rPr>
          <w:rFonts w:cs="David" w:hint="cs"/>
          <w:color w:val="000000"/>
        </w:rPr>
        <w:t xml:space="preserve"> </w:t>
      </w:r>
    </w:p>
    <w:p w14:paraId="70C1BC88" w14:textId="4C02BB96" w:rsidR="004C6007" w:rsidRPr="00A10451" w:rsidRDefault="00EF7632" w:rsidP="001D0F40">
      <w:pPr>
        <w:ind w:right="-2"/>
        <w:rPr>
          <w:rFonts w:cs="David" w:hint="cs"/>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 xml:space="preserve">corresponding to a continuous point 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1C5786" w:rsidRPr="00A10451">
        <w:rPr>
          <w:rFonts w:cs="David" w:hint="cs"/>
          <w:color w:val="000000"/>
        </w:rPr>
        <w:t xml:space="preserve"> (see illustration is </w:t>
      </w:r>
      <w:r w:rsidR="006F0563" w:rsidRPr="00A10451">
        <w:rPr>
          <w:rFonts w:cs="David" w:hint="cs"/>
          <w:color w:val="FF0000"/>
        </w:rPr>
        <w:t>F</w:t>
      </w:r>
      <w:r w:rsidR="001C5786" w:rsidRPr="00A10451">
        <w:rPr>
          <w:rFonts w:cs="David" w:hint="cs"/>
          <w:color w:val="FF0000"/>
        </w:rPr>
        <w:t>igure X</w:t>
      </w:r>
      <w:r w:rsidR="001C5786" w:rsidRPr="00A10451">
        <w:rPr>
          <w:rFonts w:cs="David" w:hint="cs"/>
          <w:color w:val="000000"/>
        </w:rPr>
        <w:t>)</w:t>
      </w:r>
      <w:r w:rsidR="00203215" w:rsidRPr="00A10451">
        <w:rPr>
          <w:rFonts w:cs="David" w:hint="cs"/>
          <w:color w:val="000000"/>
        </w:rPr>
        <w:t>.</w:t>
      </w:r>
      <w:r w:rsidR="00C2714C" w:rsidRPr="00A10451">
        <w:rPr>
          <w:rFonts w:cs="David" w:hint="cs"/>
          <w:color w:val="000000"/>
        </w:rPr>
        <w:t xml:space="preserve"> </w:t>
      </w:r>
      <w:r w:rsidR="005B2310" w:rsidRPr="00A10451">
        <w:rPr>
          <w:rFonts w:cs="David" w:hint="cs"/>
          <w:color w:val="000000"/>
        </w:rPr>
        <w:t xml:space="preserve">The </w:t>
      </w:r>
      <w:r w:rsidR="003D002F" w:rsidRPr="00A10451">
        <w:rPr>
          <w:rFonts w:cs="David" w:hint="cs"/>
          <w:color w:val="000000"/>
        </w:rPr>
        <w:t xml:space="preserve">advection-diffusion equation </w:t>
      </w:r>
      <w:r w:rsidR="0071018A" w:rsidRPr="00A10451">
        <w:rPr>
          <w:rFonts w:cs="David" w:hint="cs"/>
          <w:color w:val="000000"/>
        </w:rPr>
        <w:t>can be derived by the mass conservation equation for the pollutant concentration C [kg/m</w:t>
      </w:r>
      <w:r w:rsidR="0071018A" w:rsidRPr="00A10451">
        <w:rPr>
          <w:rFonts w:cs="David" w:hint="cs"/>
          <w:color w:val="000000"/>
          <w:vertAlign w:val="superscript"/>
        </w:rPr>
        <w:t>3</w:t>
      </w:r>
      <w:r w:rsidR="0071018A" w:rsidRPr="00A10451">
        <w:rPr>
          <w:rFonts w:cs="David" w:hint="cs"/>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FD3BDB" w:rsidRPr="00A10451" w14:paraId="0507188F" w14:textId="77777777" w:rsidTr="004C6007">
        <w:tc>
          <w:tcPr>
            <w:tcW w:w="846" w:type="dxa"/>
          </w:tcPr>
          <w:p w14:paraId="1DFAA7AD" w14:textId="6EACBAB1" w:rsidR="00FD3BDB" w:rsidRPr="00A10451" w:rsidRDefault="00FD3BDB" w:rsidP="0035424F">
            <w:pPr>
              <w:ind w:right="-2"/>
              <w:rPr>
                <w:rFonts w:cs="David" w:hint="cs"/>
                <w:color w:val="000000"/>
              </w:rPr>
            </w:pPr>
          </w:p>
        </w:tc>
        <w:tc>
          <w:tcPr>
            <w:tcW w:w="7371" w:type="dxa"/>
          </w:tcPr>
          <w:p w14:paraId="63D8A905" w14:textId="77777777" w:rsidR="001D0F40" w:rsidRPr="00A10451" w:rsidRDefault="001D0F40" w:rsidP="001D0F40">
            <w:pPr>
              <w:ind w:right="-2"/>
              <w:jc w:val="center"/>
              <w:rPr>
                <w:rFonts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acc>
                  <m:accPr>
                    <m:chr m:val="⃗"/>
                    <m:ctrlPr>
                      <w:rPr>
                        <w:rFonts w:ascii="Cambria Math" w:hAnsi="Cambria Math" w:cs="David" w:hint="cs"/>
                        <w:i/>
                        <w:color w:val="000000"/>
                      </w:rPr>
                    </m:ctrlPr>
                  </m:accPr>
                  <m:e>
                    <m:r>
                      <w:rPr>
                        <w:rFonts w:ascii="Cambria Math" w:hAnsi="Cambria Math" w:cs="David" w:hint="cs"/>
                        <w:color w:val="000000"/>
                      </w:rPr>
                      <m:t>J</m:t>
                    </m:r>
                  </m:e>
                </m:acc>
                <m:r>
                  <w:rPr>
                    <w:rFonts w:ascii="Cambria Math" w:hAnsi="Cambria Math" w:cs="David" w:hint="cs"/>
                    <w:color w:val="000000"/>
                  </w:rPr>
                  <m:t>=S</m:t>
                </m:r>
              </m:oMath>
            </m:oMathPara>
          </w:p>
          <w:p w14:paraId="33FF60E7" w14:textId="47034772" w:rsidR="00FD3BDB" w:rsidRPr="00A10451" w:rsidRDefault="00FD3BDB" w:rsidP="0035424F">
            <w:pPr>
              <w:ind w:right="-2"/>
              <w:rPr>
                <w:rFonts w:cs="David" w:hint="cs"/>
                <w:color w:val="000000"/>
              </w:rPr>
            </w:pPr>
          </w:p>
        </w:tc>
        <w:tc>
          <w:tcPr>
            <w:tcW w:w="843" w:type="dxa"/>
            <w:vAlign w:val="center"/>
          </w:tcPr>
          <w:p w14:paraId="67355B94" w14:textId="16421CA3" w:rsidR="00FD3BDB" w:rsidRPr="00A10451" w:rsidRDefault="00FD3BDB" w:rsidP="004C6007">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Pr="00A10451">
              <w:rPr>
                <w:rFonts w:cs="David" w:hint="cs"/>
                <w:noProof/>
                <w:color w:val="000000"/>
              </w:rPr>
              <w:t>1</w:t>
            </w:r>
            <w:r w:rsidRPr="00A10451">
              <w:rPr>
                <w:rFonts w:cs="David" w:hint="cs"/>
                <w:color w:val="000000"/>
              </w:rPr>
              <w:fldChar w:fldCharType="end"/>
            </w:r>
            <w:r w:rsidRPr="00A10451">
              <w:rPr>
                <w:rFonts w:cs="David" w:hint="cs"/>
                <w:color w:val="000000"/>
              </w:rPr>
              <w:t>)</w:t>
            </w:r>
          </w:p>
        </w:tc>
      </w:tr>
    </w:tbl>
    <w:p w14:paraId="49AFF18A" w14:textId="7DD30BD6" w:rsidR="00CD6417" w:rsidRPr="00A10451" w:rsidRDefault="00CD6417" w:rsidP="003F702D">
      <w:pPr>
        <w:ind w:right="-2"/>
        <w:rPr>
          <w:rFonts w:cs="David" w:hint="cs"/>
          <w:color w:val="000000"/>
        </w:rPr>
      </w:pPr>
      <w:r w:rsidRPr="00A10451">
        <w:rPr>
          <w:rFonts w:cs="David" w:hint="cs"/>
          <w:color w:val="000000"/>
        </w:rPr>
        <w:t>where S [kg/m</w:t>
      </w:r>
      <w:r w:rsidRPr="00A10451">
        <w:rPr>
          <w:rFonts w:cs="David" w:hint="cs"/>
          <w:color w:val="000000"/>
          <w:vertAlign w:val="superscript"/>
        </w:rPr>
        <w:t>3</w:t>
      </w:r>
      <w:r w:rsidRPr="00A10451">
        <w:rPr>
          <w:rFonts w:cs="David" w:hint="cs"/>
          <w:color w:val="000000"/>
        </w:rPr>
        <w:t xml:space="preserve">s] is a source or sink term and the vector function </w:t>
      </w:r>
      <m:oMath>
        <m:acc>
          <m:accPr>
            <m:chr m:val="⃗"/>
            <m:ctrlPr>
              <w:rPr>
                <w:rFonts w:ascii="Cambria Math" w:hAnsi="Cambria Math" w:cs="David" w:hint="cs"/>
                <w:i/>
                <w:color w:val="000000"/>
              </w:rPr>
            </m:ctrlPr>
          </m:accPr>
          <m:e>
            <m:r>
              <w:rPr>
                <w:rFonts w:ascii="Cambria Math" w:hAnsi="Cambria Math" w:cs="David" w:hint="cs"/>
                <w:color w:val="000000"/>
              </w:rPr>
              <m:t>J</m:t>
            </m:r>
          </m:e>
        </m:acc>
      </m:oMath>
      <w:r w:rsidRPr="00A10451">
        <w:rPr>
          <w:rFonts w:cs="David" w:hint="cs"/>
          <w:color w:val="000000"/>
        </w:rPr>
        <w:t xml:space="preserve"> represents the</w:t>
      </w:r>
      <w:r w:rsidR="00123A13" w:rsidRPr="00A10451">
        <w:rPr>
          <w:rFonts w:cs="David" w:hint="cs"/>
          <w:color w:val="000000"/>
        </w:rPr>
        <w:t xml:space="preserve"> </w:t>
      </w:r>
      <w:r w:rsidRPr="00A10451">
        <w:rPr>
          <w:rFonts w:cs="David" w:hint="cs"/>
          <w:color w:val="000000"/>
        </w:rPr>
        <w:t>mass flux [kg/m</w:t>
      </w:r>
      <w:r w:rsidRPr="00A10451">
        <w:rPr>
          <w:rFonts w:cs="David" w:hint="cs"/>
          <w:color w:val="000000"/>
          <w:vertAlign w:val="superscript"/>
        </w:rPr>
        <w:t>2</w:t>
      </w:r>
      <w:r w:rsidRPr="00A10451">
        <w:rPr>
          <w:rFonts w:cs="David" w:hint="cs"/>
          <w:color w:val="000000"/>
        </w:rPr>
        <w:t xml:space="preserve">s] of </w:t>
      </w:r>
      <w:r w:rsidR="00D77B8A" w:rsidRPr="00A10451">
        <w:rPr>
          <w:rFonts w:cs="David" w:hint="cs"/>
          <w:color w:val="000000"/>
        </w:rPr>
        <w:t xml:space="preserve">a </w:t>
      </w:r>
      <w:r w:rsidR="00123A13" w:rsidRPr="00A10451">
        <w:rPr>
          <w:rFonts w:cs="David" w:hint="cs"/>
          <w:color w:val="000000"/>
        </w:rPr>
        <w:t>pollutant</w:t>
      </w:r>
      <w:r w:rsidRPr="00A10451">
        <w:rPr>
          <w:rFonts w:cs="David" w:hint="cs"/>
          <w:color w:val="000000"/>
        </w:rPr>
        <w:t xml:space="preserve"> owing to the combined effects of diffusion and advection.</w:t>
      </w:r>
      <w:r w:rsidR="00365C52" w:rsidRPr="00A10451">
        <w:rPr>
          <w:rFonts w:cs="David" w:hint="cs"/>
          <w:color w:val="000000"/>
        </w:rPr>
        <w:t xml:space="preserve"> </w:t>
      </w:r>
      <w:r w:rsidR="00365C52" w:rsidRPr="00A10451">
        <w:rPr>
          <w:rFonts w:ascii="Calibri" w:hAnsi="Calibri" w:cs="Calibri"/>
          <w:color w:val="000000"/>
        </w:rPr>
        <w:t>﻿</w:t>
      </w:r>
      <w:r w:rsidR="00365C52" w:rsidRPr="00A10451">
        <w:rPr>
          <w:rFonts w:cs="David" w:hint="cs"/>
          <w:color w:val="000000"/>
        </w:rPr>
        <w:t xml:space="preserve">The diffusive flux </w:t>
      </w:r>
      <w:r w:rsidR="00CA7C68" w:rsidRPr="00A10451">
        <w:rPr>
          <w:rFonts w:cs="David" w:hint="cs"/>
          <w:color w:val="000000"/>
        </w:rPr>
        <w:t>(</w:t>
      </w:r>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oMath>
      <w:r w:rsidR="00CA7C68" w:rsidRPr="00A10451">
        <w:rPr>
          <w:rFonts w:cs="David" w:hint="cs"/>
          <w:color w:val="000000"/>
        </w:rPr>
        <w:t xml:space="preserve">) </w:t>
      </w:r>
      <w:r w:rsidR="00365C52" w:rsidRPr="00A10451">
        <w:rPr>
          <w:rFonts w:cs="David" w:hint="cs"/>
          <w:color w:val="000000"/>
        </w:rPr>
        <w:t>is proportional to the concentration gradient</w:t>
      </w:r>
      <w:r w:rsidR="00C85E0A" w:rsidRPr="00A10451">
        <w:rPr>
          <w:rFonts w:cs="David" w:hint="cs"/>
          <w:color w:val="000000"/>
        </w:rPr>
        <w:t xml:space="preserve"> through the </w:t>
      </w:r>
      <w:r w:rsidR="00C85E0A" w:rsidRPr="00A10451">
        <w:rPr>
          <w:rFonts w:cs="David" w:hint="cs"/>
          <w:color w:val="FF0000"/>
        </w:rPr>
        <w:t xml:space="preserve">diffusion/turbulence </w:t>
      </w:r>
      <w:r w:rsidR="00C85E0A" w:rsidRPr="00A10451">
        <w:rPr>
          <w:rFonts w:cs="David" w:hint="cs"/>
          <w:color w:val="000000"/>
        </w:rPr>
        <w:t>coefficient K [m</w:t>
      </w:r>
      <w:r w:rsidR="00C85E0A" w:rsidRPr="00A10451">
        <w:rPr>
          <w:rFonts w:cs="David" w:hint="cs"/>
          <w:color w:val="000000"/>
          <w:vertAlign w:val="superscript"/>
        </w:rPr>
        <w:t>2</w:t>
      </w:r>
      <w:r w:rsidR="00C85E0A" w:rsidRPr="00A10451">
        <w:rPr>
          <w:rFonts w:cs="David" w:hint="cs"/>
          <w:color w:val="000000"/>
        </w:rPr>
        <w:t>/s]</w:t>
      </w:r>
      <w:r w:rsidR="00365C52" w:rsidRPr="00A10451">
        <w:rPr>
          <w:rFonts w:cs="David" w:hint="cs"/>
          <w:color w:val="00000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795C91" w:rsidRPr="00A10451" w14:paraId="35812E36" w14:textId="77777777" w:rsidTr="00FB4A92">
        <w:tc>
          <w:tcPr>
            <w:tcW w:w="846" w:type="dxa"/>
          </w:tcPr>
          <w:p w14:paraId="78A9D3F0" w14:textId="77777777" w:rsidR="00795C91" w:rsidRPr="00A10451" w:rsidRDefault="00795C91" w:rsidP="00FB4A92">
            <w:pPr>
              <w:ind w:right="-2"/>
              <w:rPr>
                <w:rFonts w:cs="David" w:hint="cs"/>
                <w:color w:val="000000"/>
              </w:rPr>
            </w:pPr>
          </w:p>
        </w:tc>
        <w:tc>
          <w:tcPr>
            <w:tcW w:w="7371" w:type="dxa"/>
          </w:tcPr>
          <w:p w14:paraId="15E50960" w14:textId="77777777" w:rsidR="00795C91" w:rsidRPr="00A10451" w:rsidRDefault="00795C91" w:rsidP="00795C91">
            <w:pPr>
              <w:ind w:right="-2"/>
              <w:jc w:val="center"/>
              <w:rPr>
                <w:rFonts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r>
                  <w:rPr>
                    <w:rFonts w:ascii="Cambria Math" w:hAnsi="Cambria Math" w:cs="David" w:hint="cs"/>
                    <w:color w:val="000000"/>
                  </w:rPr>
                  <m:t>=-K</m:t>
                </m:r>
                <m:r>
                  <m:rPr>
                    <m:sty m:val="p"/>
                  </m:rPr>
                  <w:rPr>
                    <w:rFonts w:ascii="Cambria Math" w:hAnsi="Cambria Math" w:cs="David" w:hint="cs"/>
                    <w:color w:val="000000"/>
                  </w:rPr>
                  <m:t>∇C</m:t>
                </m:r>
              </m:oMath>
            </m:oMathPara>
          </w:p>
          <w:p w14:paraId="4B2BD9F8" w14:textId="77777777" w:rsidR="00795C91" w:rsidRPr="00A10451" w:rsidRDefault="00795C91" w:rsidP="00FB4A92">
            <w:pPr>
              <w:ind w:right="-2"/>
              <w:rPr>
                <w:rFonts w:cs="David" w:hint="cs"/>
                <w:color w:val="000000"/>
              </w:rPr>
            </w:pPr>
          </w:p>
        </w:tc>
        <w:tc>
          <w:tcPr>
            <w:tcW w:w="843" w:type="dxa"/>
            <w:vAlign w:val="center"/>
          </w:tcPr>
          <w:p w14:paraId="6C55E00C" w14:textId="2158BDFC" w:rsidR="00795C91" w:rsidRPr="00A10451" w:rsidRDefault="00795C91" w:rsidP="00FB4A92">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Pr="00A10451">
              <w:rPr>
                <w:rFonts w:cs="David" w:hint="cs"/>
                <w:noProof/>
                <w:color w:val="000000"/>
              </w:rPr>
              <w:t>2</w:t>
            </w:r>
            <w:r w:rsidRPr="00A10451">
              <w:rPr>
                <w:rFonts w:cs="David" w:hint="cs"/>
                <w:color w:val="000000"/>
              </w:rPr>
              <w:fldChar w:fldCharType="end"/>
            </w:r>
            <w:r w:rsidRPr="00A10451">
              <w:rPr>
                <w:rFonts w:cs="David" w:hint="cs"/>
                <w:color w:val="000000"/>
              </w:rPr>
              <w:t>)</w:t>
            </w:r>
          </w:p>
        </w:tc>
      </w:tr>
    </w:tbl>
    <w:p w14:paraId="2977AD45" w14:textId="701719CC" w:rsidR="00365C52" w:rsidRPr="00A10451" w:rsidRDefault="00365C52" w:rsidP="003F702D">
      <w:pPr>
        <w:ind w:right="-2"/>
        <w:rPr>
          <w:rFonts w:cs="David" w:hint="cs"/>
          <w:color w:val="000000"/>
        </w:rPr>
      </w:pPr>
      <w:r w:rsidRPr="00A10451">
        <w:rPr>
          <w:rFonts w:cs="David" w:hint="cs"/>
          <w:color w:val="000000"/>
        </w:rPr>
        <w:t>The second contribution to the flux is due to simple linear advection by the wind, which can be expressed as</w:t>
      </w:r>
      <w:r w:rsidR="00640251" w:rsidRPr="00A10451">
        <w:rPr>
          <w:rFonts w:cs="David" w:hint="cs"/>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FC1756" w:rsidRPr="00A10451" w14:paraId="1A7FA2D9" w14:textId="77777777" w:rsidTr="00FB4A92">
        <w:tc>
          <w:tcPr>
            <w:tcW w:w="846" w:type="dxa"/>
          </w:tcPr>
          <w:p w14:paraId="27F9DC31" w14:textId="77777777" w:rsidR="00FC1756" w:rsidRPr="00A10451" w:rsidRDefault="00FC1756" w:rsidP="00FB4A92">
            <w:pPr>
              <w:ind w:right="-2"/>
              <w:rPr>
                <w:rFonts w:cs="David" w:hint="cs"/>
                <w:color w:val="000000"/>
              </w:rPr>
            </w:pPr>
          </w:p>
        </w:tc>
        <w:tc>
          <w:tcPr>
            <w:tcW w:w="7371" w:type="dxa"/>
          </w:tcPr>
          <w:p w14:paraId="191EC16F" w14:textId="77777777" w:rsidR="00FC1756" w:rsidRPr="00A10451" w:rsidRDefault="00FC1756" w:rsidP="00FC1756">
            <w:pPr>
              <w:ind w:right="-2"/>
              <w:jc w:val="center"/>
              <w:rPr>
                <w:rFonts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A</m:t>
                    </m:r>
                  </m:sub>
                </m:sSub>
                <m:r>
                  <w:rPr>
                    <w:rFonts w:ascii="Cambria Math" w:hAnsi="Cambria Math" w:cs="David" w:hint="cs"/>
                    <w:color w:val="000000"/>
                  </w:rPr>
                  <m:t>=</m:t>
                </m:r>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oMath>
            </m:oMathPara>
          </w:p>
          <w:p w14:paraId="6F860C4F" w14:textId="77777777" w:rsidR="00FC1756" w:rsidRPr="00A10451" w:rsidRDefault="00FC1756" w:rsidP="00FB4A92">
            <w:pPr>
              <w:ind w:right="-2"/>
              <w:rPr>
                <w:rFonts w:cs="David" w:hint="cs"/>
                <w:color w:val="000000"/>
              </w:rPr>
            </w:pPr>
          </w:p>
        </w:tc>
        <w:tc>
          <w:tcPr>
            <w:tcW w:w="843" w:type="dxa"/>
            <w:vAlign w:val="center"/>
          </w:tcPr>
          <w:p w14:paraId="04931B01" w14:textId="5EB63F88" w:rsidR="00FC1756" w:rsidRPr="00A10451" w:rsidRDefault="00FC1756" w:rsidP="00FB4A92">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Pr="00A10451">
              <w:rPr>
                <w:rFonts w:cs="David" w:hint="cs"/>
                <w:noProof/>
                <w:color w:val="000000"/>
              </w:rPr>
              <w:t>3</w:t>
            </w:r>
            <w:r w:rsidRPr="00A10451">
              <w:rPr>
                <w:rFonts w:cs="David" w:hint="cs"/>
                <w:color w:val="000000"/>
              </w:rPr>
              <w:fldChar w:fldCharType="end"/>
            </w:r>
            <w:r w:rsidRPr="00A10451">
              <w:rPr>
                <w:rFonts w:cs="David" w:hint="cs"/>
                <w:color w:val="000000"/>
              </w:rPr>
              <w:t>)</w:t>
            </w:r>
          </w:p>
        </w:tc>
      </w:tr>
    </w:tbl>
    <w:p w14:paraId="431EC4B8" w14:textId="63E23C9C" w:rsidR="006F23A6" w:rsidRPr="00A10451" w:rsidRDefault="00AA4831" w:rsidP="003F702D">
      <w:pPr>
        <w:ind w:right="-2"/>
        <w:rPr>
          <w:rFonts w:cs="David" w:hint="cs"/>
          <w:color w:val="000000"/>
        </w:rPr>
      </w:pPr>
      <w:r w:rsidRPr="00A10451">
        <w:rPr>
          <w:rFonts w:cs="David" w:hint="cs"/>
          <w:color w:val="000000"/>
        </w:rPr>
        <w:t>S</w:t>
      </w:r>
      <w:r w:rsidR="006F23A6" w:rsidRPr="00A10451">
        <w:rPr>
          <w:rFonts w:cs="David" w:hint="cs"/>
          <w:color w:val="000000"/>
        </w:rPr>
        <w:t xml:space="preserve">ubstitution </w:t>
      </w:r>
      <w:r w:rsidR="00896EC5" w:rsidRPr="00A10451">
        <w:rPr>
          <w:rFonts w:cs="David" w:hint="cs"/>
          <w:color w:val="FF0000"/>
        </w:rPr>
        <w:t>E</w:t>
      </w:r>
      <w:r w:rsidR="004966C7" w:rsidRPr="00A10451">
        <w:rPr>
          <w:rFonts w:cs="David" w:hint="cs"/>
          <w:color w:val="FF0000"/>
        </w:rPr>
        <w:t xml:space="preserve">q.2 and </w:t>
      </w:r>
      <w:r w:rsidR="0097122E" w:rsidRPr="00A10451">
        <w:rPr>
          <w:rFonts w:cs="David" w:hint="cs"/>
          <w:color w:val="FF0000"/>
        </w:rPr>
        <w:t>Eq.</w:t>
      </w:r>
      <w:r w:rsidR="004966C7" w:rsidRPr="00A10451">
        <w:rPr>
          <w:rFonts w:cs="David" w:hint="cs"/>
          <w:color w:val="FF0000"/>
        </w:rPr>
        <w:t>3</w:t>
      </w:r>
      <w:r w:rsidR="00C1694B" w:rsidRPr="00A10451">
        <w:rPr>
          <w:rFonts w:cs="David" w:hint="cs"/>
          <w:color w:val="FF0000"/>
        </w:rPr>
        <w:t xml:space="preserve"> </w:t>
      </w:r>
      <w:r w:rsidR="006F23A6" w:rsidRPr="00A10451">
        <w:rPr>
          <w:rFonts w:cs="David" w:hint="cs"/>
          <w:color w:val="000000"/>
        </w:rPr>
        <w:t xml:space="preserve">into the equation of </w:t>
      </w:r>
      <w:r w:rsidR="008631FA" w:rsidRPr="00A10451">
        <w:rPr>
          <w:rFonts w:cs="David" w:hint="cs"/>
          <w:color w:val="000000"/>
        </w:rPr>
        <w:t xml:space="preserve">mass </w:t>
      </w:r>
      <w:r w:rsidR="006F23A6" w:rsidRPr="00A10451">
        <w:rPr>
          <w:rFonts w:cs="David" w:hint="cs"/>
          <w:color w:val="000000"/>
        </w:rPr>
        <w:t xml:space="preserve">conservation </w:t>
      </w:r>
      <w:r w:rsidR="00A21001" w:rsidRPr="00A10451">
        <w:rPr>
          <w:rFonts w:cs="David" w:hint="cs"/>
          <w:color w:val="000000"/>
        </w:rPr>
        <w:t>(</w:t>
      </w:r>
      <w:r w:rsidR="00A633B2" w:rsidRPr="00A10451">
        <w:rPr>
          <w:rFonts w:cs="David" w:hint="cs"/>
          <w:color w:val="FF0000"/>
        </w:rPr>
        <w:t>E</w:t>
      </w:r>
      <w:r w:rsidR="0035424F" w:rsidRPr="00A10451">
        <w:rPr>
          <w:rFonts w:cs="David" w:hint="cs"/>
          <w:color w:val="FF0000"/>
        </w:rPr>
        <w:t xml:space="preserve">q. </w:t>
      </w:r>
      <w:r w:rsidR="004966C7" w:rsidRPr="00A10451">
        <w:rPr>
          <w:rFonts w:cs="David" w:hint="cs"/>
          <w:color w:val="FF0000"/>
        </w:rPr>
        <w:t>1</w:t>
      </w:r>
      <w:r w:rsidR="00A21001" w:rsidRPr="00A10451">
        <w:rPr>
          <w:rFonts w:cs="David" w:hint="cs"/>
          <w:color w:val="000000"/>
        </w:rPr>
        <w:t>)</w:t>
      </w:r>
      <w:r w:rsidR="006F23A6" w:rsidRPr="00A10451">
        <w:rPr>
          <w:rFonts w:cs="David" w:hint="cs"/>
          <w:color w:val="000000"/>
        </w:rPr>
        <w:t xml:space="preserve"> </w:t>
      </w:r>
      <w:r w:rsidR="00FA7DCE" w:rsidRPr="00A10451">
        <w:rPr>
          <w:rFonts w:cs="David" w:hint="cs"/>
          <w:color w:val="000000"/>
        </w:rPr>
        <w:t>yields</w:t>
      </w:r>
      <w:r w:rsidR="006F23A6" w:rsidRPr="00A10451">
        <w:rPr>
          <w:rFonts w:cs="David" w:hint="cs"/>
          <w:color w:val="000000"/>
        </w:rPr>
        <w:t xml:space="preserve"> the three-dimensional advection-diffusion equation</w:t>
      </w:r>
      <w:r w:rsidR="00FA7EAA" w:rsidRPr="00A10451">
        <w:rPr>
          <w:rFonts w:cs="David" w:hint="cs"/>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8631FA" w:rsidRPr="00A10451" w14:paraId="56BFF2A2" w14:textId="77777777" w:rsidTr="00FB4A92">
        <w:tc>
          <w:tcPr>
            <w:tcW w:w="846" w:type="dxa"/>
          </w:tcPr>
          <w:p w14:paraId="6EBE5C4C" w14:textId="77777777" w:rsidR="008631FA" w:rsidRPr="00A10451" w:rsidRDefault="008631FA" w:rsidP="00FB4A92">
            <w:pPr>
              <w:ind w:right="-2"/>
              <w:rPr>
                <w:rFonts w:cs="David" w:hint="cs"/>
                <w:color w:val="000000"/>
              </w:rPr>
            </w:pPr>
          </w:p>
          <w:p w14:paraId="12E8F231" w14:textId="1D84124A" w:rsidR="001B623E" w:rsidRPr="00A10451" w:rsidRDefault="001B623E" w:rsidP="00FB4A92">
            <w:pPr>
              <w:ind w:right="-2"/>
              <w:rPr>
                <w:rFonts w:cs="David" w:hint="cs"/>
                <w:color w:val="000000"/>
              </w:rPr>
            </w:pPr>
          </w:p>
        </w:tc>
        <w:tc>
          <w:tcPr>
            <w:tcW w:w="7371" w:type="dxa"/>
          </w:tcPr>
          <w:p w14:paraId="597588F9" w14:textId="77777777" w:rsidR="008631FA" w:rsidRPr="00A10451" w:rsidRDefault="008631FA" w:rsidP="008631FA">
            <w:pPr>
              <w:ind w:right="-2"/>
              <w:jc w:val="center"/>
              <w:rPr>
                <w:rFonts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e>
                </m:d>
                <m:r>
                  <w:rPr>
                    <w:rFonts w:ascii="Cambria Math" w:hAnsi="Cambria Math" w:cs="David" w:hint="cs"/>
                    <w:color w:val="000000"/>
                  </w:rPr>
                  <m:t>=</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w:rPr>
                        <w:rFonts w:ascii="Cambria Math" w:hAnsi="Cambria Math" w:cs="David" w:hint="cs"/>
                        <w:color w:val="000000"/>
                      </w:rPr>
                      <m:t>K</m:t>
                    </m:r>
                    <m:r>
                      <m:rPr>
                        <m:sty m:val="p"/>
                      </m:rPr>
                      <w:rPr>
                        <w:rFonts w:ascii="Cambria Math" w:hAnsi="Cambria Math" w:cs="David" w:hint="cs"/>
                        <w:color w:val="000000"/>
                      </w:rPr>
                      <m:t>∇C</m:t>
                    </m:r>
                  </m:e>
                </m:d>
                <m:r>
                  <w:rPr>
                    <w:rFonts w:ascii="Cambria Math" w:hAnsi="Cambria Math" w:cs="David" w:hint="cs"/>
                    <w:color w:val="000000"/>
                  </w:rPr>
                  <m:t>+S</m:t>
                </m:r>
              </m:oMath>
            </m:oMathPara>
          </w:p>
          <w:p w14:paraId="4BF07DB5" w14:textId="77777777" w:rsidR="008631FA" w:rsidRPr="00A10451" w:rsidRDefault="008631FA" w:rsidP="00FB4A92">
            <w:pPr>
              <w:ind w:right="-2"/>
              <w:rPr>
                <w:rFonts w:cs="David" w:hint="cs"/>
                <w:color w:val="000000"/>
              </w:rPr>
            </w:pPr>
          </w:p>
        </w:tc>
        <w:tc>
          <w:tcPr>
            <w:tcW w:w="843" w:type="dxa"/>
            <w:vAlign w:val="center"/>
          </w:tcPr>
          <w:p w14:paraId="641362BE" w14:textId="6BD26189" w:rsidR="008631FA" w:rsidRPr="00A10451" w:rsidRDefault="008631FA" w:rsidP="00FB4A92">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Pr="00A10451">
              <w:rPr>
                <w:rFonts w:cs="David" w:hint="cs"/>
                <w:noProof/>
                <w:color w:val="000000"/>
              </w:rPr>
              <w:t>4</w:t>
            </w:r>
            <w:r w:rsidRPr="00A10451">
              <w:rPr>
                <w:rFonts w:cs="David" w:hint="cs"/>
                <w:color w:val="000000"/>
              </w:rPr>
              <w:fldChar w:fldCharType="end"/>
            </w:r>
            <w:r w:rsidRPr="00A10451">
              <w:rPr>
                <w:rFonts w:cs="David" w:hint="cs"/>
                <w:color w:val="000000"/>
              </w:rPr>
              <w:t>)</w:t>
            </w:r>
          </w:p>
        </w:tc>
      </w:tr>
    </w:tbl>
    <w:p w14:paraId="56D6CFAC" w14:textId="0DBC47EF" w:rsidR="004176C9" w:rsidRPr="00A10451" w:rsidRDefault="00C2714C" w:rsidP="0035424F">
      <w:pPr>
        <w:ind w:right="-2"/>
        <w:rPr>
          <w:rFonts w:cs="David" w:hint="cs"/>
          <w:color w:val="000000"/>
        </w:rPr>
      </w:pPr>
      <w:r w:rsidRPr="00A10451">
        <w:rPr>
          <w:rFonts w:cs="David" w:hint="cs"/>
          <w:color w:val="000000"/>
        </w:rPr>
        <w:t xml:space="preserve">The Gaussian </w:t>
      </w:r>
      <w:r w:rsidR="00332DB9" w:rsidRPr="00A10451">
        <w:rPr>
          <w:rFonts w:cs="David" w:hint="cs"/>
          <w:color w:val="000000"/>
        </w:rPr>
        <w:t xml:space="preserve">plume </w:t>
      </w:r>
      <w:r w:rsidR="00BD06E4" w:rsidRPr="00A10451">
        <w:rPr>
          <w:rFonts w:cs="David" w:hint="cs"/>
          <w:color w:val="000000"/>
        </w:rPr>
        <w:t xml:space="preserve">model, which </w:t>
      </w:r>
      <w:r w:rsidR="00334CCB" w:rsidRPr="00A10451">
        <w:rPr>
          <w:rFonts w:cs="David" w:hint="cs"/>
          <w:color w:val="000000"/>
        </w:rPr>
        <w:t>is the solution of the three-dimensional advection-diffusion equation (</w:t>
      </w:r>
      <w:r w:rsidR="006F0563" w:rsidRPr="00A10451">
        <w:rPr>
          <w:rFonts w:cs="David" w:hint="cs"/>
          <w:color w:val="FF0000"/>
        </w:rPr>
        <w:t>E</w:t>
      </w:r>
      <w:r w:rsidR="0035424F" w:rsidRPr="00A10451">
        <w:rPr>
          <w:rFonts w:cs="David" w:hint="cs"/>
          <w:color w:val="FF0000"/>
        </w:rPr>
        <w:t xml:space="preserve">q. </w:t>
      </w:r>
      <w:r w:rsidR="006F0563" w:rsidRPr="00A10451">
        <w:rPr>
          <w:rFonts w:cs="David" w:hint="cs"/>
          <w:color w:val="FF0000"/>
        </w:rPr>
        <w:t>4</w:t>
      </w:r>
      <w:r w:rsidR="00334CCB" w:rsidRPr="00A10451">
        <w:rPr>
          <w:rFonts w:cs="David" w:hint="cs"/>
          <w:color w:val="000000"/>
        </w:rPr>
        <w:t xml:space="preserve">), </w:t>
      </w:r>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in a certain position in spa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FB4A92">
            <w:pPr>
              <w:ind w:right="-2"/>
              <w:rPr>
                <w:rFonts w:cs="David" w:hint="cs"/>
                <w:color w:val="000000"/>
              </w:rPr>
            </w:pPr>
          </w:p>
          <w:p w14:paraId="3FEF121B" w14:textId="77777777" w:rsidR="006F0563" w:rsidRPr="00A10451" w:rsidRDefault="006F0563" w:rsidP="00FB4A92">
            <w:pPr>
              <w:ind w:right="-2"/>
              <w:rPr>
                <w:rFonts w:cs="David" w:hint="cs"/>
                <w:color w:val="000000"/>
              </w:rPr>
            </w:pPr>
          </w:p>
        </w:tc>
        <w:tc>
          <w:tcPr>
            <w:tcW w:w="7371" w:type="dxa"/>
          </w:tcPr>
          <w:p w14:paraId="487E512B" w14:textId="77777777" w:rsidR="006F0563" w:rsidRPr="00A10451" w:rsidRDefault="006F0563" w:rsidP="006F0563">
            <w:pPr>
              <w:ind w:right="-2"/>
              <w:jc w:val="center"/>
              <w:rPr>
                <w:rFonts w:cs="David" w:hint="cs"/>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FB4A92">
            <w:pPr>
              <w:ind w:right="-2"/>
              <w:rPr>
                <w:rFonts w:cs="David" w:hint="cs"/>
                <w:color w:val="000000"/>
              </w:rPr>
            </w:pPr>
          </w:p>
        </w:tc>
        <w:tc>
          <w:tcPr>
            <w:tcW w:w="843" w:type="dxa"/>
            <w:vAlign w:val="center"/>
          </w:tcPr>
          <w:p w14:paraId="0A38ACF6" w14:textId="3BFFC8B9" w:rsidR="006F0563" w:rsidRPr="00A10451" w:rsidRDefault="006F0563" w:rsidP="00FB4A92">
            <w:pPr>
              <w:ind w:right="-2"/>
              <w:jc w:val="center"/>
              <w:rPr>
                <w:rFonts w:cs="David" w:hint="cs"/>
                <w:color w:val="000000"/>
              </w:rPr>
            </w:pPr>
            <w:r w:rsidRPr="00A10451">
              <w:rPr>
                <w:rFonts w:cs="David" w:hint="cs"/>
                <w:color w:val="000000"/>
              </w:rPr>
              <w:lastRenderedPageBreak/>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Pr="00A10451">
              <w:rPr>
                <w:rFonts w:cs="David" w:hint="cs"/>
                <w:noProof/>
                <w:color w:val="000000"/>
              </w:rPr>
              <w:t>5</w:t>
            </w:r>
            <w:r w:rsidRPr="00A10451">
              <w:rPr>
                <w:rFonts w:cs="David" w:hint="cs"/>
                <w:color w:val="000000"/>
              </w:rPr>
              <w:fldChar w:fldCharType="end"/>
            </w:r>
            <w:r w:rsidRPr="00A10451">
              <w:rPr>
                <w:rFonts w:cs="David" w:hint="cs"/>
                <w:color w:val="000000"/>
              </w:rPr>
              <w:t>)</w:t>
            </w:r>
          </w:p>
        </w:tc>
      </w:tr>
    </w:tbl>
    <w:p w14:paraId="3B859927" w14:textId="42642E0C" w:rsidR="00C85E0A" w:rsidRPr="00A10451" w:rsidRDefault="000F3DEB" w:rsidP="003F702D">
      <w:pPr>
        <w:ind w:right="-2"/>
        <w:rPr>
          <w:rFonts w:cs="David" w:hint="cs"/>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 xml:space="preserve">[m/s]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B24E0A" w:rsidRPr="00A10451">
        <w:rPr>
          <w:rFonts w:cs="David" w:hint="cs"/>
          <w:color w:val="000000"/>
        </w:rPr>
        <w:t xml:space="preserve"> (</w:t>
      </w:r>
      <w:r w:rsidR="006F0563" w:rsidRPr="00A10451">
        <w:rPr>
          <w:rFonts w:cs="David" w:hint="cs"/>
          <w:color w:val="FF0000"/>
        </w:rPr>
        <w:t>F</w:t>
      </w:r>
      <w:r w:rsidR="00B24E0A" w:rsidRPr="00A10451">
        <w:rPr>
          <w:rFonts w:cs="David" w:hint="cs"/>
          <w:color w:val="FF0000"/>
        </w:rPr>
        <w:t>igure X)</w:t>
      </w:r>
      <w:r w:rsidR="00DC7727" w:rsidRPr="00A10451">
        <w:rPr>
          <w:rFonts w:cs="David" w:hint="cs"/>
          <w:color w:val="000000"/>
        </w:rPr>
        <w:t>.</w:t>
      </w:r>
      <w:r w:rsidR="000C1ECA" w:rsidRPr="00A10451">
        <w:rPr>
          <w:rFonts w:cs="David" w:hint="cs"/>
          <w:color w:val="000000"/>
        </w:rPr>
        <w:t xml:space="preserve"> </w:t>
      </w:r>
    </w:p>
    <w:p w14:paraId="113EF5FD" w14:textId="77777777" w:rsidR="00A10451" w:rsidRDefault="00A10451" w:rsidP="003F702D">
      <w:pPr>
        <w:ind w:right="-2"/>
        <w:rPr>
          <w:rFonts w:cs="David"/>
          <w:color w:val="000000"/>
        </w:rPr>
      </w:pPr>
    </w:p>
    <w:p w14:paraId="13094E37" w14:textId="2C3C05A5" w:rsidR="004176C9" w:rsidRPr="00A10451" w:rsidRDefault="00554673" w:rsidP="003F702D">
      <w:pPr>
        <w:ind w:right="-2"/>
        <w:rPr>
          <w:rFonts w:cs="David" w:hint="cs"/>
          <w:color w:val="000000"/>
        </w:rPr>
      </w:pPr>
      <w:r w:rsidRPr="00A10451">
        <w:rPr>
          <w:rFonts w:cs="David" w:hint="cs"/>
          <w:color w:val="000000"/>
        </w:rPr>
        <w:t>For simplicity, t</w:t>
      </w:r>
      <w:r w:rsidR="00F51E37" w:rsidRPr="00A10451">
        <w:rPr>
          <w:rFonts w:cs="David" w:hint="cs"/>
          <w:color w:val="000000"/>
        </w:rPr>
        <w:t xml:space="preserve">he </w:t>
      </w:r>
      <w:r w:rsidR="00011169">
        <w:rPr>
          <w:rFonts w:cs="David"/>
          <w:color w:val="000000"/>
        </w:rPr>
        <w:t xml:space="preserve">solution </w:t>
      </w:r>
      <w:r w:rsidR="00F51E37" w:rsidRPr="00A10451">
        <w:rPr>
          <w:rFonts w:cs="David" w:hint="cs"/>
          <w:color w:val="000000"/>
        </w:rPr>
        <w:t>s</w:t>
      </w:r>
      <w:r w:rsidR="00462F51" w:rsidRPr="00A10451">
        <w:rPr>
          <w:rFonts w:cs="David" w:hint="cs"/>
          <w:color w:val="000000"/>
        </w:rPr>
        <w:t xml:space="preserve">teps </w:t>
      </w:r>
      <w:r w:rsidR="007F472E" w:rsidRPr="00A10451">
        <w:rPr>
          <w:rFonts w:cs="David" w:hint="cs"/>
          <w:color w:val="000000"/>
        </w:rPr>
        <w:t xml:space="preserve">of </w:t>
      </w:r>
      <w:r w:rsidR="00011169" w:rsidRPr="00011169">
        <w:rPr>
          <w:rFonts w:cs="David"/>
          <w:color w:val="FF0000"/>
        </w:rPr>
        <w:t>Eq. 4</w:t>
      </w:r>
      <w:r w:rsidR="00F51E37" w:rsidRPr="00A10451">
        <w:rPr>
          <w:rFonts w:cs="David" w:hint="cs"/>
          <w:color w:val="FF0000"/>
        </w:rPr>
        <w:t xml:space="preserve"> </w:t>
      </w:r>
      <w:r w:rsidR="007D4BF8" w:rsidRPr="00A10451">
        <w:rPr>
          <w:rFonts w:cs="David" w:hint="cs"/>
          <w:color w:val="000000" w:themeColor="text1"/>
        </w:rPr>
        <w:t>were</w:t>
      </w:r>
      <w:r w:rsidR="00F51E37" w:rsidRPr="00A10451">
        <w:rPr>
          <w:rFonts w:cs="David" w:hint="cs"/>
          <w:color w:val="000000" w:themeColor="text1"/>
        </w:rPr>
        <w:t xml:space="preserve"> not </w:t>
      </w:r>
      <w:r w:rsidRPr="00A10451">
        <w:rPr>
          <w:rFonts w:cs="David" w:hint="cs"/>
          <w:color w:val="000000" w:themeColor="text1"/>
        </w:rPr>
        <w:t>specified</w:t>
      </w:r>
      <w:r w:rsidR="00462F51" w:rsidRPr="00A10451">
        <w:rPr>
          <w:rFonts w:cs="David" w:hint="cs"/>
          <w:color w:val="000000"/>
        </w:rPr>
        <w:t>. However,</w:t>
      </w:r>
      <w:r w:rsidR="007F472E" w:rsidRPr="00A10451">
        <w:rPr>
          <w:rFonts w:cs="David" w:hint="cs"/>
          <w:color w:val="000000"/>
        </w:rPr>
        <w:t xml:space="preserve"> it is important to </w:t>
      </w:r>
      <w:r w:rsidRPr="00A10451">
        <w:rPr>
          <w:rFonts w:cs="David" w:hint="cs"/>
          <w:color w:val="000000"/>
        </w:rPr>
        <w:t>mention</w:t>
      </w:r>
      <w:r w:rsidR="007F472E" w:rsidRPr="00A10451">
        <w:rPr>
          <w:rFonts w:cs="David" w:hint="cs"/>
          <w:color w:val="000000"/>
        </w:rPr>
        <w:t xml:space="preserve"> the </w:t>
      </w:r>
      <w:r w:rsidR="004176C9" w:rsidRPr="00A10451">
        <w:rPr>
          <w:rFonts w:cs="David" w:hint="cs"/>
          <w:color w:val="000000"/>
        </w:rPr>
        <w:t xml:space="preserve">simplifying assumptions </w:t>
      </w:r>
      <w:r w:rsidR="00C10840" w:rsidRPr="00A10451">
        <w:rPr>
          <w:rFonts w:cs="David" w:hint="cs"/>
          <w:color w:val="000000"/>
        </w:rPr>
        <w:t xml:space="preserve">that </w:t>
      </w:r>
      <w:r w:rsidR="004176C9" w:rsidRPr="00A10451">
        <w:rPr>
          <w:rFonts w:cs="David" w:hint="cs"/>
          <w:color w:val="000000"/>
        </w:rPr>
        <w:t xml:space="preserve">had to b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522F4D" w:rsidRPr="00A10451">
        <w:rPr>
          <w:rFonts w:cs="David" w:hint="cs"/>
          <w:color w:val="FF0000"/>
        </w:rPr>
        <w:t>Eq. 5</w:t>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685CAD" w:rsidRPr="00A10451">
        <w:rPr>
          <w:rFonts w:cs="David" w:hint="cs"/>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8]","plainTextFormattedCitation":"[28]","previouslyFormattedCitation":"[28]"},"properties":{"noteIndex":0},"schema":"https://github.com/citation-style-language/schema/raw/master/csl-citation.json"}</w:instrText>
      </w:r>
      <w:r w:rsidR="00725B91" w:rsidRPr="00A10451">
        <w:rPr>
          <w:rFonts w:cs="David" w:hint="cs"/>
          <w:color w:val="000000"/>
        </w:rPr>
        <w:fldChar w:fldCharType="separate"/>
      </w:r>
      <w:r w:rsidR="00662D85" w:rsidRPr="00A10451">
        <w:rPr>
          <w:rFonts w:cs="David" w:hint="cs"/>
          <w:noProof/>
          <w:color w:val="000000"/>
        </w:rPr>
        <w:t>[28]</w:t>
      </w:r>
      <w:r w:rsidR="00725B91" w:rsidRPr="00A10451">
        <w:rPr>
          <w:rFonts w:cs="David" w:hint="cs"/>
          <w:color w:val="000000"/>
        </w:rPr>
        <w:fldChar w:fldCharType="end"/>
      </w:r>
      <w:r w:rsidR="004176C9" w:rsidRPr="00A10451">
        <w:rPr>
          <w:rFonts w:cs="David" w:hint="cs"/>
          <w:color w:val="000000"/>
        </w:rPr>
        <w:t xml:space="preserve">: </w:t>
      </w:r>
    </w:p>
    <w:p w14:paraId="6F4DBE4C" w14:textId="77777777" w:rsidR="00340EDC" w:rsidRPr="00A10451" w:rsidRDefault="00340EDC" w:rsidP="003F702D">
      <w:pPr>
        <w:ind w:right="-2"/>
        <w:rPr>
          <w:rFonts w:cs="David" w:hint="cs"/>
          <w:color w:val="000000"/>
        </w:rPr>
      </w:pPr>
    </w:p>
    <w:p w14:paraId="2BA23F63" w14:textId="35BFA6ED" w:rsidR="004176C9" w:rsidRPr="00A10451" w:rsidRDefault="00640EAF" w:rsidP="00EB5FDD">
      <w:pPr>
        <w:pStyle w:val="ListParagraph"/>
        <w:numPr>
          <w:ilvl w:val="0"/>
          <w:numId w:val="15"/>
        </w:numPr>
        <w:ind w:right="-2"/>
        <w:rPr>
          <w:rFonts w:cs="David" w:hint="cs"/>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B5FDD">
      <w:pPr>
        <w:pStyle w:val="ListParagraph"/>
        <w:numPr>
          <w:ilvl w:val="0"/>
          <w:numId w:val="15"/>
        </w:numPr>
        <w:ind w:right="-2"/>
        <w:rPr>
          <w:rFonts w:cs="David" w:hint="cs"/>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77777777" w:rsidR="00EB5FDD" w:rsidRPr="00A10451" w:rsidRDefault="00640EAF" w:rsidP="00EB5FDD">
      <w:pPr>
        <w:pStyle w:val="ListParagraph"/>
        <w:numPr>
          <w:ilvl w:val="0"/>
          <w:numId w:val="15"/>
        </w:numPr>
        <w:ind w:right="-2"/>
        <w:rPr>
          <w:rFonts w:cs="David" w:hint="cs"/>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77777777" w:rsidR="00EB5FDD" w:rsidRPr="00A10451" w:rsidRDefault="00C011FF" w:rsidP="00EB5FDD">
      <w:pPr>
        <w:pStyle w:val="ListParagraph"/>
        <w:numPr>
          <w:ilvl w:val="0"/>
          <w:numId w:val="15"/>
        </w:numPr>
        <w:ind w:right="-2"/>
        <w:rPr>
          <w:rFonts w:cs="David" w:hint="cs"/>
          <w:color w:val="000000"/>
        </w:rPr>
      </w:pPr>
      <w:r w:rsidRPr="00A10451">
        <w:rPr>
          <w:rFonts w:cs="David" w:hint="cs"/>
          <w:color w:val="000000"/>
        </w:rPr>
        <w:t xml:space="preserve">The </w:t>
      </w:r>
      <w:r w:rsidRPr="00A10451">
        <w:rPr>
          <w:rFonts w:cs="David" w:hint="cs"/>
          <w:color w:val="FF0000"/>
        </w:rPr>
        <w:t xml:space="preserve">diffusion/turbulence </w:t>
      </w:r>
      <w:r w:rsidRPr="00A10451">
        <w:rPr>
          <w:rFonts w:cs="David" w:hint="cs"/>
          <w:color w:val="000000"/>
        </w:rPr>
        <w:t>coefficient K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B5FDD">
      <w:pPr>
        <w:pStyle w:val="ListParagraph"/>
        <w:numPr>
          <w:ilvl w:val="0"/>
          <w:numId w:val="15"/>
        </w:numPr>
        <w:ind w:right="-2"/>
        <w:rPr>
          <w:rFonts w:cs="David" w:hint="cs"/>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B5FDD">
      <w:pPr>
        <w:pStyle w:val="ListParagraph"/>
        <w:numPr>
          <w:ilvl w:val="0"/>
          <w:numId w:val="15"/>
        </w:numPr>
        <w:ind w:right="-2"/>
        <w:rPr>
          <w:rFonts w:cs="David" w:hint="cs"/>
          <w:color w:val="000000"/>
        </w:rPr>
      </w:pPr>
      <w:r w:rsidRPr="00A10451">
        <w:rPr>
          <w:rFonts w:cs="David" w:hint="cs"/>
          <w:color w:val="000000"/>
        </w:rPr>
        <w:t>Variations in topography are negligible so that the ground surface can be taken as the plane z=0.</w:t>
      </w:r>
    </w:p>
    <w:p w14:paraId="0359ED62" w14:textId="2AE31DF9" w:rsidR="00635899" w:rsidRPr="00A10451" w:rsidRDefault="00635899" w:rsidP="00EB5FDD">
      <w:pPr>
        <w:pStyle w:val="ListParagraph"/>
        <w:numPr>
          <w:ilvl w:val="0"/>
          <w:numId w:val="15"/>
        </w:numPr>
        <w:ind w:right="-2"/>
        <w:rPr>
          <w:rFonts w:cs="David" w:hint="cs"/>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7EFE4F37" w14:textId="77777777" w:rsidR="007B6CBA" w:rsidRPr="00A10451" w:rsidRDefault="007B6CBA" w:rsidP="003F702D">
      <w:pPr>
        <w:pStyle w:val="ListParagraph"/>
        <w:ind w:left="0" w:right="-2"/>
        <w:rPr>
          <w:rFonts w:cs="David" w:hint="cs"/>
          <w:color w:val="000000"/>
        </w:rPr>
      </w:pPr>
    </w:p>
    <w:p w14:paraId="6A64417E" w14:textId="77777777" w:rsidR="00B63030" w:rsidRDefault="00624D21" w:rsidP="00B57010">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a stable gas or aerosol, with a negligible deposition rate and that background pollution is negligibl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784D7F" w:rsidRPr="00A10451">
        <w:rPr>
          <w:rFonts w:cs="David" w:hint="cs"/>
          <w:color w:val="FF0000"/>
        </w:rPr>
        <w:t xml:space="preserve">diffusion/turbulence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p>
    <w:p w14:paraId="1C9FE105" w14:textId="77777777" w:rsidR="00B1137C" w:rsidRDefault="007351F2" w:rsidP="00B1137C">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m:oMathPara>
    </w:p>
    <w:p w14:paraId="7B0DC318" w14:textId="181F4A22" w:rsidR="00B1137C" w:rsidRDefault="007351F2" w:rsidP="00B1137C">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m:oMathPara>
    </w:p>
    <w:p w14:paraId="421748EA" w14:textId="1FF03F7D" w:rsidR="00C94D4A" w:rsidRPr="00A10451" w:rsidRDefault="004D5CE9" w:rsidP="00B57010">
      <w:pPr>
        <w:ind w:right="-2"/>
        <w:rPr>
          <w:rFonts w:cs="David" w:hint="cs"/>
          <w:color w:val="FF0000"/>
        </w:rPr>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 xml:space="preserve">, and the most </w:t>
      </w:r>
      <w:r w:rsidR="00DB6013" w:rsidRPr="00A10451">
        <w:rPr>
          <w:rFonts w:cs="David" w:hint="cs"/>
          <w:color w:val="000000" w:themeColor="text1"/>
        </w:rPr>
        <w:t xml:space="preserve">used values are those obtained by </w:t>
      </w:r>
      <w:r w:rsidR="001F2EAA" w:rsidRPr="00A10451">
        <w:rPr>
          <w:rFonts w:cs="David" w:hint="cs"/>
          <w:color w:val="000000" w:themeColor="text1"/>
        </w:rPr>
        <w:t>Turner</w:t>
      </w:r>
      <w:r w:rsidR="00B8015B" w:rsidRPr="00A10451">
        <w:rPr>
          <w:rFonts w:cs="David" w:hint="cs"/>
          <w:color w:val="000000" w:themeColor="text1"/>
        </w:rPr>
        <w:t xml:space="preserve"> </w:t>
      </w:r>
      <w:r w:rsidR="00B8015B" w:rsidRPr="00A10451">
        <w:rPr>
          <w:rFonts w:cs="David" w:hint="cs"/>
          <w:color w:val="000000" w:themeColor="text1"/>
        </w:rPr>
        <w:fldChar w:fldCharType="begin" w:fldLock="1"/>
      </w:r>
      <w:r w:rsidR="00A10451">
        <w:rPr>
          <w:rFonts w:cs="David"/>
          <w:color w:val="000000" w:themeColor="text1"/>
        </w:rPr>
        <w:instrText>ADDIN CSL_CITATION {"citationItems":[{"id":"ITEM-1","itemData":{"author":[{"dropping-particle":"","family":"Turner","given":"D. Bruce","non-dropping-particle":"","parse-names":false,"suffix":""}],"id":"ITEM-1","issued":{"date-parts":[["1994"]]},"title":"Workbook of Atmospheric Dispersion Estimates; 2nd ed;","type":"article"},"uris":["http://www.mendeley.com/documents/?uuid=cea5ddec-5b2e-450d-833e-44fbf543a170"]}],"mendeley":{"formattedCitation":"[29]","plainTextFormattedCitation":"[29]","previouslyFormattedCitation":"[29]"},"properties":{"noteIndex":0},"schema":"https://github.com/citation-style-language/schema/raw/master/csl-citation.json"}</w:instrText>
      </w:r>
      <w:r w:rsidR="00B8015B" w:rsidRPr="00A10451">
        <w:rPr>
          <w:rFonts w:cs="David" w:hint="cs"/>
          <w:color w:val="000000" w:themeColor="text1"/>
        </w:rPr>
        <w:fldChar w:fldCharType="separate"/>
      </w:r>
      <w:r w:rsidR="00B8015B" w:rsidRPr="00A10451">
        <w:rPr>
          <w:rFonts w:cs="David" w:hint="cs"/>
          <w:noProof/>
          <w:color w:val="000000" w:themeColor="text1"/>
        </w:rPr>
        <w:t>[29]</w:t>
      </w:r>
      <w:r w:rsidR="00B8015B" w:rsidRPr="00A10451">
        <w:rPr>
          <w:rFonts w:cs="David" w:hint="cs"/>
          <w:color w:val="000000" w:themeColor="text1"/>
        </w:rPr>
        <w:fldChar w:fldCharType="end"/>
      </w:r>
      <w:r w:rsidR="00C75E4A" w:rsidRPr="00A10451">
        <w:rPr>
          <w:rFonts w:cs="David" w:hint="cs"/>
          <w:color w:val="000000" w:themeColor="text1"/>
        </w:rPr>
        <w:t xml:space="preserve">, 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3511FB">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30]","plainTextFormattedCitation":"[30]","previouslyFormattedCitation":"[30]"},"properties":{"noteIndex":0},"schema":"https://github.com/citation-style-language/schema/raw/master/csl-citation.json"}</w:instrText>
      </w:r>
      <w:r w:rsidR="00A10451">
        <w:rPr>
          <w:rFonts w:cs="David"/>
          <w:color w:val="000000" w:themeColor="text1"/>
        </w:rPr>
        <w:fldChar w:fldCharType="separate"/>
      </w:r>
      <w:r w:rsidR="00A10451" w:rsidRPr="00A10451">
        <w:rPr>
          <w:rFonts w:cs="David"/>
          <w:noProof/>
          <w:color w:val="000000" w:themeColor="text1"/>
        </w:rPr>
        <w:t>[30]</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0A505B" w:rsidRPr="00A10451">
        <w:rPr>
          <w:rFonts w:cs="David" w:hint="cs"/>
          <w:color w:val="000000" w:themeColor="text1"/>
        </w:rPr>
        <w:t xml:space="preserve">These </w:t>
      </w:r>
      <w:r w:rsidR="007D41C6" w:rsidRPr="00A10451">
        <w:rPr>
          <w:rFonts w:cs="David" w:hint="cs"/>
          <w:color w:val="000000" w:themeColor="text1"/>
        </w:rPr>
        <w:t>coefficients</w:t>
      </w:r>
      <w:r w:rsidR="00B27A9A" w:rsidRPr="00A10451">
        <w:rPr>
          <w:rFonts w:cs="David" w:hint="cs"/>
          <w:color w:val="000000" w:themeColor="text1"/>
        </w:rPr>
        <w:t xml:space="preserve"> </w:t>
      </w:r>
      <w:r w:rsidR="002A7E5F" w:rsidRPr="00A10451">
        <w:rPr>
          <w:rFonts w:cs="David" w:hint="cs"/>
          <w:color w:val="000000" w:themeColor="text1"/>
        </w:rPr>
        <w:t xml:space="preserve">are specified in </w:t>
      </w:r>
      <w:hyperlink r:id="rId9" w:history="1">
        <w:r w:rsidR="002A7E5F" w:rsidRPr="00A10451">
          <w:rPr>
            <w:rStyle w:val="Hyperlink"/>
            <w:rFonts w:cs="David" w:hint="cs"/>
            <w:color w:val="000000" w:themeColor="text1"/>
          </w:rPr>
          <w:t>Table X</w:t>
        </w:r>
      </w:hyperlink>
      <w:r w:rsidR="00F56270" w:rsidRPr="00A10451">
        <w:rPr>
          <w:rFonts w:cs="David" w:hint="cs"/>
          <w:color w:val="000000" w:themeColor="text1"/>
        </w:rPr>
        <w:t>.</w:t>
      </w:r>
    </w:p>
    <w:p w14:paraId="4F58966E" w14:textId="77777777" w:rsidR="00A10451" w:rsidRDefault="00A10451" w:rsidP="003B4D39">
      <w:pPr>
        <w:ind w:right="-2"/>
        <w:rPr>
          <w:rFonts w:cs="David"/>
          <w:color w:val="000000" w:themeColor="text1"/>
        </w:rPr>
      </w:pPr>
    </w:p>
    <w:p w14:paraId="26FCD44F" w14:textId="77777777" w:rsidR="000F5D1B" w:rsidRDefault="000F5D1B" w:rsidP="003B4D39">
      <w:pPr>
        <w:ind w:right="-2"/>
        <w:rPr>
          <w:rFonts w:cs="David"/>
          <w:color w:val="000000" w:themeColor="text1"/>
        </w:rPr>
      </w:pPr>
    </w:p>
    <w:p w14:paraId="0BF57E31" w14:textId="77777777" w:rsidR="000F5D1B" w:rsidRDefault="000F5D1B" w:rsidP="003B4D39">
      <w:pPr>
        <w:ind w:right="-2"/>
        <w:rPr>
          <w:rFonts w:cs="David"/>
          <w:color w:val="000000" w:themeColor="text1"/>
        </w:rPr>
      </w:pPr>
    </w:p>
    <w:p w14:paraId="1DA3EECE" w14:textId="77777777" w:rsidR="00D606F2" w:rsidRPr="00A10451" w:rsidRDefault="00D606F2" w:rsidP="00D606F2">
      <w:pPr>
        <w:pStyle w:val="Heading2"/>
        <w:rPr>
          <w:rFonts w:cs="David" w:hint="cs"/>
        </w:rPr>
      </w:pPr>
      <w:r w:rsidRPr="00A10451">
        <w:rPr>
          <w:rFonts w:cs="David" w:hint="cs"/>
        </w:rPr>
        <w:lastRenderedPageBreak/>
        <w:t xml:space="preserve">Meteorology </w:t>
      </w:r>
    </w:p>
    <w:p w14:paraId="153B52EE" w14:textId="179A60C1" w:rsidR="0004601A" w:rsidRPr="00C419E3" w:rsidRDefault="00291E94" w:rsidP="00C419E3">
      <w:pPr>
        <w:pStyle w:val="Heading3"/>
      </w:pPr>
      <w:r w:rsidRPr="004F46AA">
        <w:t>Background</w:t>
      </w:r>
    </w:p>
    <w:p w14:paraId="07CE5B3A" w14:textId="187E837D" w:rsidR="00B717D3" w:rsidRDefault="00D606F2" w:rsidP="00C419E3">
      <w:pPr>
        <w:ind w:right="-2"/>
        <w:rPr>
          <w:rFonts w:cs="David"/>
          <w:color w:val="000000" w:themeColor="text1"/>
        </w:rPr>
      </w:pPr>
      <w:r w:rsidRPr="00A10451">
        <w:rPr>
          <w:rFonts w:cs="David" w:hint="cs"/>
          <w:color w:val="000000"/>
        </w:rPr>
        <w:t>As reviewed above, the meteorological parameters that play a role in the Gaussian plume 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by winds (cold or warm advection) or </w:t>
      </w:r>
      <w:r w:rsidR="00D55F46">
        <w:rPr>
          <w:rFonts w:cs="David"/>
          <w:color w:val="000000" w:themeColor="text1"/>
        </w:rPr>
        <w:t xml:space="preserve">by </w:t>
      </w:r>
      <w:r w:rsidRPr="00A10451">
        <w:rPr>
          <w:rFonts w:cs="David" w:hint="cs"/>
          <w:color w:val="000000" w:themeColor="text1"/>
        </w:rPr>
        <w:t xml:space="preserve">processes such as solar heating and radiative cooling. </w:t>
      </w:r>
    </w:p>
    <w:p w14:paraId="52D35667" w14:textId="4E78B541" w:rsidR="00D606F2" w:rsidRDefault="00D606F2" w:rsidP="00D606F2">
      <w:pPr>
        <w:ind w:right="-2"/>
        <w:rPr>
          <w:rFonts w:cs="David"/>
          <w:color w:val="000000"/>
        </w:rPr>
      </w:pP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In an absolutely </w:t>
      </w:r>
      <w:r w:rsidRPr="00A10451">
        <w:rPr>
          <w:rFonts w:cs="David" w:hint="cs"/>
          <w:b/>
          <w:bCs/>
          <w:color w:val="000000"/>
        </w:rPr>
        <w:t>unstable</w:t>
      </w:r>
      <w:r w:rsidRPr="00A10451">
        <w:rPr>
          <w:rFonts w:cs="David" w:hint="cs"/>
          <w:color w:val="000000"/>
        </w:rPr>
        <w:t xml:space="preserve"> atmosphere, the environmental lapse rate (the rate at which air temperature changes with altitude) is greater than the dry adiabatic lapse rate (10</w:t>
      </w:r>
      <w:r w:rsidRPr="00A10451">
        <w:rPr>
          <w:rFonts w:cs="David" w:hint="cs"/>
          <w:color w:val="000000"/>
          <w:vertAlign w:val="superscript"/>
        </w:rPr>
        <w:t xml:space="preserve">0 </w:t>
      </w:r>
      <w:r w:rsidRPr="00A10451">
        <w:rPr>
          <w:rFonts w:cs="David" w:hint="cs"/>
          <w:color w:val="000000"/>
        </w:rPr>
        <w:t>for every 1000 m)</w:t>
      </w:r>
      <w:r>
        <w:rPr>
          <w:rFonts w:cs="David"/>
          <w:color w:val="000000"/>
        </w:rPr>
        <w:t>.</w:t>
      </w:r>
      <w:r w:rsidRPr="00A10451">
        <w:rPr>
          <w:rFonts w:cs="David" w:hint="cs"/>
          <w:color w:val="000000"/>
        </w:rPr>
        <w:t xml:space="preserve"> </w:t>
      </w:r>
      <w:r>
        <w:rPr>
          <w:rFonts w:cs="David"/>
          <w:color w:val="000000"/>
        </w:rPr>
        <w:t>A</w:t>
      </w:r>
      <w:r w:rsidRPr="00A10451">
        <w:rPr>
          <w:rFonts w:cs="David" w:hint="cs"/>
          <w:color w:val="000000"/>
        </w:rPr>
        <w:t xml:space="preserve">n air parcel that starts to move upward will continue to rise because it is warmer and less dense than the air around it. Pollutants will be mixed rapidly in extreme vertical motions. In an absolutely </w:t>
      </w:r>
      <w:r w:rsidRPr="00A10451">
        <w:rPr>
          <w:rFonts w:cs="David" w:hint="cs"/>
          <w:b/>
          <w:bCs/>
          <w:color w:val="000000"/>
        </w:rPr>
        <w:t>stable</w:t>
      </w:r>
      <w:r w:rsidRPr="00A10451">
        <w:rPr>
          <w:rFonts w:cs="David" w:hint="cs"/>
          <w:color w:val="000000"/>
        </w:rPr>
        <w:t xml:space="preserve"> atmosphere, the environmental lapse rate is less than the moist adiabatic rate (6</w:t>
      </w:r>
      <w:r w:rsidRPr="00A10451">
        <w:rPr>
          <w:rFonts w:cs="David" w:hint="cs"/>
          <w:color w:val="000000"/>
          <w:vertAlign w:val="superscript"/>
        </w:rPr>
        <w:t>0</w:t>
      </w:r>
      <w:r w:rsidRPr="00A10451">
        <w:rPr>
          <w:rFonts w:cs="David" w:hint="cs"/>
          <w:color w:val="000000"/>
        </w:rPr>
        <w:t xml:space="preserve"> for every 1000 m) and an air parcel will resist an upward vertical motion and will tend to spread out horizontally. If the temperature of the atmosphere increases with altitude in a certain layer in the atmosphere, then this layer is called an inversion, which is a form of an </w:t>
      </w:r>
      <w:r w:rsidRPr="00A10451">
        <w:rPr>
          <w:rFonts w:cs="David" w:hint="cs"/>
          <w:b/>
          <w:bCs/>
          <w:color w:val="000000"/>
        </w:rPr>
        <w:t>absolutely</w:t>
      </w:r>
      <w:r w:rsidRPr="00A10451">
        <w:rPr>
          <w:rFonts w:cs="David" w:hint="cs"/>
          <w:color w:val="000000"/>
        </w:rPr>
        <w:t xml:space="preserve"> </w:t>
      </w:r>
      <w:r w:rsidRPr="00A10451">
        <w:rPr>
          <w:rFonts w:cs="David" w:hint="cs"/>
          <w:b/>
          <w:bCs/>
          <w:color w:val="000000"/>
        </w:rPr>
        <w:t xml:space="preserve">stable </w:t>
      </w:r>
      <w:r w:rsidRPr="00A10451">
        <w:rPr>
          <w:rFonts w:cs="David" w:hint="cs"/>
          <w:color w:val="000000"/>
        </w:rPr>
        <w:t xml:space="preserve">atmosphere as well. Such conditions might lead to high pollution concentrations and minimal amount of dispersion. Between the above two extremes is the condition characterized as </w:t>
      </w:r>
      <w:r w:rsidRPr="002F3C42">
        <w:rPr>
          <w:rFonts w:cs="David" w:hint="cs"/>
          <w:b/>
          <w:bCs/>
          <w:color w:val="000000"/>
        </w:rPr>
        <w:t>neutral</w:t>
      </w:r>
      <w:r w:rsidRPr="00A10451">
        <w:rPr>
          <w:rFonts w:cs="David" w:hint="cs"/>
          <w:color w:val="000000"/>
        </w:rPr>
        <w:t>. In this condition, the environmental lapse rate is characterized by a slight decrease of temperature with height, close to the dry adiabatic rate. These conditions can be caused for example by transitional situations near sunrise or sunset when the atmosphere changes its state from stable to unstable or vice versa. With neutral atmospheric conditions, intermediate level of dispersion takes place</w:t>
      </w:r>
      <w:r w:rsidR="004F46AA">
        <w:rPr>
          <w:rFonts w:cs="David"/>
          <w:color w:val="000000"/>
        </w:rPr>
        <w:t xml:space="preserve"> </w:t>
      </w:r>
      <w:r w:rsidR="004F46AA">
        <w:rPr>
          <w:rFonts w:cs="David"/>
          <w:color w:val="000000"/>
        </w:rPr>
        <w:fldChar w:fldCharType="begin" w:fldLock="1"/>
      </w:r>
      <w:r w:rsidR="004F46AA">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mendeley":{"formattedCitation":"[1], [29]","plainTextFormattedCitation":"[1], [29]","previouslyFormattedCitation":"[1], [29]"},"properties":{"noteIndex":0},"schema":"https://github.com/citation-style-language/schema/raw/master/csl-citation.json"}</w:instrText>
      </w:r>
      <w:r w:rsidR="004F46AA">
        <w:rPr>
          <w:rFonts w:cs="David"/>
          <w:color w:val="000000"/>
        </w:rPr>
        <w:fldChar w:fldCharType="separate"/>
      </w:r>
      <w:r w:rsidR="004F46AA" w:rsidRPr="004F46AA">
        <w:rPr>
          <w:rFonts w:cs="David"/>
          <w:noProof/>
          <w:color w:val="000000"/>
        </w:rPr>
        <w:t>[1], [29]</w:t>
      </w:r>
      <w:r w:rsidR="004F46AA">
        <w:rPr>
          <w:rFonts w:cs="David"/>
          <w:color w:val="000000"/>
        </w:rPr>
        <w:fldChar w:fldCharType="end"/>
      </w:r>
      <w:r w:rsidRPr="00A10451">
        <w:rPr>
          <w:rFonts w:cs="David" w:hint="cs"/>
          <w:color w:val="000000"/>
        </w:rPr>
        <w:t xml:space="preserve">. </w:t>
      </w:r>
    </w:p>
    <w:p w14:paraId="10A68C5B" w14:textId="2D77D657" w:rsidR="00D606F2" w:rsidRPr="00A10451" w:rsidRDefault="00D606F2" w:rsidP="00D606F2">
      <w:pPr>
        <w:ind w:right="-2"/>
        <w:rPr>
          <w:rFonts w:cs="David" w:hint="cs"/>
          <w:color w:val="000000"/>
        </w:rPr>
      </w:pPr>
      <w:r w:rsidRPr="00A10451">
        <w:rPr>
          <w:rFonts w:cs="David" w:hint="cs"/>
          <w:color w:val="000000"/>
        </w:rPr>
        <w:t xml:space="preserve">It should be mentioned that meteorologists define a </w:t>
      </w:r>
      <w:r w:rsidRPr="00A10451">
        <w:rPr>
          <w:rFonts w:cs="David" w:hint="cs"/>
          <w:b/>
          <w:bCs/>
          <w:color w:val="000000"/>
        </w:rPr>
        <w:t>conditionally unstable</w:t>
      </w:r>
      <w:r w:rsidRPr="00A10451">
        <w:rPr>
          <w:rFonts w:cs="David" w:hint="cs"/>
          <w:color w:val="000000"/>
        </w:rPr>
        <w:t xml:space="preserve"> atmosphere to distinguish between the absolutely stable and absolutely unstable conditions. In this situation, the environmental lapse rate lies between the moist and dry adiabatic rates, and the stability of the atmosphere 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w:t>
      </w:r>
      <w:r w:rsidR="004F46AA">
        <w:rPr>
          <w:rFonts w:cs="David"/>
          <w:color w:val="000000"/>
        </w:rPr>
        <w:t xml:space="preserve"> </w:t>
      </w:r>
      <w:r w:rsidR="004F46AA">
        <w:rPr>
          <w:rFonts w:cs="David"/>
          <w:color w:val="000000"/>
        </w:rPr>
        <w:fldChar w:fldCharType="begin" w:fldLock="1"/>
      </w:r>
      <w:r w:rsidR="00520CB3">
        <w:rPr>
          <w:rFonts w:cs="David"/>
          <w:color w:val="000000"/>
        </w:rPr>
        <w:instrText>ADDIN CSL_CITATION {"citationItems":[{"id":"ITEM-1","itemData":{"ISBN":"9781305637993","author":[{"dropping-particle":"","family":"Ahrens","given":"C. Donald","non-dropping-particle":"","parse-names":false,"suffix":""},{"dropping-particle":"","family":"Henson","given":"Robert","non-dropping-particle":"","parse-names":false,"suffix":""}],"edition":"12","id":"ITEM-1","issued":{"date-parts":[["2017"]]},"publisher":"Cengage Learning, Inc","title":"Meteorology Today: An Introduction to Weather, Climate, and the Environment","type":"book"},"uris":["http://www.mendeley.com/documents/?uuid=3e672158-2a97-46c7-bc22-260b47b43e46"]}],"mendeley":{"formattedCitation":"[31]","plainTextFormattedCitation":"[31]","previouslyFormattedCitation":"[31]"},"properties":{"noteIndex":0},"schema":"https://github.com/citation-style-language/schema/raw/master/csl-citation.json"}</w:instrText>
      </w:r>
      <w:r w:rsidR="004F46AA">
        <w:rPr>
          <w:rFonts w:cs="David"/>
          <w:color w:val="000000"/>
        </w:rPr>
        <w:fldChar w:fldCharType="separate"/>
      </w:r>
      <w:r w:rsidR="004F46AA" w:rsidRPr="004F46AA">
        <w:rPr>
          <w:rFonts w:cs="David"/>
          <w:noProof/>
          <w:color w:val="000000"/>
        </w:rPr>
        <w:t>[31]</w:t>
      </w:r>
      <w:r w:rsidR="004F46AA">
        <w:rPr>
          <w:rFonts w:cs="David"/>
          <w:color w:val="000000"/>
        </w:rPr>
        <w:fldChar w:fldCharType="end"/>
      </w:r>
      <w:r w:rsidRPr="00A10451">
        <w:rPr>
          <w:rFonts w:cs="David" w:hint="cs"/>
          <w:color w:val="000000"/>
        </w:rPr>
        <w:t xml:space="preserve">. </w:t>
      </w:r>
    </w:p>
    <w:p w14:paraId="606337DA" w14:textId="77777777" w:rsidR="00D606F2" w:rsidRPr="00A10451" w:rsidRDefault="00D606F2" w:rsidP="00D606F2">
      <w:pPr>
        <w:ind w:right="-2"/>
        <w:rPr>
          <w:rFonts w:cs="David" w:hint="cs"/>
          <w:color w:val="000000"/>
        </w:rPr>
      </w:pPr>
    </w:p>
    <w:p w14:paraId="59629A42" w14:textId="77777777" w:rsidR="00D606F2" w:rsidRPr="00A10451" w:rsidRDefault="00D606F2" w:rsidP="00D606F2">
      <w:pPr>
        <w:ind w:right="-2"/>
        <w:rPr>
          <w:rFonts w:cs="David" w:hint="cs"/>
          <w:color w:val="FF0000"/>
        </w:rPr>
      </w:pPr>
      <w:r w:rsidRPr="00A10451">
        <w:rPr>
          <w:rFonts w:cs="David" w:hint="cs"/>
          <w:color w:val="FF0000"/>
        </w:rPr>
        <w:t xml:space="preserve">Add somewhere about day and night, also because of the PED separation. </w:t>
      </w:r>
    </w:p>
    <w:p w14:paraId="09BDDC28" w14:textId="0BC43B80" w:rsidR="00ED7E96" w:rsidRDefault="00ED7E96" w:rsidP="003B4D39">
      <w:pPr>
        <w:ind w:right="-2"/>
        <w:rPr>
          <w:rFonts w:cs="David"/>
          <w:color w:val="000000" w:themeColor="text1"/>
        </w:rPr>
      </w:pPr>
    </w:p>
    <w:p w14:paraId="022B59AC" w14:textId="57950FEB" w:rsidR="00CC6352" w:rsidRPr="006249EE" w:rsidRDefault="006249EE" w:rsidP="004F46AA">
      <w:pPr>
        <w:pStyle w:val="Heading3"/>
      </w:pPr>
      <w:r w:rsidRPr="006249EE">
        <w:t>Determining</w:t>
      </w:r>
      <w:r w:rsidR="00CC6352" w:rsidRPr="006249EE">
        <w:t xml:space="preserve"> atmospheric stability class </w:t>
      </w:r>
    </w:p>
    <w:p w14:paraId="6DEEE13B" w14:textId="15D6A784" w:rsidR="00F81504" w:rsidRDefault="00990755" w:rsidP="003B4D39">
      <w:pPr>
        <w:ind w:right="-2"/>
        <w:rPr>
          <w:rFonts w:cs="David"/>
          <w:color w:val="000000" w:themeColor="text1"/>
        </w:rPr>
      </w:pPr>
      <w:r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Pr="00A10451">
        <w:rPr>
          <w:rFonts w:cs="David" w:hint="cs"/>
          <w:color w:val="000000" w:themeColor="text1"/>
        </w:rPr>
        <w:t xml:space="preserve">Gaussian plume model, </w:t>
      </w:r>
      <w:r w:rsidR="00812355" w:rsidRPr="00A10451">
        <w:rPr>
          <w:rFonts w:cs="David" w:hint="cs"/>
          <w:color w:val="000000" w:themeColor="text1"/>
        </w:rPr>
        <w:t xml:space="preserve">the </w:t>
      </w:r>
      <w:proofErr w:type="spellStart"/>
      <w:r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Pr="00A10451">
        <w:rPr>
          <w:rFonts w:cs="David" w:hint="cs"/>
          <w:color w:val="000000" w:themeColor="text1"/>
        </w:rPr>
        <w:t>stability category</w:t>
      </w:r>
      <w:r w:rsidR="00397EEA" w:rsidRPr="00A10451">
        <w:rPr>
          <w:rFonts w:cs="David" w:hint="cs"/>
          <w:color w:val="000000" w:themeColor="text1"/>
        </w:rPr>
        <w:t xml:space="preserve"> 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520CB3">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32]","plainTextFormattedCitation":"[32]","previouslyFormattedCitation":"[32]"},"properties":{"noteIndex":0},"schema":"https://github.com/citation-style-language/schema/raw/master/csl-citation.json"}</w:instrText>
      </w:r>
      <w:r w:rsidR="00EE5892" w:rsidRPr="009E78A4">
        <w:rPr>
          <w:rFonts w:cs="David" w:hint="cs"/>
          <w:color w:val="000000" w:themeColor="text1"/>
        </w:rPr>
        <w:fldChar w:fldCharType="separate"/>
      </w:r>
      <w:r w:rsidR="004F46AA" w:rsidRPr="004F46AA">
        <w:rPr>
          <w:rFonts w:cs="David"/>
          <w:noProof/>
          <w:color w:val="000000" w:themeColor="text1"/>
        </w:rPr>
        <w:t>[32]</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671E75" w:rsidRPr="009E78A4">
        <w:rPr>
          <w:rFonts w:cs="David" w:hint="cs"/>
          <w:color w:val="000000" w:themeColor="text1"/>
        </w:rPr>
        <w:t>. T</w:t>
      </w:r>
      <w:r w:rsidR="00552FEA" w:rsidRPr="009E78A4">
        <w:rPr>
          <w:rFonts w:cs="David" w:hint="cs"/>
          <w:color w:val="000000" w:themeColor="text1"/>
        </w:rPr>
        <w:t xml:space="preserve">hey </w:t>
      </w:r>
      <w:r w:rsidR="002B5734" w:rsidRPr="009E78A4">
        <w:rPr>
          <w:rFonts w:cs="David" w:hint="cs"/>
          <w:color w:val="000000" w:themeColor="text1"/>
        </w:rPr>
        <w:t>include a radiation-based method which uses measurements of solar radiation during the day and delta-T at night and turbulence-based methods which use wind fluctuation statistics</w:t>
      </w:r>
      <w:r w:rsidR="00A51E9C" w:rsidRPr="009E78A4">
        <w:rPr>
          <w:rFonts w:cs="David" w:hint="cs"/>
          <w:color w:val="000000" w:themeColor="text1"/>
        </w:rPr>
        <w:t xml:space="preserve"> </w:t>
      </w:r>
      <w:r w:rsidR="003511FB" w:rsidRPr="009E78A4">
        <w:rPr>
          <w:rFonts w:cs="David" w:hint="cs"/>
          <w:color w:val="000000" w:themeColor="text1"/>
        </w:rPr>
        <w:fldChar w:fldCharType="begin" w:fldLock="1"/>
      </w:r>
      <w:r w:rsidR="00520CB3">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33]","plainTextFormattedCitation":"[33]","previouslyFormattedCitation":"[33]"},"properties":{"noteIndex":0},"schema":"https://github.com/citation-style-language/schema/raw/master/csl-citation.json"}</w:instrText>
      </w:r>
      <w:r w:rsidR="003511FB" w:rsidRPr="009E78A4">
        <w:rPr>
          <w:rFonts w:cs="David" w:hint="cs"/>
          <w:color w:val="000000" w:themeColor="text1"/>
        </w:rPr>
        <w:fldChar w:fldCharType="separate"/>
      </w:r>
      <w:r w:rsidR="004F46AA" w:rsidRPr="004F46AA">
        <w:rPr>
          <w:rFonts w:cs="David"/>
          <w:noProof/>
          <w:color w:val="000000" w:themeColor="text1"/>
        </w:rPr>
        <w:t>[33]</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A0A96" w:rsidRPr="009E78A4">
        <w:rPr>
          <w:rFonts w:cs="David" w:hint="cs"/>
          <w:color w:val="000000" w:themeColor="text1"/>
        </w:rPr>
        <w:lastRenderedPageBreak/>
        <w:t xml:space="preserve">current simulation,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 xml:space="preserve">method </w:t>
      </w:r>
      <w:r w:rsidR="00215A3E" w:rsidRPr="009E78A4">
        <w:rPr>
          <w:rFonts w:cs="David" w:hint="cs"/>
          <w:color w:val="000000" w:themeColor="text1"/>
        </w:rPr>
        <w:t xml:space="preserve">(sometimes referred to as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9E78A4">
        <w:rPr>
          <w:rFonts w:cs="David" w:hint="cs"/>
          <w:color w:val="000000" w:themeColor="text1"/>
        </w:rPr>
        <w:t xml:space="preserve">) </w:t>
      </w:r>
      <w:r w:rsidR="00472894" w:rsidRPr="009E78A4">
        <w:rPr>
          <w:rFonts w:cs="David" w:hint="cs"/>
          <w:color w:val="000000" w:themeColor="text1"/>
        </w:rPr>
        <w:t>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603DFD" w:rsidRPr="009E78A4">
        <w:rPr>
          <w:rFonts w:cs="David" w:hint="cs"/>
          <w:color w:val="000000" w:themeColor="text1"/>
        </w:rPr>
        <w:t xml:space="preserve"> (</w:t>
      </w:r>
      <w:r w:rsidR="00DD1BD0" w:rsidRPr="009E78A4">
        <w:rPr>
          <w:rFonts w:cs="David" w:hint="cs"/>
          <w:color w:val="000000" w:themeColor="text1"/>
        </w:rPr>
        <w:t xml:space="preserve">see </w:t>
      </w:r>
      <w:r w:rsidR="00603DFD" w:rsidRPr="009E78A4">
        <w:rPr>
          <w:rFonts w:cs="David" w:hint="cs"/>
          <w:color w:val="FF0000"/>
        </w:rPr>
        <w:t>Tables X and X</w:t>
      </w:r>
      <w:r w:rsidR="00603DFD" w:rsidRPr="009E78A4">
        <w:rPr>
          <w:rFonts w:cs="David" w:hint="cs"/>
          <w:color w:val="000000" w:themeColor="text1"/>
        </w:rPr>
        <w:t>)</w:t>
      </w:r>
      <w:r w:rsidR="00472894" w:rsidRPr="009E78A4">
        <w:rPr>
          <w:rFonts w:cs="David" w:hint="cs"/>
          <w:color w:val="000000" w:themeColor="text1"/>
        </w:rPr>
        <w:t xml:space="preserve">. </w:t>
      </w:r>
      <w:r w:rsidR="00725A93" w:rsidRPr="009E78A4">
        <w:rPr>
          <w:rFonts w:cs="David" w:hint="cs"/>
          <w:color w:val="000000" w:themeColor="text1"/>
        </w:rPr>
        <w:t>W</w:t>
      </w:r>
      <w:r w:rsidR="00AC453B" w:rsidRPr="009E78A4">
        <w:rPr>
          <w:rFonts w:cs="David" w:hint="cs"/>
          <w:color w:val="000000" w:themeColor="text1"/>
        </w:rPr>
        <w:t xml:space="preserve">ind direction </w:t>
      </w:r>
      <w:r w:rsidR="00725A93" w:rsidRPr="009E78A4">
        <w:rPr>
          <w:rFonts w:cs="David" w:hint="cs"/>
          <w:color w:val="000000" w:themeColor="text1"/>
        </w:rPr>
        <w:t>s</w:t>
      </w:r>
      <w:r w:rsidR="00087F27" w:rsidRPr="009E78A4">
        <w:rPr>
          <w:rFonts w:cs="David" w:hint="cs"/>
          <w:color w:val="000000" w:themeColor="text1"/>
        </w:rPr>
        <w:t>tandard deviation</w:t>
      </w:r>
      <w:r w:rsidR="00AC453B" w:rsidRPr="009E78A4">
        <w:rPr>
          <w:rFonts w:cs="David" w:hint="cs"/>
          <w:color w:val="000000" w:themeColor="text1"/>
        </w:rPr>
        <w:t xml:space="preserve"> values </w:t>
      </w:r>
      <w:r w:rsidR="0015731B" w:rsidRPr="009E78A4">
        <w:rPr>
          <w:rFonts w:cs="David" w:hint="cs"/>
          <w:color w:val="000000" w:themeColor="text1"/>
        </w:rPr>
        <w:t xml:space="preserve">of </w:t>
      </w:r>
      <w:r w:rsidR="00725A93" w:rsidRPr="009E78A4">
        <w:rPr>
          <w:rFonts w:cs="David" w:hint="cs"/>
          <w:color w:val="000000" w:themeColor="text1"/>
        </w:rPr>
        <w:t>10-min</w:t>
      </w:r>
      <w:r w:rsidR="0015731B" w:rsidRPr="009E78A4">
        <w:rPr>
          <w:rFonts w:cs="David" w:hint="cs"/>
          <w:color w:val="000000" w:themeColor="text1"/>
        </w:rPr>
        <w:t xml:space="preserve"> resolution</w:t>
      </w:r>
      <w:r w:rsidR="00725A93" w:rsidRPr="009E78A4">
        <w:rPr>
          <w:rFonts w:cs="David" w:hint="cs"/>
          <w:color w:val="000000" w:themeColor="text1"/>
        </w:rPr>
        <w:t xml:space="preserve"> </w:t>
      </w:r>
      <w:r w:rsidR="00AC453B" w:rsidRPr="009E78A4">
        <w:rPr>
          <w:rFonts w:cs="David" w:hint="cs"/>
          <w:color w:val="000000" w:themeColor="text1"/>
        </w:rPr>
        <w:t xml:space="preserve">were obtained </w:t>
      </w:r>
      <w:r w:rsidR="0015731B" w:rsidRPr="009E78A4">
        <w:rPr>
          <w:rFonts w:cs="David" w:hint="cs"/>
          <w:color w:val="000000" w:themeColor="text1"/>
        </w:rPr>
        <w:t xml:space="preserve">from </w:t>
      </w:r>
      <w:r w:rsidR="00FD5FD7" w:rsidRPr="009E78A4">
        <w:rPr>
          <w:rFonts w:cs="David" w:hint="cs"/>
          <w:color w:val="000000"/>
        </w:rPr>
        <w:t>the Israel Meteorological Service (</w:t>
      </w:r>
      <w:r w:rsidR="000F5D1B">
        <w:rPr>
          <w:rFonts w:cs="David"/>
          <w:color w:val="FF0000"/>
        </w:rPr>
        <w:t>s</w:t>
      </w:r>
      <w:r w:rsidR="00FD5FD7" w:rsidRPr="009E78A4">
        <w:rPr>
          <w:rFonts w:cs="David" w:hint="cs"/>
          <w:color w:val="FF0000"/>
        </w:rPr>
        <w:t xml:space="preserve">ee section </w:t>
      </w:r>
      <w:r w:rsidR="000F5D1B">
        <w:rPr>
          <w:rFonts w:cs="David"/>
          <w:color w:val="FF0000"/>
        </w:rPr>
        <w:t>X</w:t>
      </w:r>
      <w:r w:rsidR="00FD5FD7" w:rsidRPr="009E78A4">
        <w:rPr>
          <w:rFonts w:cs="David" w:hint="cs"/>
          <w:color w:val="000000"/>
        </w:rPr>
        <w:t>)</w:t>
      </w:r>
      <w:r w:rsidR="00AA69E9" w:rsidRPr="009E78A4">
        <w:rPr>
          <w:rFonts w:cs="David" w:hint="cs"/>
          <w:color w:val="000000"/>
        </w:rPr>
        <w:t xml:space="preserve">. </w:t>
      </w:r>
      <w:r w:rsidR="00F81504" w:rsidRPr="009E78A4">
        <w:rPr>
          <w:rFonts w:cs="David" w:hint="cs"/>
          <w:color w:val="000000" w:themeColor="text1"/>
        </w:rPr>
        <w:t>To minimize the effects of wind meander</w:t>
      </w:r>
      <w:r w:rsidR="003B4D39" w:rsidRPr="009E78A4">
        <w:rPr>
          <w:rFonts w:cs="David" w:hint="cs"/>
          <w:color w:val="000000" w:themeColor="text1"/>
        </w:rPr>
        <w:t xml:space="preserve"> (</w:t>
      </w:r>
      <w:r w:rsidR="003B4D39" w:rsidRPr="009E78A4">
        <w:rPr>
          <w:rFonts w:ascii="Calibri" w:hAnsi="Calibri" w:cs="Calibri"/>
          <w:color w:val="000000" w:themeColor="text1"/>
        </w:rPr>
        <w:t>﻿</w:t>
      </w:r>
      <w:r w:rsidR="003B4D39" w:rsidRPr="009E78A4">
        <w:rPr>
          <w:rFonts w:cs="David" w:hint="cs"/>
          <w:color w:val="000000" w:themeColor="text1"/>
        </w:rPr>
        <w:t xml:space="preserve">long period oscillations associated with light wind speed conditions), </w:t>
      </w:r>
      <w:r w:rsidR="007C64E9" w:rsidRPr="009E78A4">
        <w:rPr>
          <w:rFonts w:cs="David" w:hint="cs"/>
          <w:color w:val="000000" w:themeColor="text1"/>
        </w:rPr>
        <w:t xml:space="preserve">it is recommended to </w:t>
      </w:r>
      <w:r w:rsidR="003B4D39" w:rsidRPr="009E78A4">
        <w:rPr>
          <w:rFonts w:cs="David" w:hint="cs"/>
          <w:color w:val="000000" w:themeColor="text1"/>
        </w:rPr>
        <w:t xml:space="preserve">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3B4D39" w:rsidRPr="009E78A4">
        <w:rPr>
          <w:rFonts w:cs="David" w:hint="cs"/>
          <w:color w:val="000000" w:themeColor="text1"/>
        </w:rPr>
        <w:t xml:space="preserve"> v</w:t>
      </w:r>
      <w:proofErr w:type="spellStart"/>
      <w:r w:rsidR="003B4D39" w:rsidRPr="009E78A4">
        <w:rPr>
          <w:rFonts w:cs="David" w:hint="cs"/>
          <w:color w:val="000000" w:themeColor="text1"/>
        </w:rPr>
        <w:t>alue</w:t>
      </w:r>
      <w:proofErr w:type="spellEnd"/>
      <w:r w:rsidR="003B4D39" w:rsidRPr="009E78A4">
        <w:rPr>
          <w:rFonts w:cs="David" w:hint="cs"/>
          <w:color w:val="000000" w:themeColor="text1"/>
        </w:rPr>
        <w:t xml:space="preserve"> </w:t>
      </w:r>
      <w:r w:rsidR="00F81504" w:rsidRPr="009E78A4">
        <w:rPr>
          <w:rFonts w:cs="David" w:hint="cs"/>
          <w:color w:val="000000" w:themeColor="text1"/>
        </w:rPr>
        <w:t xml:space="preserve">using </w:t>
      </w:r>
      <w:r w:rsidR="00001D1E" w:rsidRPr="009E78A4">
        <w:rPr>
          <w:rFonts w:cs="David" w:hint="cs"/>
          <w:color w:val="000000" w:themeColor="text1"/>
        </w:rPr>
        <w:t xml:space="preserve">10-min or </w:t>
      </w:r>
      <w:r w:rsidR="00F81504" w:rsidRPr="009E78A4">
        <w:rPr>
          <w:rFonts w:cs="David" w:hint="cs"/>
          <w:color w:val="000000" w:themeColor="text1"/>
        </w:rPr>
        <w:t xml:space="preserve">15-min </w:t>
      </w:r>
      <w:r w:rsidR="008F73BA" w:rsidRPr="009E78A4">
        <w:rPr>
          <w:rFonts w:cs="David" w:hint="cs"/>
          <w:color w:val="000000" w:themeColor="text1"/>
        </w:rPr>
        <w:t>average</w:t>
      </w:r>
      <w:r w:rsidR="001F6D82" w:rsidRPr="009E78A4">
        <w:rPr>
          <w:rFonts w:cs="David" w:hint="cs"/>
          <w:color w:val="000000" w:themeColor="text1"/>
        </w:rPr>
        <w:t>s</w:t>
      </w:r>
      <w:r w:rsidR="003E2C99" w:rsidRPr="009E78A4">
        <w:rPr>
          <w:rFonts w:cs="David" w:hint="cs"/>
          <w:color w:val="000000" w:themeColor="text1"/>
        </w:rPr>
        <w:t>,</w:t>
      </w:r>
      <w:r w:rsidR="008F73BA" w:rsidRPr="009E78A4">
        <w:rPr>
          <w:rFonts w:cs="David" w:hint="cs"/>
          <w:color w:val="000000" w:themeColor="text1"/>
        </w:rPr>
        <w:t xml:space="preserve"> as </w:t>
      </w:r>
      <w:r w:rsidR="003E2C99" w:rsidRPr="009E78A4">
        <w:rPr>
          <w:rFonts w:cs="David" w:hint="cs"/>
          <w:color w:val="000000" w:themeColor="text1"/>
        </w:rPr>
        <w:t xml:space="preserve">specified in </w:t>
      </w:r>
      <w:r w:rsidR="00431493">
        <w:rPr>
          <w:rFonts w:cs="David"/>
          <w:color w:val="FF0000"/>
        </w:rPr>
        <w:t>E</w:t>
      </w:r>
      <w:r w:rsidR="003E2C99" w:rsidRPr="009E78A4">
        <w:rPr>
          <w:rFonts w:cs="David" w:hint="cs"/>
          <w:color w:val="FF0000"/>
        </w:rPr>
        <w:t>q</w:t>
      </w:r>
      <w:r w:rsidR="00431493">
        <w:rPr>
          <w:rFonts w:cs="David"/>
          <w:color w:val="FF0000"/>
        </w:rPr>
        <w:t>.6</w:t>
      </w:r>
      <w:r w:rsidR="008F73BA" w:rsidRPr="009E78A4">
        <w:rPr>
          <w:rFonts w:cs="David" w:hint="cs"/>
          <w:color w:val="000000" w:themeColor="text1"/>
        </w:rPr>
        <w:t xml:space="preserve"> </w:t>
      </w:r>
      <w:r w:rsidR="001F6D82" w:rsidRPr="009E78A4">
        <w:rPr>
          <w:rFonts w:cs="David" w:hint="cs"/>
          <w:color w:val="000000" w:themeColor="text1"/>
        </w:rPr>
        <w:t>(</w:t>
      </w:r>
      <w:r w:rsidR="00120756" w:rsidRPr="009E78A4">
        <w:rPr>
          <w:rFonts w:cs="David" w:hint="cs"/>
          <w:color w:val="000000" w:themeColor="text1"/>
        </w:rPr>
        <w:t>i.e., calculating the root mean square</w:t>
      </w:r>
      <w:r w:rsidR="001F6D82" w:rsidRPr="009E78A4">
        <w:rPr>
          <w:rFonts w:cs="David" w:hint="cs"/>
          <w:color w:val="000000" w:themeColor="text1"/>
        </w:rPr>
        <w:t>)</w:t>
      </w:r>
      <w:r w:rsidR="00120756" w:rsidRPr="009E78A4">
        <w:rPr>
          <w:rFonts w:cs="David" w:hint="cs"/>
          <w:color w:val="000000" w:themeColor="text1"/>
        </w:rPr>
        <w:t xml:space="preserve"> </w:t>
      </w:r>
      <w:r w:rsidR="00A10F11">
        <w:rPr>
          <w:rFonts w:cs="David"/>
          <w:color w:val="000000" w:themeColor="text1"/>
        </w:rPr>
        <w:fldChar w:fldCharType="begin" w:fldLock="1"/>
      </w:r>
      <w:r w:rsidR="00520CB3">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33]","plainTextFormattedCitation":"[33]","previouslyFormattedCitation":"[33]"},"properties":{"noteIndex":0},"schema":"https://github.com/citation-style-language/schema/raw/master/csl-citation.json"}</w:instrText>
      </w:r>
      <w:r w:rsidR="00A10F11">
        <w:rPr>
          <w:rFonts w:cs="David"/>
          <w:color w:val="000000" w:themeColor="text1"/>
        </w:rPr>
        <w:fldChar w:fldCharType="separate"/>
      </w:r>
      <w:r w:rsidR="004F46AA" w:rsidRPr="004F46AA">
        <w:rPr>
          <w:rFonts w:cs="David"/>
          <w:noProof/>
          <w:color w:val="000000" w:themeColor="text1"/>
        </w:rPr>
        <w:t>[33]</w:t>
      </w:r>
      <w:r w:rsidR="00A10F11">
        <w:rPr>
          <w:rFonts w:cs="David"/>
          <w:color w:val="000000" w:themeColor="text1"/>
        </w:rPr>
        <w:fldChar w:fldCharType="end"/>
      </w:r>
      <w:r w:rsidR="00120756" w:rsidRPr="009E78A4">
        <w:rPr>
          <w:rFonts w:cs="David" w:hint="cs"/>
          <w:color w:val="000000" w:themeColor="text1"/>
        </w:rPr>
        <w:t>.</w:t>
      </w:r>
      <w:r w:rsidR="003E2C99" w:rsidRPr="009E78A4">
        <w:rPr>
          <w:rFonts w:cs="David" w:hint="cs"/>
          <w:color w:val="000000" w:themeColor="text1"/>
        </w:rPr>
        <w:t xml:space="preserve"> </w:t>
      </w:r>
    </w:p>
    <w:p w14:paraId="332CD00C" w14:textId="593622A4" w:rsidR="00A10F11" w:rsidRDefault="00A10F11" w:rsidP="003B4D39">
      <w:pPr>
        <w:ind w:right="-2"/>
        <w:rPr>
          <w:rFonts w:cs="David"/>
          <w:color w:val="000000" w:themeColor="text1"/>
        </w:rPr>
      </w:pPr>
    </w:p>
    <w:tbl>
      <w:tblPr>
        <w:tblStyle w:val="TableGrid"/>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3"/>
        <w:gridCol w:w="919"/>
      </w:tblGrid>
      <w:tr w:rsidR="00A10F11" w:rsidRPr="00A10451" w14:paraId="3DC15FA4" w14:textId="77777777" w:rsidTr="00A10F11">
        <w:trPr>
          <w:trHeight w:val="1263"/>
        </w:trPr>
        <w:tc>
          <w:tcPr>
            <w:tcW w:w="8323" w:type="dxa"/>
          </w:tcPr>
          <w:p w14:paraId="21CF5DAD" w14:textId="70844D8B" w:rsidR="00A10F11" w:rsidRPr="00A10451" w:rsidRDefault="00A10F11" w:rsidP="00A10F11">
            <w:pPr>
              <w:ind w:right="-2"/>
              <w:rPr>
                <w:rFonts w:cs="David" w:hint="cs"/>
                <w:color w:val="000000"/>
              </w:rPr>
            </w:pPr>
            <m:oMathPara>
              <m:oMath>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θ</m:t>
                    </m:r>
                  </m:sub>
                </m:sSub>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m:t>
                        </m:r>
                      </m:e>
                      <m:sub>
                        <m:r>
                          <w:rPr>
                            <w:rFonts w:ascii="Cambria Math" w:hAnsi="Cambria Math" w:cs="David" w:hint="cs"/>
                            <w:color w:val="000000" w:themeColor="text1"/>
                            <w:sz w:val="20"/>
                            <w:szCs w:val="20"/>
                          </w:rPr>
                          <m:t>h</m:t>
                        </m:r>
                      </m:sub>
                    </m:sSub>
                  </m:e>
                </m:d>
                <m:r>
                  <w:rPr>
                    <w:rFonts w:ascii="Cambria Math" w:hAnsi="Cambria Math" w:cs="David"/>
                    <w:color w:val="000000" w:themeColor="text1"/>
                    <w:sz w:val="20"/>
                    <w:szCs w:val="20"/>
                  </w:rPr>
                  <m:t>=</m:t>
                </m:r>
                <m:rad>
                  <m:radPr>
                    <m:degHide m:val="1"/>
                    <m:ctrlPr>
                      <w:rPr>
                        <w:rFonts w:ascii="Cambria Math" w:hAnsi="Cambria Math" w:cs="David" w:hint="cs"/>
                        <w:i/>
                        <w:color w:val="000000" w:themeColor="text1"/>
                        <w:sz w:val="20"/>
                        <w:szCs w:val="20"/>
                      </w:rPr>
                    </m:ctrlPr>
                  </m:radPr>
                  <m:deg/>
                  <m:e>
                    <m:f>
                      <m:fPr>
                        <m:ctrlPr>
                          <w:rPr>
                            <w:rFonts w:ascii="Cambria Math" w:hAnsi="Cambria Math" w:cs="David" w:hint="cs"/>
                            <w:i/>
                            <w:color w:val="000000" w:themeColor="text1"/>
                            <w:sz w:val="20"/>
                            <w:szCs w:val="20"/>
                          </w:rPr>
                        </m:ctrlPr>
                      </m:fPr>
                      <m:num>
                        <m:d>
                          <m:dPr>
                            <m:ctrlPr>
                              <w:rPr>
                                <w:rFonts w:ascii="Cambria Math" w:hAnsi="Cambria Math" w:cs="David" w:hint="cs"/>
                                <w:i/>
                                <w:color w:val="000000" w:themeColor="text1"/>
                                <w:sz w:val="20"/>
                                <w:szCs w:val="20"/>
                              </w:rPr>
                            </m:ctrlPr>
                          </m:dPr>
                          <m:e>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1</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2</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3</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4</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5</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6</m:t>
                                    </m:r>
                                  </m:sub>
                                </m:sSub>
                              </m:sub>
                              <m:sup>
                                <m:r>
                                  <w:rPr>
                                    <w:rFonts w:ascii="Cambria Math" w:hAnsi="Cambria Math" w:cs="David" w:hint="cs"/>
                                    <w:color w:val="000000" w:themeColor="text1"/>
                                    <w:sz w:val="20"/>
                                    <w:szCs w:val="20"/>
                                  </w:rPr>
                                  <m:t>2</m:t>
                                </m:r>
                              </m:sup>
                            </m:sSubSup>
                            <m:r>
                              <w:rPr>
                                <w:rFonts w:ascii="Cambria Math" w:hAnsi="Cambria Math" w:cs="David" w:hint="cs"/>
                                <w:color w:val="000000" w:themeColor="text1"/>
                                <w:sz w:val="20"/>
                                <w:szCs w:val="20"/>
                              </w:rPr>
                              <m:t>(</m:t>
                            </m:r>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r>
                              <w:rPr>
                                <w:rFonts w:ascii="Cambria Math" w:hAnsi="Cambria Math" w:cs="David" w:hint="cs"/>
                                <w:color w:val="000000" w:themeColor="text1"/>
                                <w:sz w:val="20"/>
                                <w:szCs w:val="20"/>
                              </w:rPr>
                              <m:t>)</m:t>
                            </m:r>
                          </m:e>
                        </m:d>
                      </m:num>
                      <m:den>
                        <m:r>
                          <w:rPr>
                            <w:rFonts w:ascii="Cambria Math" w:hAnsi="Cambria Math" w:cs="David" w:hint="cs"/>
                            <w:color w:val="000000" w:themeColor="text1"/>
                            <w:sz w:val="20"/>
                            <w:szCs w:val="20"/>
                          </w:rPr>
                          <m:t>6</m:t>
                        </m:r>
                      </m:den>
                    </m:f>
                  </m:e>
                </m:rad>
                <m:r>
                  <w:rPr>
                    <w:rFonts w:ascii="Cambria Math" w:hAnsi="Cambria Math" w:cs="David"/>
                    <w:color w:val="000000" w:themeColor="text1"/>
                    <w:sz w:val="20"/>
                    <w:szCs w:val="20"/>
                  </w:rPr>
                  <m:t xml:space="preserve"> </m:t>
                </m:r>
              </m:oMath>
            </m:oMathPara>
          </w:p>
        </w:tc>
        <w:tc>
          <w:tcPr>
            <w:tcW w:w="919" w:type="dxa"/>
            <w:vAlign w:val="center"/>
          </w:tcPr>
          <w:p w14:paraId="2B498007" w14:textId="2D60BA70" w:rsidR="00A10F11" w:rsidRPr="00A10451" w:rsidRDefault="00A10F11" w:rsidP="00FB4A92">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6</w:t>
            </w:r>
            <w:r w:rsidRPr="00A10451">
              <w:rPr>
                <w:rFonts w:cs="David" w:hint="cs"/>
                <w:color w:val="000000"/>
              </w:rPr>
              <w:fldChar w:fldCharType="end"/>
            </w:r>
            <w:r w:rsidRPr="00A10451">
              <w:rPr>
                <w:rFonts w:cs="David" w:hint="cs"/>
                <w:color w:val="000000"/>
              </w:rPr>
              <w:t>)</w:t>
            </w:r>
          </w:p>
        </w:tc>
      </w:tr>
    </w:tbl>
    <w:p w14:paraId="5B36430F" w14:textId="77777777" w:rsidR="00FB4A92" w:rsidRDefault="00FB4A92" w:rsidP="00FB4A92">
      <w:pPr>
        <w:ind w:right="-2"/>
        <w:rPr>
          <w:rFonts w:cs="David"/>
          <w:color w:val="000000" w:themeColor="text1"/>
        </w:rPr>
      </w:pPr>
      <w:r w:rsidRPr="00A10451">
        <w:rPr>
          <w:rFonts w:cs="David" w:hint="cs"/>
          <w:color w:val="000000" w:themeColor="text1"/>
        </w:rPr>
        <w:t>Turbulence is essentially the motions of the wind over the time scales smaller than the averaging time used to determine the mean wind. Turbulence consists of circular whirls or eddies of all possible directions that serve to disperse pollutants by mixing with air having lower pollutant concentrations. It is common to divide the causes of turbulence to mechanical turbulence</w:t>
      </w:r>
      <w:r>
        <w:rPr>
          <w:rFonts w:cs="David"/>
          <w:color w:val="000000" w:themeColor="text1"/>
        </w:rPr>
        <w:t xml:space="preserve">, </w:t>
      </w:r>
      <w:r w:rsidRPr="00A10451">
        <w:rPr>
          <w:rFonts w:cs="David" w:hint="cs"/>
          <w:color w:val="000000" w:themeColor="text1"/>
        </w:rPr>
        <w:t xml:space="preserve">formed by the friction with Earth’s surface </w:t>
      </w:r>
      <w:r>
        <w:rPr>
          <w:rFonts w:cs="David"/>
          <w:color w:val="000000" w:themeColor="text1"/>
        </w:rPr>
        <w:t xml:space="preserve">and determined by the roughness of the surface, </w:t>
      </w:r>
      <w:r w:rsidRPr="00A10451">
        <w:rPr>
          <w:rFonts w:cs="David" w:hint="cs"/>
          <w:color w:val="000000" w:themeColor="text1"/>
        </w:rPr>
        <w:t>and buoyant generation of turbulence</w:t>
      </w:r>
      <w:r>
        <w:rPr>
          <w:rFonts w:cs="David"/>
          <w:color w:val="000000" w:themeColor="text1"/>
        </w:rPr>
        <w:t xml:space="preserve">, generated by the heating or cooling of air near earth’s surface </w:t>
      </w:r>
      <w:r>
        <w:rPr>
          <w:rFonts w:cs="David"/>
          <w:color w:val="000000" w:themeColor="text1"/>
        </w:rPr>
        <w:fldChar w:fldCharType="begin" w:fldLock="1"/>
      </w:r>
      <w:r>
        <w:rPr>
          <w:rFonts w:cs="David"/>
          <w:color w:val="000000" w:themeColor="text1"/>
        </w:rPr>
        <w:instrText>ADDIN CSL_CITATION {"citationItems":[{"id":"ITEM-1","itemData":{"author":[{"dropping-particle":"","family":"Turner","given":"D. Bruce","non-dropping-particle":"","parse-names":false,"suffix":""}],"id":"ITEM-1","issued":{"date-parts":[["1994"]]},"title":"Workbook of Atmospheric Dispersion Estimates; 2nd ed;","type":"article"},"uris":["http://www.mendeley.com/documents/?uuid=cea5ddec-5b2e-450d-833e-44fbf543a170"]}],"mendeley":{"formattedCitation":"[29]","plainTextFormattedCitation":"[29]"},"properties":{"noteIndex":0},"schema":"https://github.com/citation-style-language/schema/raw/master/csl-citation.json"}</w:instrText>
      </w:r>
      <w:r>
        <w:rPr>
          <w:rFonts w:cs="David"/>
          <w:color w:val="000000" w:themeColor="text1"/>
        </w:rPr>
        <w:fldChar w:fldCharType="separate"/>
      </w:r>
      <w:r w:rsidRPr="00B717D3">
        <w:rPr>
          <w:rFonts w:cs="David"/>
          <w:noProof/>
          <w:color w:val="000000" w:themeColor="text1"/>
        </w:rPr>
        <w:t>[29]</w:t>
      </w:r>
      <w:r>
        <w:rPr>
          <w:rFonts w:cs="David"/>
          <w:color w:val="000000" w:themeColor="text1"/>
        </w:rPr>
        <w:fldChar w:fldCharType="end"/>
      </w:r>
      <w:r>
        <w:rPr>
          <w:rFonts w:cs="David"/>
          <w:color w:val="000000" w:themeColor="text1"/>
        </w:rPr>
        <w:t xml:space="preserve">. </w:t>
      </w:r>
    </w:p>
    <w:p w14:paraId="59CB5C7D" w14:textId="22EC2861" w:rsidR="00FB4A92" w:rsidRDefault="00C419E3" w:rsidP="00FB4A92">
      <w:pPr>
        <w:ind w:right="-2"/>
        <w:rPr>
          <w:rFonts w:cs="David"/>
          <w:color w:val="000000" w:themeColor="text1"/>
        </w:rPr>
      </w:pPr>
      <w:r>
        <w:rPr>
          <w:rFonts w:cs="David"/>
          <w:color w:val="000000" w:themeColor="text1"/>
        </w:rPr>
        <w:t>W</w:t>
      </w:r>
      <w:r w:rsidR="00FB4A92">
        <w:rPr>
          <w:rFonts w:cs="David"/>
          <w:color w:val="000000" w:themeColor="text1"/>
        </w:rPr>
        <w:t>orkbook</w:t>
      </w:r>
      <w:r>
        <w:rPr>
          <w:rFonts w:cs="David"/>
          <w:color w:val="000000" w:themeColor="text1"/>
        </w:rPr>
        <w:t>-</w:t>
      </w:r>
    </w:p>
    <w:p w14:paraId="6AB9EC7E" w14:textId="58D5D546" w:rsidR="00FB4A92" w:rsidRDefault="00FB4A92" w:rsidP="00FB4A92">
      <w:pPr>
        <w:ind w:right="-2"/>
        <w:rPr>
          <w:rFonts w:cs="David"/>
          <w:color w:val="000000" w:themeColor="text1"/>
        </w:rPr>
      </w:pPr>
      <w:r>
        <w:rPr>
          <w:rFonts w:cs="David"/>
          <w:color w:val="000000" w:themeColor="text1"/>
        </w:rPr>
        <w:t xml:space="preserve">At one extreme (unstable), during mid-day with clear skies and light winds, the heating of the sun creates an upward heat flux at the ground </w:t>
      </w:r>
      <w:proofErr w:type="gramStart"/>
      <w:r>
        <w:rPr>
          <w:rFonts w:cs="David"/>
          <w:color w:val="000000" w:themeColor="text1"/>
        </w:rPr>
        <w:t>surface</w:t>
      </w:r>
      <w:proofErr w:type="gramEnd"/>
      <w:r>
        <w:rPr>
          <w:rFonts w:cs="David"/>
          <w:color w:val="000000" w:themeColor="text1"/>
        </w:rPr>
        <w:t xml:space="preserve"> and this heats the air in the lower layers. With extreme heating, large convective eddies generate upward-rising thermals that may extend vertically on the order of 1000 to 1500 meters. At the other extreme (stable), at night with light winds, the outgoing infrared radiation cools the ground and the air adjacent to it resulting in a downwind heat flux at the surface. This cooling near the ground while the temperature of the air above remains relatively unchanged, results in the creation of a temperature inversion in the layer near the ground. The inversion causes the = atmosphere to stabilize and resist vertical motions. This reduction of vertical exchange reduces vertical dispersion. This even temp to damp out some of the mechanical turbulence. </w:t>
      </w:r>
    </w:p>
    <w:p w14:paraId="1E63B593" w14:textId="1C12C849" w:rsidR="00C419E3" w:rsidRDefault="00C419E3" w:rsidP="00FB4A92">
      <w:pPr>
        <w:ind w:right="-2"/>
        <w:rPr>
          <w:rFonts w:cs="David"/>
          <w:color w:val="000000" w:themeColor="text1"/>
        </w:rPr>
      </w:pPr>
      <w:r>
        <w:rPr>
          <w:rFonts w:cs="David"/>
          <w:color w:val="000000" w:themeColor="text1"/>
        </w:rPr>
        <w:t xml:space="preserve">Chemistry - </w:t>
      </w:r>
    </w:p>
    <w:p w14:paraId="61DC2883" w14:textId="39F62981" w:rsidR="00CD2EAD" w:rsidRDefault="00CD2EAD" w:rsidP="003F702D">
      <w:pPr>
        <w:ind w:right="-2"/>
        <w:rPr>
          <w:rFonts w:cs="David"/>
          <w:color w:val="000000" w:themeColor="text1"/>
        </w:rPr>
      </w:pPr>
    </w:p>
    <w:p w14:paraId="33A30B03" w14:textId="77777777" w:rsidR="00B717D3" w:rsidRPr="00A10451" w:rsidRDefault="00B717D3" w:rsidP="003F702D">
      <w:pPr>
        <w:ind w:right="-2"/>
        <w:rPr>
          <w:rFonts w:cs="David" w:hint="cs"/>
          <w:color w:val="000000"/>
          <w:rtl/>
        </w:rPr>
      </w:pPr>
    </w:p>
    <w:p w14:paraId="65584AA2" w14:textId="0734272F" w:rsidR="00DE71B6" w:rsidRPr="00A10451" w:rsidRDefault="00DE71B6" w:rsidP="003F702D">
      <w:pPr>
        <w:ind w:right="-2"/>
        <w:rPr>
          <w:rFonts w:cs="David" w:hint="cs"/>
          <w:color w:val="000000"/>
          <w:rtl/>
        </w:rPr>
      </w:pPr>
    </w:p>
    <w:p w14:paraId="4B4029CF" w14:textId="7790BE1E" w:rsidR="00F01928" w:rsidRPr="00A10451" w:rsidRDefault="00F01928" w:rsidP="003F702D">
      <w:pPr>
        <w:ind w:right="-2"/>
        <w:rPr>
          <w:rFonts w:cs="David" w:hint="cs"/>
          <w:color w:val="000000"/>
        </w:rPr>
      </w:pPr>
    </w:p>
    <w:p w14:paraId="06DA6F86" w14:textId="04F52D71" w:rsidR="00F01928" w:rsidRPr="00A10451" w:rsidRDefault="00F01928" w:rsidP="003F702D">
      <w:pPr>
        <w:ind w:right="-2"/>
        <w:rPr>
          <w:rFonts w:cs="David" w:hint="cs"/>
          <w:color w:val="000000"/>
        </w:rPr>
      </w:pPr>
    </w:p>
    <w:p w14:paraId="40B984F4" w14:textId="1308A798" w:rsidR="00F01928" w:rsidRPr="00A10451" w:rsidRDefault="00F01928" w:rsidP="003F702D">
      <w:pPr>
        <w:ind w:right="-2"/>
        <w:rPr>
          <w:rFonts w:cs="David" w:hint="cs"/>
          <w:i/>
          <w:iCs/>
          <w:color w:val="000000"/>
        </w:rPr>
      </w:pPr>
      <w:r w:rsidRPr="00A10451">
        <w:rPr>
          <w:rFonts w:cs="David" w:hint="cs"/>
          <w:i/>
          <w:iCs/>
          <w:noProof/>
          <w:color w:val="000000"/>
        </w:rPr>
        <w:lastRenderedPageBreak/>
        <w:drawing>
          <wp:inline distT="0" distB="0" distL="0" distR="0" wp14:anchorId="4E123C8C" wp14:editId="43FD31DD">
            <wp:extent cx="5971736" cy="2603992"/>
            <wp:effectExtent l="0" t="0" r="0" b="0"/>
            <wp:docPr id="4" name="Picture 4"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5-06 at 17.56.0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80432" cy="2607784"/>
                    </a:xfrm>
                    <a:prstGeom prst="rect">
                      <a:avLst/>
                    </a:prstGeom>
                  </pic:spPr>
                </pic:pic>
              </a:graphicData>
            </a:graphic>
          </wp:inline>
        </w:drawing>
      </w:r>
    </w:p>
    <w:p w14:paraId="38203095" w14:textId="45F49AE5" w:rsidR="00BE1696" w:rsidRPr="00A10451" w:rsidRDefault="00BE1696" w:rsidP="003F702D">
      <w:pPr>
        <w:ind w:right="-2"/>
        <w:rPr>
          <w:rFonts w:cs="David" w:hint="cs"/>
          <w:color w:val="000000"/>
        </w:rPr>
      </w:pPr>
    </w:p>
    <w:p w14:paraId="3FF038FF" w14:textId="5CB1B7F5" w:rsidR="00CC59C0" w:rsidRPr="00A10451" w:rsidRDefault="00626C5C" w:rsidP="003F702D">
      <w:pPr>
        <w:ind w:right="-2"/>
        <w:rPr>
          <w:rFonts w:cs="David" w:hint="cs"/>
          <w:color w:val="000000"/>
        </w:rPr>
      </w:pPr>
      <w:r w:rsidRPr="00A10451">
        <w:rPr>
          <w:rFonts w:cs="David" w:hint="cs"/>
          <w:noProof/>
          <w:color w:val="000000"/>
        </w:rPr>
        <w:drawing>
          <wp:inline distT="0" distB="0" distL="0" distR="0" wp14:anchorId="22A61B9D" wp14:editId="2B53692A">
            <wp:extent cx="5824450" cy="3615397"/>
            <wp:effectExtent l="0" t="0" r="5080" b="4445"/>
            <wp:docPr id="5" name="Picture 5"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5-06 at 17.59.46.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35743" cy="3622407"/>
                    </a:xfrm>
                    <a:prstGeom prst="rect">
                      <a:avLst/>
                    </a:prstGeom>
                  </pic:spPr>
                </pic:pic>
              </a:graphicData>
            </a:graphic>
          </wp:inline>
        </w:drawing>
      </w:r>
    </w:p>
    <w:p w14:paraId="2A782D02" w14:textId="77777777" w:rsidR="005C09C0" w:rsidRPr="00A10451" w:rsidRDefault="005C09C0" w:rsidP="003F702D">
      <w:pPr>
        <w:pStyle w:val="ListParagraph"/>
        <w:ind w:left="0" w:right="-2"/>
        <w:rPr>
          <w:rFonts w:cs="David" w:hint="cs"/>
          <w:b/>
          <w:bCs/>
          <w:color w:val="000000"/>
        </w:rPr>
      </w:pPr>
    </w:p>
    <w:p w14:paraId="04B98998" w14:textId="77777777" w:rsidR="00B37986" w:rsidRPr="00A10451" w:rsidRDefault="00B37986" w:rsidP="003473F2">
      <w:pPr>
        <w:pStyle w:val="Heading2"/>
        <w:rPr>
          <w:rFonts w:cs="David" w:hint="cs"/>
        </w:rPr>
      </w:pPr>
      <w:r w:rsidRPr="00A10451">
        <w:rPr>
          <w:rFonts w:cs="David" w:hint="cs"/>
        </w:rPr>
        <w:t>Methodology – problem formulation and optimization</w:t>
      </w:r>
    </w:p>
    <w:p w14:paraId="38B6486C" w14:textId="3BAE93A1" w:rsidR="00446642" w:rsidRPr="00A10451" w:rsidRDefault="00446642" w:rsidP="00C419E3">
      <w:pPr>
        <w:pStyle w:val="Heading3"/>
        <w:rPr>
          <w:rFonts w:hint="cs"/>
        </w:rPr>
      </w:pPr>
      <w:r w:rsidRPr="00A10451">
        <w:rPr>
          <w:rFonts w:hint="cs"/>
        </w:rPr>
        <w:t>General problem formulation</w:t>
      </w:r>
    </w:p>
    <w:p w14:paraId="25F63853" w14:textId="1E570524" w:rsidR="00D6546D" w:rsidRPr="00A10451" w:rsidRDefault="004275DD" w:rsidP="00D32E97">
      <w:pPr>
        <w:ind w:right="-2"/>
        <w:rPr>
          <w:rFonts w:cs="David" w:hint="cs"/>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region of interest</w:t>
      </w:r>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place our network of sensors in</w:t>
      </w:r>
      <w:r w:rsidRPr="00A10451">
        <w:rPr>
          <w:rFonts w:cs="David" w:hint="cs"/>
        </w:rPr>
        <w:t xml:space="preserve">. Let </w:t>
      </w:r>
      <m:oMath>
        <m:r>
          <m:rPr>
            <m:sty m:val="p"/>
          </m:rPr>
          <w:rPr>
            <w:rFonts w:ascii="Cambria Math" w:hAnsi="Cambria Math" w:cs="David" w:hint="cs"/>
            <w:color w:val="000000" w:themeColor="text1"/>
          </w:rPr>
          <m:t>{S}</m:t>
        </m:r>
      </m:oMath>
      <w:r w:rsidRPr="00A10451">
        <w:rPr>
          <w:rFonts w:cs="David" w:hint="cs"/>
        </w:rPr>
        <w:t xml:space="preserve"> 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A10451">
        <w:rPr>
          <w:rFonts w:cs="David" w:hint="cs"/>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A75124">
      <w:pPr>
        <w:ind w:right="-2"/>
        <w:rPr>
          <w:rFonts w:cs="David"/>
        </w:rPr>
      </w:pPr>
      <w:r w:rsidRPr="00A10451">
        <w:rPr>
          <w:rFonts w:cs="David" w:hint="cs"/>
        </w:rPr>
        <w:lastRenderedPageBreak/>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A75124">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8970A9">
        <w:tc>
          <w:tcPr>
            <w:tcW w:w="7371" w:type="dxa"/>
          </w:tcPr>
          <w:p w14:paraId="7C78BE4B" w14:textId="15E2AFDE" w:rsidR="00C419E3" w:rsidRPr="00B968DA" w:rsidRDefault="00C419E3" w:rsidP="008970A9">
            <w:pPr>
              <w:ind w:right="-2"/>
              <w:rPr>
                <w:rFonts w:cs="David" w:hint="cs"/>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r>
                  <w:rPr>
                    <w:rFonts w:ascii="Cambria Math" w:hAnsi="Cambria Math" w:cs="David" w:hint="cs"/>
                    <w:color w:val="000000" w:themeColor="text1"/>
                  </w:rPr>
                  <m:t>}</m:t>
                </m:r>
              </m:oMath>
            </m:oMathPara>
          </w:p>
        </w:tc>
        <w:tc>
          <w:tcPr>
            <w:tcW w:w="843" w:type="dxa"/>
            <w:vAlign w:val="center"/>
          </w:tcPr>
          <w:p w14:paraId="3F292BB2" w14:textId="6C639286" w:rsidR="00C419E3" w:rsidRPr="00A10451" w:rsidRDefault="00C419E3" w:rsidP="008970A9">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7</w:t>
            </w:r>
            <w:r w:rsidRPr="00A10451">
              <w:rPr>
                <w:rFonts w:cs="David" w:hint="cs"/>
                <w:color w:val="000000"/>
              </w:rPr>
              <w:fldChar w:fldCharType="end"/>
            </w:r>
            <w:r w:rsidRPr="00A10451">
              <w:rPr>
                <w:rFonts w:cs="David" w:hint="cs"/>
                <w:color w:val="000000"/>
              </w:rPr>
              <w:t>)</w:t>
            </w:r>
          </w:p>
        </w:tc>
      </w:tr>
    </w:tbl>
    <w:p w14:paraId="021FD255" w14:textId="77777777" w:rsidR="00624E0B" w:rsidRPr="00A10451" w:rsidRDefault="00624E0B" w:rsidP="00A75124">
      <w:pPr>
        <w:ind w:right="-2"/>
        <w:rPr>
          <w:rFonts w:cs="David" w:hint="cs"/>
        </w:rPr>
      </w:pPr>
    </w:p>
    <w:p w14:paraId="1214DA31" w14:textId="7191A34A" w:rsidR="00624E0B" w:rsidRDefault="006E0581" w:rsidP="00B44A3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emissions</w:t>
      </w:r>
      <w:r w:rsidRPr="00A10451">
        <w:rPr>
          <w:rFonts w:cs="David" w:hint="cs"/>
        </w:rPr>
        <w:t>, i.e.:</w:t>
      </w:r>
    </w:p>
    <w:p w14:paraId="540CF230" w14:textId="77777777" w:rsidR="001A19D8" w:rsidRDefault="001A19D8" w:rsidP="001A19D8">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8970A9">
        <w:tc>
          <w:tcPr>
            <w:tcW w:w="7371" w:type="dxa"/>
          </w:tcPr>
          <w:p w14:paraId="54607D6C" w14:textId="77777777" w:rsidR="001A19D8" w:rsidRPr="00A10451" w:rsidRDefault="001A19D8" w:rsidP="001A19D8">
            <w:pPr>
              <w:rPr>
                <w:rFonts w:cs="David" w:hint="cs"/>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8970A9">
            <w:pPr>
              <w:ind w:right="-2"/>
              <w:rPr>
                <w:rFonts w:cs="David" w:hint="cs"/>
                <w:color w:val="000000"/>
              </w:rPr>
            </w:pPr>
          </w:p>
        </w:tc>
        <w:tc>
          <w:tcPr>
            <w:tcW w:w="843" w:type="dxa"/>
            <w:vAlign w:val="center"/>
          </w:tcPr>
          <w:p w14:paraId="0528FE3A" w14:textId="057E17BD" w:rsidR="001A19D8" w:rsidRPr="00A10451" w:rsidRDefault="001A19D8" w:rsidP="008970A9">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8</w:t>
            </w:r>
            <w:r w:rsidRPr="00A10451">
              <w:rPr>
                <w:rFonts w:cs="David" w:hint="cs"/>
                <w:color w:val="000000"/>
              </w:rPr>
              <w:fldChar w:fldCharType="end"/>
            </w:r>
            <w:r w:rsidRPr="00A10451">
              <w:rPr>
                <w:rFonts w:cs="David" w:hint="cs"/>
                <w:color w:val="000000"/>
              </w:rPr>
              <w:t>)</w:t>
            </w:r>
          </w:p>
        </w:tc>
      </w:tr>
    </w:tbl>
    <w:p w14:paraId="7A96DDD0" w14:textId="752CD2E7" w:rsidR="00A40D44" w:rsidRDefault="006E0581" w:rsidP="001C09D6">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in our case, the Gaussian plume model</w:t>
      </w:r>
      <w:r w:rsidRPr="00A10451">
        <w:rPr>
          <w:rFonts w:cs="David" w:hint="cs"/>
        </w:rPr>
        <w:t>.</w:t>
      </w:r>
    </w:p>
    <w:p w14:paraId="53A3CB32" w14:textId="77777777" w:rsidR="00C419E3" w:rsidRPr="00A10451" w:rsidRDefault="00C419E3" w:rsidP="001C09D6">
      <w:pPr>
        <w:rPr>
          <w:rFonts w:cs="David" w:hint="cs"/>
        </w:rPr>
      </w:pPr>
    </w:p>
    <w:p w14:paraId="126B6331" w14:textId="4DB730EE" w:rsidR="00C419E3" w:rsidRPr="00C419E3" w:rsidRDefault="00C419E3" w:rsidP="00C419E3">
      <w:pPr>
        <w:pStyle w:val="Heading3"/>
        <w:rPr>
          <w:rFonts w:hint="cs"/>
        </w:rPr>
      </w:pPr>
      <w:r w:rsidRPr="00A10451">
        <w:rPr>
          <w:rFonts w:hint="cs"/>
        </w:rPr>
        <w:t>Pairwise Euclidean distance (PED)</w:t>
      </w:r>
    </w:p>
    <w:p w14:paraId="3CC9032D" w14:textId="77777777" w:rsidR="00C419E3" w:rsidRPr="00A10451" w:rsidRDefault="00C419E3" w:rsidP="00C419E3">
      <w:pPr>
        <w:ind w:right="-2"/>
        <w:rPr>
          <w:rFonts w:cs="David" w:hint="cs"/>
          <w:color w:val="000000" w:themeColor="text1"/>
        </w:rPr>
      </w:pPr>
      <w:r w:rsidRPr="00A10451">
        <w:rPr>
          <w:rFonts w:cs="David" w:hint="cs"/>
          <w:color w:val="000000"/>
        </w:rPr>
        <w:t xml:space="preserve">A criterion for evaluating how well a hypothetical network of sensors, placed in hypothetical locations, would be able to distinguish between overlapping plumes, was defined for the optimization problem. The criterion is the pairwise Euclidean distance (PED) </w:t>
      </w:r>
      <w:r w:rsidRPr="00A10451">
        <w:rPr>
          <w:rFonts w:cs="David" w:hint="cs"/>
          <w:color w:val="000000" w:themeColor="text1"/>
        </w:rPr>
        <w:t xml:space="preserve">between calculated readings of two sensor network sets with different number of active sources. That is, the PED of </w:t>
      </w:r>
    </w:p>
    <w:p w14:paraId="068BADEB" w14:textId="03303FB7" w:rsidR="00C419E3" w:rsidRDefault="00C419E3" w:rsidP="00C419E3">
      <w:pPr>
        <w:ind w:right="-2"/>
        <w:rPr>
          <w:rFonts w:cs="David"/>
          <w:color w:val="000000" w:themeColor="text1"/>
        </w:rPr>
      </w:pPr>
      <w:r w:rsidRPr="00A10451">
        <w:rPr>
          <w:rFonts w:cs="David" w:hint="cs"/>
          <w:color w:val="000000" w:themeColor="text1"/>
        </w:rPr>
        <w:t>two sets of active sources with different sizes {S}' and {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8970A9">
        <w:tc>
          <w:tcPr>
            <w:tcW w:w="7371" w:type="dxa"/>
          </w:tcPr>
          <w:p w14:paraId="40CCB725" w14:textId="77777777" w:rsidR="001A19D8" w:rsidRPr="00A10451" w:rsidRDefault="001A19D8" w:rsidP="001A19D8">
            <w:pPr>
              <w:ind w:right="-2"/>
              <w:rPr>
                <w:rFonts w:cs="David" w:hint="cs"/>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p w14:paraId="41D84880" w14:textId="77777777" w:rsidR="001A19D8" w:rsidRPr="00A10451" w:rsidRDefault="001A19D8" w:rsidP="001A19D8">
            <w:pPr>
              <w:rPr>
                <w:rFonts w:cs="David" w:hint="cs"/>
                <w:color w:val="000000"/>
              </w:rPr>
            </w:pPr>
          </w:p>
        </w:tc>
        <w:tc>
          <w:tcPr>
            <w:tcW w:w="843" w:type="dxa"/>
            <w:vAlign w:val="center"/>
          </w:tcPr>
          <w:p w14:paraId="216236EF" w14:textId="360B9951" w:rsidR="001A19D8" w:rsidRPr="00A10451" w:rsidRDefault="001A19D8" w:rsidP="008970A9">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9</w:t>
            </w:r>
            <w:r w:rsidRPr="00A10451">
              <w:rPr>
                <w:rFonts w:cs="David" w:hint="cs"/>
                <w:color w:val="000000"/>
              </w:rPr>
              <w:fldChar w:fldCharType="end"/>
            </w:r>
            <w:r w:rsidRPr="00A10451">
              <w:rPr>
                <w:rFonts w:cs="David" w:hint="cs"/>
                <w:color w:val="000000"/>
              </w:rPr>
              <w:t>)</w:t>
            </w:r>
          </w:p>
        </w:tc>
      </w:tr>
    </w:tbl>
    <w:p w14:paraId="392C57B0" w14:textId="5A006FF3" w:rsidR="00C419E3" w:rsidRPr="00C419E3" w:rsidRDefault="00C419E3" w:rsidP="00C419E3">
      <w:pPr>
        <w:ind w:right="-2"/>
        <w:rPr>
          <w:rFonts w:cs="David" w:hint="cs"/>
          <w:color w:val="000000" w:themeColor="text1"/>
        </w:rPr>
      </w:pPr>
      <w:r w:rsidRPr="00A10451">
        <w:rPr>
          <w:rFonts w:cs="David" w:hint="cs"/>
          <w:color w:val="000000" w:themeColor="text1"/>
        </w:rPr>
        <w:t xml:space="preserve">In a generated network set that is able to distinguish well </w:t>
      </w:r>
      <w:r w:rsidRPr="00A10451">
        <w:rPr>
          <w:rFonts w:cs="David" w:hint="cs"/>
          <w:color w:val="000000"/>
        </w:rPr>
        <w:t>between overlapping plumes (if given a source term estimation (STE) problem), a change in the n</w:t>
      </w:r>
      <w:r w:rsidRPr="00A10451">
        <w:rPr>
          <w:rFonts w:cs="David" w:hint="cs"/>
          <w:color w:val="000000" w:themeColor="text1"/>
        </w:rPr>
        <w:t>umber of active sources is expected to have a dramatic effect on the sensor network readings, resulting in high PED values. On the other hand, low PED values will characterize a network of sensors that will not be able to sufficiently resolve a problem of source separation and estimation. An example of a matrix of PED values is shown in</w:t>
      </w:r>
      <w:r w:rsidRPr="00A10451">
        <w:rPr>
          <w:rFonts w:cs="David" w:hint="cs"/>
          <w:color w:val="FF0000"/>
        </w:rPr>
        <w:t xml:space="preserve"> Figure X </w:t>
      </w:r>
      <w:r w:rsidRPr="00A10451">
        <w:rPr>
          <w:rFonts w:cs="David" w:hint="cs"/>
          <w:color w:val="000000" w:themeColor="text1"/>
        </w:rPr>
        <w:t xml:space="preserve">for different combinations of 1-5 active sources. </w:t>
      </w:r>
    </w:p>
    <w:p w14:paraId="5D76A521" w14:textId="2BA9D0D6" w:rsidR="00446642" w:rsidRPr="00A10451" w:rsidRDefault="00446642" w:rsidP="001C09D6">
      <w:pPr>
        <w:rPr>
          <w:rFonts w:cs="David" w:hint="cs"/>
        </w:rPr>
      </w:pPr>
    </w:p>
    <w:p w14:paraId="4FC7A0CD" w14:textId="59AB93BF" w:rsidR="000B666F" w:rsidRPr="00A10451" w:rsidRDefault="00446642" w:rsidP="00C419E3">
      <w:pPr>
        <w:pStyle w:val="Heading3"/>
        <w:rPr>
          <w:rFonts w:hint="cs"/>
        </w:rPr>
      </w:pPr>
      <w:r w:rsidRPr="00A10451">
        <w:rPr>
          <w:rFonts w:hint="cs"/>
        </w:rPr>
        <w:t>Our problem formulation</w:t>
      </w:r>
    </w:p>
    <w:p w14:paraId="5C1FD6E6" w14:textId="572E60A6" w:rsidR="00C55D97" w:rsidRPr="00A10451" w:rsidRDefault="00967170" w:rsidP="00C55D97">
      <w:pPr>
        <w:rPr>
          <w:rFonts w:cs="David" w:hint="cs"/>
        </w:rPr>
      </w:pPr>
      <w:r w:rsidRPr="00A10451">
        <w:rPr>
          <w:rFonts w:cs="David" w:hint="cs"/>
        </w:rPr>
        <w:t xml:space="preserve">In our problem, we wish to find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1D2D3B" w:rsidRPr="00A10451">
        <w:rPr>
          <w:rFonts w:cs="David" w:hint="cs"/>
        </w:rPr>
        <w:t xml:space="preserve">. In general, </w:t>
      </w:r>
      <w:r w:rsidR="00384826" w:rsidRPr="00A10451">
        <w:rPr>
          <w:rFonts w:cs="David" w:hint="cs"/>
        </w:rPr>
        <w:t>when</w:t>
      </w:r>
      <w:r w:rsidR="00F94F4E" w:rsidRPr="00A10451">
        <w:rPr>
          <w:rFonts w:cs="David" w:hint="cs"/>
        </w:rPr>
        <w:t xml:space="preserve"> the number of sensors </w:t>
      </w:r>
      <w:r w:rsidR="00384826" w:rsidRPr="00A10451">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A10451">
        <w:rPr>
          <w:rFonts w:cs="David" w:hint="cs"/>
        </w:rPr>
        <w:t>)</w:t>
      </w:r>
      <w:r w:rsidR="00564EA9" w:rsidRPr="00A10451">
        <w:rPr>
          <w:rFonts w:cs="David" w:hint="cs"/>
        </w:rPr>
        <w:t xml:space="preserve"> </w:t>
      </w:r>
      <w:r w:rsidR="00384826" w:rsidRPr="00A10451">
        <w:rPr>
          <w:rFonts w:cs="David" w:hint="cs"/>
        </w:rPr>
        <w:t xml:space="preserve">increases, </w:t>
      </w:r>
      <w:r w:rsidR="00156C2E" w:rsidRPr="00A10451">
        <w:rPr>
          <w:rFonts w:cs="David" w:hint="cs"/>
        </w:rPr>
        <w:t xml:space="preserve">the PED values, calculated between </w:t>
      </w:r>
      <w:r w:rsidR="00AE3DCA" w:rsidRPr="00A10451">
        <w:rPr>
          <w:rFonts w:cs="David" w:hint="cs"/>
          <w:color w:val="000000" w:themeColor="text1"/>
        </w:rPr>
        <w:t>two sets of active sources with different sizes {S}' and {S}"</w:t>
      </w:r>
      <w:r w:rsidR="008C3ABC" w:rsidRPr="00A10451">
        <w:rPr>
          <w:rFonts w:cs="David" w:hint="cs"/>
          <w:color w:val="000000" w:themeColor="text1"/>
        </w:rPr>
        <w:t>,</w:t>
      </w:r>
      <w:r w:rsidR="00AE3DCA" w:rsidRPr="00A10451">
        <w:rPr>
          <w:rFonts w:cs="David" w:hint="cs"/>
          <w:color w:val="000000" w:themeColor="text1"/>
        </w:rPr>
        <w:t xml:space="preserve"> increases as well (</w:t>
      </w:r>
      <w:r w:rsidR="00AE3DCA" w:rsidRPr="00A10451">
        <w:rPr>
          <w:rFonts w:cs="David" w:hint="cs"/>
          <w:color w:val="FF0000"/>
        </w:rPr>
        <w:t xml:space="preserve">see </w:t>
      </w:r>
      <w:r w:rsidR="00CA78C5">
        <w:rPr>
          <w:rFonts w:cs="David"/>
          <w:color w:val="FF0000"/>
        </w:rPr>
        <w:t>Eq.</w:t>
      </w:r>
      <w:r w:rsidR="00AE3DCA" w:rsidRPr="00A10451">
        <w:rPr>
          <w:rFonts w:cs="David" w:hint="cs"/>
          <w:color w:val="FF0000"/>
        </w:rPr>
        <w:t xml:space="preserve"> </w:t>
      </w:r>
      <w:r w:rsidR="00CA78C5">
        <w:rPr>
          <w:rFonts w:cs="David"/>
          <w:color w:val="FF0000"/>
        </w:rPr>
        <w:t>9</w:t>
      </w:r>
      <w:r w:rsidR="00AE3DCA" w:rsidRPr="00A10451">
        <w:rPr>
          <w:rFonts w:cs="David" w:hint="cs"/>
          <w:color w:val="000000" w:themeColor="text1"/>
        </w:rPr>
        <w:t xml:space="preserve">). </w:t>
      </w:r>
      <w:r w:rsidR="00FA5937" w:rsidRPr="00A10451">
        <w:rPr>
          <w:rFonts w:cs="David" w:hint="cs"/>
          <w:color w:val="000000" w:themeColor="text1"/>
        </w:rPr>
        <w:t xml:space="preserve">Given that the span of a </w:t>
      </w:r>
      <w:r w:rsidR="00FA5937" w:rsidRPr="00A10451">
        <w:rPr>
          <w:rFonts w:cs="David" w:hint="cs"/>
          <w:color w:val="000000" w:themeColor="text1"/>
        </w:rPr>
        <w:lastRenderedPageBreak/>
        <w:t xml:space="preserve">set of static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364CB2" w:rsidRPr="00A10451">
        <w:rPr>
          <w:rFonts w:cs="David" w:hint="cs"/>
          <w:color w:val="000000" w:themeColor="text1"/>
        </w:rPr>
        <w:t>form 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to separate</w:t>
      </w:r>
      <w:r w:rsidR="000C358F" w:rsidRPr="00A10451">
        <w:rPr>
          <w:rFonts w:cs="David" w:hint="cs"/>
          <w:color w:val="000000" w:themeColor="text1"/>
        </w:rPr>
        <w:t xml:space="preserve"> </w:t>
      </w:r>
      <w:r w:rsidR="00B33A20" w:rsidRPr="00A10451">
        <w:rPr>
          <w:rFonts w:cs="David" w:hint="cs"/>
          <w:color w:val="000000"/>
        </w:rPr>
        <w:t>the different</w:t>
      </w:r>
      <w:r w:rsidR="003B33E7" w:rsidRPr="00A10451">
        <w:rPr>
          <w:rFonts w:cs="David" w:hint="cs"/>
          <w:color w:val="000000"/>
        </w:rPr>
        <w:t xml:space="preserve"> sources</w:t>
      </w:r>
      <w:r w:rsidR="000C358F" w:rsidRPr="00A10451">
        <w:rPr>
          <w:rFonts w:cs="David" w:hint="cs"/>
          <w:color w:val="000000"/>
        </w:rPr>
        <w:t>.</w:t>
      </w:r>
      <w:r w:rsidR="00A03AB0" w:rsidRPr="00A10451">
        <w:rPr>
          <w:rFonts w:cs="David" w:hint="cs"/>
          <w:color w:val="000000"/>
        </w:rPr>
        <w:t xml:space="preserve"> </w:t>
      </w:r>
      <w:r w:rsidR="0036719E" w:rsidRPr="00A10451">
        <w:rPr>
          <w:rFonts w:cs="David" w:hint="cs"/>
        </w:rPr>
        <w:t xml:space="preserve">The first objective is then to find the minimal number of sensors deployed: </w:t>
      </w:r>
    </w:p>
    <w:p w14:paraId="63B23174" w14:textId="77777777" w:rsidR="00AD3B01" w:rsidRPr="00A10451" w:rsidRDefault="00AD3B01" w:rsidP="0036719E">
      <w:pPr>
        <w:rPr>
          <w:rFonts w:cs="David" w:hint="cs"/>
        </w:rPr>
      </w:pPr>
    </w:p>
    <w:p w14:paraId="3E05757D" w14:textId="7AF011ED" w:rsidR="0036719E" w:rsidRPr="00A10451" w:rsidRDefault="0036719E" w:rsidP="0036719E">
      <w:pPr>
        <w:rPr>
          <w:rFonts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p w14:paraId="5A3E263A" w14:textId="77777777" w:rsidR="00AD3B01" w:rsidRPr="00A10451" w:rsidRDefault="00AD3B01" w:rsidP="00CA1863">
      <w:pPr>
        <w:rPr>
          <w:rFonts w:cs="David" w:hint="cs"/>
        </w:rPr>
      </w:pPr>
    </w:p>
    <w:p w14:paraId="209B4284" w14:textId="09FF81A8" w:rsidR="00CA1863" w:rsidRPr="00A10451" w:rsidRDefault="001B5B9A" w:rsidP="00CA1863">
      <w:pPr>
        <w:rPr>
          <w:rFonts w:cs="David" w:hint="cs"/>
        </w:rPr>
      </w:pPr>
      <w:r w:rsidRPr="00A10451">
        <w:rPr>
          <w:rFonts w:cs="David" w:hint="cs"/>
        </w:rPr>
        <w:t xml:space="preserve">It is possible to phrase several different objective functions that maximizes </w:t>
      </w:r>
      <w:r w:rsidR="00ED575E" w:rsidRPr="00A10451">
        <w:rPr>
          <w:rFonts w:cs="David" w:hint="cs"/>
        </w:rPr>
        <w:t xml:space="preserve">the PED value. </w:t>
      </w:r>
      <w:r w:rsidR="00C25117" w:rsidRPr="00A10451">
        <w:rPr>
          <w:rFonts w:cs="David" w:hint="cs"/>
        </w:rPr>
        <w:t xml:space="preserve">Our algorithm seeks to find the optimal set of sensors </w:t>
      </w:r>
      <m:oMath>
        <m:r>
          <m:rPr>
            <m:sty m:val="p"/>
          </m:rPr>
          <w:rPr>
            <w:rFonts w:ascii="Cambria Math" w:hAnsi="Cambria Math" w:cs="David" w:hint="cs"/>
          </w:rPr>
          <m:t>{R}</m:t>
        </m:r>
      </m:oMath>
      <w:r w:rsidR="00C25117" w:rsidRPr="00A10451">
        <w:rPr>
          <w:rFonts w:cs="David" w:hint="cs"/>
        </w:rPr>
        <w:t xml:space="preserve">, so </w:t>
      </w:r>
      <w:r w:rsidR="0002734F" w:rsidRPr="00A10451">
        <w:rPr>
          <w:rFonts w:cs="David" w:hint="cs"/>
        </w:rPr>
        <w:t xml:space="preserve">that </w:t>
      </w:r>
      <w:r w:rsidR="00C25117" w:rsidRPr="00A10451">
        <w:rPr>
          <w:rFonts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A10451">
        <w:rPr>
          <w:rFonts w:cs="David" w:hint="cs"/>
          <w:color w:val="000000" w:themeColor="text1"/>
        </w:rPr>
        <w:t xml:space="preserve"> is maximized</w:t>
      </w:r>
      <w:r w:rsidR="008320FF" w:rsidRPr="00A10451">
        <w:rPr>
          <w:rFonts w:cs="David" w:hint="cs"/>
          <w:color w:val="000000" w:themeColor="text1"/>
        </w:rPr>
        <w:t xml:space="preserve">, considering all possible combinations of </w:t>
      </w:r>
      <w:r w:rsidR="00D36658" w:rsidRPr="00A10451">
        <w:rPr>
          <w:rFonts w:cs="David" w:hint="cs"/>
          <w:color w:val="000000" w:themeColor="text1"/>
        </w:rPr>
        <w:t xml:space="preserve">two sets of number of active sources with different sizes {S}' and {S}". </w:t>
      </w:r>
      <w:r w:rsidR="00C25117" w:rsidRPr="00A10451">
        <w:rPr>
          <w:rFonts w:cs="David" w:hint="cs"/>
          <w:color w:val="000000" w:themeColor="text1"/>
        </w:rPr>
        <w:t xml:space="preserve">For example, in the case of 5 sources, 31 </w:t>
      </w:r>
      <w:r w:rsidR="002E789D" w:rsidRPr="00A10451">
        <w:rPr>
          <w:rFonts w:cs="David" w:hint="cs"/>
          <w:color w:val="000000" w:themeColor="text1"/>
        </w:rPr>
        <w:t xml:space="preserve">options </w:t>
      </w:r>
      <w:r w:rsidR="00053F95" w:rsidRPr="00A10451">
        <w:rPr>
          <w:rFonts w:cs="David" w:hint="cs"/>
          <w:color w:val="000000" w:themeColor="text1"/>
        </w:rPr>
        <w:t xml:space="preserve">of </w:t>
      </w:r>
      <w:r w:rsidR="00DF4E81" w:rsidRPr="00A10451">
        <w:rPr>
          <w:rFonts w:cs="David" w:hint="cs"/>
          <w:color w:val="000000" w:themeColor="text1"/>
        </w:rPr>
        <w:t>1-5 active sources exist</w:t>
      </w:r>
      <w:r w:rsidR="004003F5" w:rsidRPr="00A10451">
        <w:rPr>
          <w:rFonts w:cs="David" w:hint="cs"/>
          <w:color w:val="000000" w:themeColor="text1"/>
        </w:rPr>
        <w:t xml:space="preserve">, creating a total of 355 combinations </w:t>
      </w:r>
      <w:r w:rsidR="0009441C" w:rsidRPr="00A10451">
        <w:rPr>
          <w:rFonts w:cs="David" w:hint="cs"/>
          <w:color w:val="000000" w:themeColor="text1"/>
        </w:rPr>
        <w:t xml:space="preserve">(i.e., 355 PED values) </w:t>
      </w:r>
      <w:r w:rsidR="004003F5" w:rsidRPr="00A10451">
        <w:rPr>
          <w:rFonts w:cs="David" w:hint="cs"/>
          <w:color w:val="000000" w:themeColor="text1"/>
        </w:rPr>
        <w:t xml:space="preserve">of two </w:t>
      </w:r>
      <w:r w:rsidR="00C25117" w:rsidRPr="00A10451">
        <w:rPr>
          <w:rFonts w:cs="David" w:hint="cs"/>
          <w:color w:val="000000" w:themeColor="text1"/>
        </w:rPr>
        <w:t>sets of number of active sources with different sizes {S}' and {S}"</w:t>
      </w:r>
      <w:r w:rsidR="00504FDB" w:rsidRPr="00A10451">
        <w:rPr>
          <w:rFonts w:cs="David" w:hint="cs"/>
          <w:color w:val="000000" w:themeColor="text1"/>
        </w:rPr>
        <w:t>.</w:t>
      </w:r>
      <w:r w:rsidR="006E041B" w:rsidRPr="00A10451">
        <w:rPr>
          <w:rFonts w:cs="David" w:hint="cs"/>
          <w:color w:val="000000" w:themeColor="text1"/>
        </w:rPr>
        <w:t xml:space="preserve"> </w:t>
      </w:r>
      <w:r w:rsidR="006611BF" w:rsidRPr="00A10451">
        <w:rPr>
          <w:rFonts w:cs="David" w:hint="cs"/>
        </w:rPr>
        <w:t>The</w:t>
      </w:r>
      <w:r w:rsidR="006E041B" w:rsidRPr="00A10451">
        <w:rPr>
          <w:rFonts w:cs="David" w:hint="cs"/>
        </w:rPr>
        <w:t xml:space="preserve"> </w:t>
      </w:r>
      <w:r w:rsidR="006611BF" w:rsidRPr="00A10451">
        <w:rPr>
          <w:rFonts w:cs="David" w:hint="cs"/>
        </w:rPr>
        <w:t xml:space="preserve">second objective </w:t>
      </w:r>
      <w:r w:rsidR="00B54BB0" w:rsidRPr="00A10451">
        <w:rPr>
          <w:rFonts w:cs="David" w:hint="cs"/>
        </w:rPr>
        <w:t xml:space="preserve">we define </w:t>
      </w:r>
      <w:r w:rsidR="005300D5" w:rsidRPr="00A10451">
        <w:rPr>
          <w:rFonts w:cs="David" w:hint="cs"/>
        </w:rPr>
        <w:t xml:space="preserve">is </w:t>
      </w:r>
      <w:r w:rsidR="00DB6351" w:rsidRPr="00A10451">
        <w:rPr>
          <w:rFonts w:cs="David" w:hint="cs"/>
        </w:rPr>
        <w:t>then phrased as:</w:t>
      </w:r>
    </w:p>
    <w:p w14:paraId="75FD553D" w14:textId="77777777" w:rsidR="001A42A5" w:rsidRPr="00A10451" w:rsidRDefault="001A42A5" w:rsidP="00CA1863">
      <w:pPr>
        <w:rPr>
          <w:rFonts w:cs="David" w:hint="cs"/>
        </w:rPr>
      </w:pPr>
    </w:p>
    <w:p w14:paraId="62C3BF85" w14:textId="3744055D" w:rsidR="00EA5BC7" w:rsidRPr="00A10451" w:rsidRDefault="00CA1863" w:rsidP="0037345A">
      <w:pPr>
        <w:rPr>
          <w:rFonts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num>
                    <m:den>
                      <m:r>
                        <m:rPr>
                          <m:sty m:val="p"/>
                        </m:rPr>
                        <w:rPr>
                          <w:rFonts w:ascii="Cambria Math" w:hAnsi="Cambria Math" w:cs="David" w:hint="cs"/>
                        </w:rPr>
                        <m:t>all combinations</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p w14:paraId="68364978" w14:textId="77777777" w:rsidR="007E721A" w:rsidRPr="00A10451" w:rsidRDefault="007E721A" w:rsidP="00841519">
      <w:pPr>
        <w:rPr>
          <w:rFonts w:cs="David" w:hint="cs"/>
        </w:rPr>
      </w:pPr>
    </w:p>
    <w:p w14:paraId="00815DE1" w14:textId="77777777" w:rsidR="00C55D97" w:rsidRDefault="009207B6" w:rsidP="006C77D6">
      <w:pPr>
        <w:rPr>
          <w:rFonts w:cs="David"/>
        </w:rPr>
      </w:pPr>
      <w:r w:rsidRPr="00A10451">
        <w:rPr>
          <w:rFonts w:cs="David" w:hint="cs"/>
        </w:rPr>
        <w:t>The</w:t>
      </w:r>
      <w:r w:rsidR="006233BB" w:rsidRPr="00A10451">
        <w:rPr>
          <w:rFonts w:cs="David" w:hint="cs"/>
        </w:rPr>
        <w:t xml:space="preserve"> network of sensors </w:t>
      </w:r>
      <w:r w:rsidRPr="00A10451">
        <w:rPr>
          <w:rFonts w:cs="David" w:hint="cs"/>
        </w:rPr>
        <w:t xml:space="preserve">deployed should </w:t>
      </w:r>
      <w:r w:rsidR="00E069F5" w:rsidRPr="00A10451">
        <w:rPr>
          <w:rFonts w:cs="David" w:hint="cs"/>
        </w:rPr>
        <w:t>consider</w:t>
      </w:r>
      <w:r w:rsidR="00BE2178" w:rsidRPr="00A10451">
        <w:rPr>
          <w:rFonts w:cs="David" w:hint="cs"/>
        </w:rPr>
        <w:t xml:space="preserve"> the </w:t>
      </w:r>
      <w:r w:rsidR="00841519" w:rsidRPr="00A10451">
        <w:rPr>
          <w:rFonts w:cs="David" w:hint="cs"/>
        </w:rPr>
        <w:t xml:space="preserve">varying </w:t>
      </w:r>
      <w:r w:rsidR="007E721A" w:rsidRPr="00A10451">
        <w:rPr>
          <w:rFonts w:cs="David" w:hint="cs"/>
        </w:rPr>
        <w:t>meteorological conditions during the year</w:t>
      </w:r>
      <w:r w:rsidR="004752FE" w:rsidRPr="00A10451">
        <w:rPr>
          <w:rFonts w:cs="David" w:hint="cs"/>
        </w:rPr>
        <w:t xml:space="preserve">. </w:t>
      </w:r>
      <w:r w:rsidR="007C6F20" w:rsidRPr="00A10451">
        <w:rPr>
          <w:rFonts w:cs="David" w:hint="cs"/>
        </w:rPr>
        <w:t xml:space="preserve">Hence, </w:t>
      </w:r>
      <w:r w:rsidR="007E721A" w:rsidRPr="00A10451">
        <w:rPr>
          <w:rFonts w:cs="David" w:hint="cs"/>
        </w:rPr>
        <w:t xml:space="preserve">our objective takes into account the </w:t>
      </w:r>
      <w:r w:rsidR="008A73AB" w:rsidRPr="00A10451">
        <w:rPr>
          <w:rFonts w:cs="David" w:hint="cs"/>
        </w:rPr>
        <w:t xml:space="preserve">discrete </w:t>
      </w:r>
      <w:r w:rsidR="00CE4A47" w:rsidRPr="00A10451">
        <w:rPr>
          <w:rFonts w:cs="David" w:hint="cs"/>
        </w:rPr>
        <w:t xml:space="preserve">frequencies of </w:t>
      </w:r>
      <w:r w:rsidR="009F2639" w:rsidRPr="00A10451">
        <w:rPr>
          <w:rFonts w:cs="David" w:hint="cs"/>
        </w:rPr>
        <w:t xml:space="preserve">each </w:t>
      </w:r>
      <w:r w:rsidR="00210AA0" w:rsidRPr="00A10451">
        <w:rPr>
          <w:rFonts w:cs="David" w:hint="cs"/>
        </w:rPr>
        <w:t xml:space="preserve">possible </w:t>
      </w:r>
      <w:r w:rsidR="009F2639" w:rsidRPr="00A10451">
        <w:rPr>
          <w:rFonts w:cs="David" w:hint="cs"/>
        </w:rPr>
        <w:t>meteorological combination</w:t>
      </w:r>
      <w:r w:rsidR="00446F14" w:rsidRPr="00A10451">
        <w:rPr>
          <w:rFonts w:cs="David" w:hint="cs"/>
        </w:rPr>
        <w:t xml:space="preserve"> </w:t>
      </w:r>
      <w:r w:rsidR="00210AA0" w:rsidRPr="00A10451">
        <w:rPr>
          <w:rFonts w:cs="David" w:hint="cs"/>
        </w:rPr>
        <w:t xml:space="preserve">of wind speed, </w:t>
      </w:r>
      <w:r w:rsidR="00D96013" w:rsidRPr="00A10451">
        <w:rPr>
          <w:rFonts w:cs="David" w:hint="cs"/>
        </w:rPr>
        <w:t xml:space="preserve">wind </w:t>
      </w:r>
      <w:r w:rsidR="00210AA0" w:rsidRPr="00A10451">
        <w:rPr>
          <w:rFonts w:cs="David" w:hint="cs"/>
        </w:rPr>
        <w:t xml:space="preserve">direction and </w:t>
      </w:r>
      <w:proofErr w:type="spellStart"/>
      <w:r w:rsidR="008A73AB" w:rsidRPr="00A10451">
        <w:rPr>
          <w:rFonts w:cs="David" w:hint="cs"/>
        </w:rPr>
        <w:t>Pasquill</w:t>
      </w:r>
      <w:proofErr w:type="spellEnd"/>
      <w:r w:rsidR="008A73AB" w:rsidRPr="00A10451">
        <w:rPr>
          <w:rFonts w:cs="David" w:hint="cs"/>
        </w:rPr>
        <w:t xml:space="preserve">–Gifford </w:t>
      </w:r>
      <w:r w:rsidR="00510A4A" w:rsidRPr="00A10451">
        <w:rPr>
          <w:rFonts w:cs="David" w:hint="cs"/>
        </w:rPr>
        <w:t>atmospheric stability class</w:t>
      </w:r>
      <w:r w:rsidR="00807F09" w:rsidRPr="00A10451">
        <w:rPr>
          <w:rFonts w:cs="David" w:hint="cs"/>
        </w:rPr>
        <w:t xml:space="preserve">. </w:t>
      </w:r>
      <w:r w:rsidR="0061392E" w:rsidRPr="00A10451">
        <w:rPr>
          <w:rFonts w:cs="David" w:hint="cs"/>
        </w:rPr>
        <w:t>Hourly mean w</w:t>
      </w:r>
      <w:r w:rsidR="003822DE" w:rsidRPr="00A10451">
        <w:rPr>
          <w:rFonts w:cs="David" w:hint="cs"/>
        </w:rPr>
        <w:t xml:space="preserve">ind </w:t>
      </w:r>
      <w:r w:rsidR="0061392E" w:rsidRPr="00A10451">
        <w:rPr>
          <w:rFonts w:cs="David" w:hint="cs"/>
        </w:rPr>
        <w:t xml:space="preserve">directions were binned into </w:t>
      </w:r>
      <w:r w:rsidR="00051FDC" w:rsidRPr="00A10451">
        <w:rPr>
          <w:rFonts w:cs="David" w:hint="cs"/>
        </w:rPr>
        <w:t>16</w:t>
      </w:r>
      <w:r w:rsidR="0061392E" w:rsidRPr="00A10451">
        <w:rPr>
          <w:rFonts w:cs="David" w:hint="cs"/>
        </w:rPr>
        <w:t xml:space="preserve"> categories (</w:t>
      </w:r>
      <w:r w:rsidR="000F4DDD" w:rsidRPr="00A10451">
        <w:rPr>
          <w:rFonts w:cs="David" w:hint="cs"/>
        </w:rPr>
        <w:t>22.5</w:t>
      </w:r>
      <w:r w:rsidR="00250002" w:rsidRPr="00A10451">
        <w:rPr>
          <w:rFonts w:cs="David" w:hint="cs"/>
          <w:vertAlign w:val="superscript"/>
        </w:rPr>
        <w:t>o</w:t>
      </w:r>
      <w:r w:rsidR="00485B3D" w:rsidRPr="00A10451">
        <w:rPr>
          <w:rFonts w:cs="David" w:hint="cs"/>
        </w:rPr>
        <w:t xml:space="preserve"> </w:t>
      </w:r>
      <w:r w:rsidR="0061392E" w:rsidRPr="00A10451">
        <w:rPr>
          <w:rFonts w:cs="David" w:hint="cs"/>
        </w:rPr>
        <w:t xml:space="preserve">each) and hourly mean wind speeds into </w:t>
      </w:r>
      <w:r w:rsidR="00485B3D" w:rsidRPr="00A10451">
        <w:rPr>
          <w:rFonts w:cs="David" w:hint="cs"/>
        </w:rPr>
        <w:t>7 categories (</w:t>
      </w:r>
      <w:r w:rsidR="001F6AB8" w:rsidRPr="00A10451">
        <w:rPr>
          <w:rFonts w:cs="David" w:hint="cs"/>
        </w:rPr>
        <w:t>&lt;1, 1-2, 2-4, 4-6, 6-8, 8-10, &gt;10 m/s)</w:t>
      </w:r>
      <w:r w:rsidR="00E04C23" w:rsidRPr="00A10451">
        <w:rPr>
          <w:rFonts w:cs="David" w:hint="cs"/>
        </w:rPr>
        <w:t xml:space="preserve">. </w:t>
      </w:r>
      <w:r w:rsidR="00ED534E" w:rsidRPr="00A10451">
        <w:rPr>
          <w:rFonts w:cs="David" w:hint="cs"/>
        </w:rPr>
        <w:t>W</w:t>
      </w:r>
      <w:r w:rsidR="000E566F" w:rsidRPr="00A10451">
        <w:rPr>
          <w:rFonts w:cs="David" w:hint="cs"/>
        </w:rPr>
        <w:t xml:space="preserve">ith </w:t>
      </w:r>
      <w:r w:rsidR="007141A8" w:rsidRPr="00A10451">
        <w:rPr>
          <w:rFonts w:cs="David" w:hint="cs"/>
        </w:rPr>
        <w:t>six</w:t>
      </w:r>
      <w:r w:rsidR="000E566F" w:rsidRPr="00A10451">
        <w:rPr>
          <w:rFonts w:cs="David" w:hint="cs"/>
        </w:rPr>
        <w:t xml:space="preserve"> possible </w:t>
      </w:r>
      <w:proofErr w:type="spellStart"/>
      <w:r w:rsidR="000E566F" w:rsidRPr="00A10451">
        <w:rPr>
          <w:rFonts w:cs="David" w:hint="cs"/>
        </w:rPr>
        <w:t>Pasquill</w:t>
      </w:r>
      <w:proofErr w:type="spellEnd"/>
      <w:r w:rsidR="000E566F" w:rsidRPr="00A10451">
        <w:rPr>
          <w:rFonts w:cs="David" w:hint="cs"/>
        </w:rPr>
        <w:t xml:space="preserve">–Gifford classes for atmospheric stability </w:t>
      </w:r>
      <w:r w:rsidR="007141A8" w:rsidRPr="00A10451">
        <w:rPr>
          <w:rFonts w:cs="David" w:hint="cs"/>
        </w:rPr>
        <w:t>(A-F)</w:t>
      </w:r>
      <w:r w:rsidR="00051FDC" w:rsidRPr="00A10451">
        <w:rPr>
          <w:rFonts w:cs="David" w:hint="cs"/>
        </w:rPr>
        <w:t xml:space="preserve">, </w:t>
      </w:r>
      <w:r w:rsidR="00D61F36" w:rsidRPr="00A10451">
        <w:rPr>
          <w:rFonts w:cs="David" w:hint="cs"/>
        </w:rPr>
        <w:t>672</w:t>
      </w:r>
      <w:r w:rsidR="000E566F" w:rsidRPr="00A10451">
        <w:rPr>
          <w:rFonts w:cs="David" w:hint="cs"/>
        </w:rPr>
        <w:t xml:space="preserve"> </w:t>
      </w:r>
      <w:r w:rsidR="007B36CD" w:rsidRPr="00A10451">
        <w:rPr>
          <w:rFonts w:cs="David" w:hint="cs"/>
        </w:rPr>
        <w:t xml:space="preserve">weather situations exist, out of them only </w:t>
      </w:r>
      <w:r w:rsidR="007B36CD" w:rsidRPr="00A10451">
        <w:rPr>
          <w:rFonts w:cs="David" w:hint="cs"/>
          <w:color w:val="FF0000"/>
        </w:rPr>
        <w:t>X</w:t>
      </w:r>
      <w:r w:rsidR="007B36CD" w:rsidRPr="00A10451">
        <w:rPr>
          <w:rFonts w:cs="David" w:hint="cs"/>
        </w:rPr>
        <w:t xml:space="preserve"> are </w:t>
      </w:r>
      <w:r w:rsidR="000E566F" w:rsidRPr="00A10451">
        <w:rPr>
          <w:rFonts w:cs="David" w:hint="cs"/>
        </w:rPr>
        <w:t>physically meaningful</w:t>
      </w:r>
      <w:r w:rsidR="007B36CD" w:rsidRPr="00A10451">
        <w:rPr>
          <w:rFonts w:cs="David" w:hint="cs"/>
        </w:rPr>
        <w:t xml:space="preserve"> (</w:t>
      </w:r>
      <w:r w:rsidR="00E47404" w:rsidRPr="00A10451">
        <w:rPr>
          <w:rFonts w:cs="David" w:hint="cs"/>
        </w:rPr>
        <w:t xml:space="preserve">i.e., </w:t>
      </w:r>
      <w:r w:rsidR="00DB41B4" w:rsidRPr="00A10451">
        <w:rPr>
          <w:rFonts w:cs="David" w:hint="cs"/>
        </w:rPr>
        <w:t>were extracted from the data archive used</w:t>
      </w:r>
      <w:r w:rsidR="007B36CD" w:rsidRPr="00A10451">
        <w:rPr>
          <w:rFonts w:cs="David" w:hint="cs"/>
        </w:rPr>
        <w:t>)</w:t>
      </w:r>
      <w:r w:rsidR="000E566F" w:rsidRPr="00A10451">
        <w:rPr>
          <w:rFonts w:cs="David" w:hint="cs"/>
        </w:rPr>
        <w:t xml:space="preserve">. </w:t>
      </w:r>
    </w:p>
    <w:p w14:paraId="1E993995" w14:textId="2603F6B4" w:rsidR="009F2639" w:rsidRPr="00A10451" w:rsidRDefault="00C55D97" w:rsidP="006C77D6">
      <w:pPr>
        <w:rPr>
          <w:rFonts w:cs="David" w:hint="cs"/>
        </w:rPr>
      </w:pPr>
      <w:r>
        <w:rPr>
          <w:rFonts w:cs="David"/>
        </w:rPr>
        <w:t>A</w:t>
      </w:r>
      <w:r w:rsidR="00DF0583" w:rsidRPr="00A10451">
        <w:rPr>
          <w:rFonts w:cs="David" w:hint="cs"/>
        </w:rPr>
        <w:t xml:space="preserve">ll </w:t>
      </w:r>
      <w:r w:rsidR="006F025F" w:rsidRPr="00A10451">
        <w:rPr>
          <w:rFonts w:cs="David" w:hint="cs"/>
        </w:rPr>
        <w:t>possible situations we</w:t>
      </w:r>
      <w:bookmarkStart w:id="2" w:name="_GoBack"/>
      <w:bookmarkEnd w:id="2"/>
      <w:r w:rsidR="006F025F" w:rsidRPr="00A10451">
        <w:rPr>
          <w:rFonts w:cs="David" w:hint="cs"/>
        </w:rPr>
        <w:t>re applied in the Gaussian plume</w:t>
      </w:r>
      <w:r w:rsidR="0005379C" w:rsidRPr="00A10451">
        <w:rPr>
          <w:rFonts w:cs="David" w:hint="cs"/>
        </w:rPr>
        <w:t xml:space="preserve"> model to </w:t>
      </w:r>
      <w:r w:rsidR="00501C0D" w:rsidRPr="00A10451">
        <w:rPr>
          <w:rFonts w:cs="David" w:hint="cs"/>
        </w:rPr>
        <w:t>obtain</w:t>
      </w:r>
      <w:r w:rsidR="0005379C" w:rsidRPr="00A10451">
        <w:rPr>
          <w:rFonts w:cs="David" w:hint="cs"/>
        </w:rPr>
        <w:t xml:space="preserve"> steady state solutions </w:t>
      </w:r>
      <w:r w:rsidR="00FE277F" w:rsidRPr="00A10451">
        <w:rPr>
          <w:rFonts w:cs="David" w:hint="cs"/>
        </w:rPr>
        <w:t xml:space="preserve">of a pollution </w:t>
      </w:r>
      <w:r w:rsidR="00203AF7" w:rsidRPr="00A10451">
        <w:rPr>
          <w:rFonts w:cs="David" w:hint="cs"/>
        </w:rPr>
        <w:t>concentration</w:t>
      </w:r>
      <w:r w:rsidR="00FE277F" w:rsidRPr="00A10451">
        <w:rPr>
          <w:rFonts w:cs="David" w:hint="cs"/>
        </w:rPr>
        <w:t xml:space="preserve"> map</w:t>
      </w:r>
      <w:r w:rsidR="009B1F65" w:rsidRPr="00A10451">
        <w:rPr>
          <w:rFonts w:cs="David" w:hint="cs"/>
        </w:rPr>
        <w:t xml:space="preserve">. </w:t>
      </w:r>
      <w:r w:rsidR="004A1BDA" w:rsidRPr="00A10451">
        <w:rPr>
          <w:rFonts w:cs="David" w:hint="cs"/>
        </w:rPr>
        <w:t>E</w:t>
      </w:r>
      <w:r w:rsidR="00D0176D" w:rsidRPr="00A10451">
        <w:rPr>
          <w:rFonts w:cs="David" w:hint="cs"/>
        </w:rPr>
        <w:t>ach concentration map was</w:t>
      </w:r>
      <w:r w:rsidR="004A1BDA" w:rsidRPr="00A10451">
        <w:rPr>
          <w:rFonts w:cs="David" w:hint="cs"/>
        </w:rPr>
        <w:t xml:space="preserve"> then</w:t>
      </w:r>
      <w:r w:rsidR="00D0176D" w:rsidRPr="00A10451">
        <w:rPr>
          <w:rFonts w:cs="David" w:hint="cs"/>
        </w:rPr>
        <w:t xml:space="preserve"> given a weight according</w:t>
      </w:r>
      <w:r w:rsidR="004A1BDA" w:rsidRPr="00A10451">
        <w:rPr>
          <w:rFonts w:cs="David" w:hint="cs"/>
        </w:rPr>
        <w:t xml:space="preserve"> to </w:t>
      </w:r>
      <w:r w:rsidR="005F0AE9" w:rsidRPr="00A10451">
        <w:rPr>
          <w:rFonts w:cs="David" w:hint="cs"/>
        </w:rPr>
        <w:t xml:space="preserve">the </w:t>
      </w:r>
      <w:r w:rsidR="004A1BDA" w:rsidRPr="00A10451">
        <w:rPr>
          <w:rFonts w:cs="David" w:hint="cs"/>
        </w:rPr>
        <w:t xml:space="preserve">frequency distribution derived. </w:t>
      </w:r>
    </w:p>
    <w:p w14:paraId="086BA44B" w14:textId="4199F23F" w:rsidR="00E845EC" w:rsidRPr="00A10451" w:rsidRDefault="007E721A" w:rsidP="006C77D6">
      <w:pPr>
        <w:ind w:firstLine="720"/>
        <w:rPr>
          <w:rFonts w:cs="David" w:hint="cs"/>
          <w:color w:val="FF0000"/>
        </w:rPr>
      </w:pPr>
      <w:r w:rsidRPr="00A10451">
        <w:rPr>
          <w:rFonts w:cs="David" w:hint="cs"/>
          <w:color w:val="FF0000"/>
        </w:rPr>
        <w:t xml:space="preserve">Furthermore, </w:t>
      </w:r>
      <w:r w:rsidR="00E845EC" w:rsidRPr="00A10451">
        <w:rPr>
          <w:rFonts w:cs="David" w:hint="cs"/>
          <w:color w:val="FF0000"/>
        </w:rPr>
        <w:t>objective</w:t>
      </w:r>
      <w:r w:rsidR="00E522EC" w:rsidRPr="00A10451">
        <w:rPr>
          <w:rFonts w:cs="David" w:hint="cs"/>
          <w:color w:val="FF0000"/>
        </w:rPr>
        <w:t xml:space="preserve"> 2</w:t>
      </w:r>
      <w:r w:rsidR="00E845EC" w:rsidRPr="00A10451">
        <w:rPr>
          <w:rFonts w:cs="David" w:hint="cs"/>
          <w:color w:val="FF0000"/>
        </w:rPr>
        <w:t xml:space="preserve"> can be </w:t>
      </w:r>
      <w:r w:rsidR="001C4E0A" w:rsidRPr="00A10451">
        <w:rPr>
          <w:rFonts w:cs="David" w:hint="cs"/>
          <w:color w:val="FF0000"/>
        </w:rPr>
        <w:t>separated to two different objectives, one which considers PED values obtained during night hours and one which considers PED values o</w:t>
      </w:r>
      <w:r w:rsidR="002E2E01" w:rsidRPr="00A10451">
        <w:rPr>
          <w:rFonts w:cs="David" w:hint="cs"/>
          <w:color w:val="FF0000"/>
        </w:rPr>
        <w:t>btained during the day</w:t>
      </w:r>
      <w:r w:rsidR="004A73BA" w:rsidRPr="00A10451">
        <w:rPr>
          <w:rFonts w:cs="David" w:hint="cs"/>
          <w:color w:val="FF0000"/>
        </w:rPr>
        <w:t xml:space="preserve">: </w:t>
      </w:r>
    </w:p>
    <w:p w14:paraId="49EF3A58" w14:textId="799E2B8A" w:rsidR="006C77D6" w:rsidRPr="00A10451" w:rsidRDefault="006C77D6" w:rsidP="006C77D6">
      <w:pPr>
        <w:ind w:firstLine="720"/>
        <w:rPr>
          <w:rFonts w:cs="David" w:hint="cs"/>
          <w:color w:val="FF0000"/>
        </w:rPr>
      </w:pPr>
    </w:p>
    <w:p w14:paraId="43F94AB6" w14:textId="6931320F" w:rsidR="006C77D6" w:rsidRPr="00A10451" w:rsidRDefault="006C77D6" w:rsidP="006C77D6">
      <w:pPr>
        <w:rPr>
          <w:rFonts w:cs="David" w:hint="cs"/>
          <w:color w:val="FF0000"/>
        </w:rPr>
      </w:pPr>
      <w:r w:rsidRPr="00A10451">
        <w:rPr>
          <w:rFonts w:cs="David" w:hint="cs"/>
          <w:color w:val="FF0000"/>
        </w:rPr>
        <w:t xml:space="preserve">This required creating a separated frequency distribution </w:t>
      </w:r>
      <w:r w:rsidR="00FA4636" w:rsidRPr="00A10451">
        <w:rPr>
          <w:rFonts w:cs="David" w:hint="cs"/>
          <w:color w:val="FF0000"/>
        </w:rPr>
        <w:t xml:space="preserve">of weather states for day and for night, in the same way described above. </w:t>
      </w:r>
    </w:p>
    <w:p w14:paraId="60FB789F" w14:textId="2A4F49E0" w:rsidR="0067792C" w:rsidRPr="00A10451" w:rsidRDefault="0067792C" w:rsidP="00861254">
      <w:pPr>
        <w:ind w:right="-2"/>
        <w:rPr>
          <w:rFonts w:cs="David" w:hint="cs"/>
        </w:rPr>
      </w:pPr>
    </w:p>
    <w:p w14:paraId="51C52AB1" w14:textId="77777777" w:rsidR="009C5445" w:rsidRPr="00A10451" w:rsidRDefault="009C5445" w:rsidP="00861254">
      <w:pPr>
        <w:ind w:right="-2"/>
        <w:rPr>
          <w:rFonts w:cs="David" w:hint="cs"/>
          <w:b/>
          <w:bCs/>
        </w:rPr>
      </w:pPr>
    </w:p>
    <w:p w14:paraId="6BB20243" w14:textId="77777777" w:rsidR="009C5445" w:rsidRPr="00A10451" w:rsidRDefault="009C5445" w:rsidP="00861254">
      <w:pPr>
        <w:ind w:right="-2"/>
        <w:rPr>
          <w:rFonts w:cs="David" w:hint="cs"/>
          <w:b/>
          <w:bCs/>
        </w:rPr>
      </w:pPr>
    </w:p>
    <w:p w14:paraId="3ED1CF3F" w14:textId="1403AA89" w:rsidR="0067792C" w:rsidRPr="00A10451" w:rsidRDefault="0067792C" w:rsidP="003473F2">
      <w:pPr>
        <w:pStyle w:val="Heading2"/>
        <w:rPr>
          <w:rFonts w:cs="David" w:hint="cs"/>
        </w:rPr>
      </w:pPr>
      <w:r w:rsidRPr="00A10451">
        <w:rPr>
          <w:rFonts w:cs="David" w:hint="cs"/>
        </w:rPr>
        <w:lastRenderedPageBreak/>
        <w:t>Technical description</w:t>
      </w:r>
      <w:r w:rsidR="00B7088F" w:rsidRPr="00A10451">
        <w:rPr>
          <w:rFonts w:cs="David" w:hint="cs"/>
        </w:rPr>
        <w:t xml:space="preserve"> of the optimization</w:t>
      </w:r>
    </w:p>
    <w:p w14:paraId="0B281DDE" w14:textId="77777777" w:rsidR="000E49AE" w:rsidRPr="00A10451" w:rsidRDefault="000E49AE" w:rsidP="001A359C">
      <w:pPr>
        <w:ind w:right="-2"/>
        <w:rPr>
          <w:rFonts w:cs="David" w:hint="cs"/>
          <w:color w:val="000000" w:themeColor="text1"/>
        </w:rPr>
      </w:pPr>
    </w:p>
    <w:p w14:paraId="75AFBDB9" w14:textId="538865E1" w:rsidR="000E49AE" w:rsidRPr="00A10451" w:rsidRDefault="009E7B21" w:rsidP="007F6778">
      <w:pPr>
        <w:ind w:right="-2"/>
        <w:rPr>
          <w:rFonts w:cs="David" w:hint="cs"/>
        </w:rPr>
      </w:pPr>
      <w:r w:rsidRPr="00A10451">
        <w:rPr>
          <w:rFonts w:cs="David" w:hint="cs"/>
          <w:color w:val="000000" w:themeColor="text1"/>
        </w:rPr>
        <w:t xml:space="preserve">Once we have a weighted </w:t>
      </w:r>
      <w:r w:rsidR="00754334" w:rsidRPr="00A10451">
        <w:rPr>
          <w:rFonts w:cs="David" w:hint="cs"/>
          <w:color w:val="000000" w:themeColor="text1"/>
        </w:rPr>
        <w:t>map of concentrations</w:t>
      </w:r>
      <w:r w:rsidR="003B668C" w:rsidRPr="00A10451">
        <w:rPr>
          <w:rFonts w:cs="David" w:hint="cs"/>
          <w:color w:val="000000" w:themeColor="text1"/>
        </w:rPr>
        <w:t xml:space="preserve"> computed in advance</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A10451">
        <w:rPr>
          <w:rFonts w:cs="David" w:hint="cs"/>
          <w:color w:val="FF0000"/>
        </w:rPr>
        <w:t>see section X</w:t>
      </w:r>
      <w:r w:rsidR="00822414" w:rsidRPr="00A10451">
        <w:rPr>
          <w:rFonts w:cs="David" w:hint="cs"/>
          <w:color w:val="000000" w:themeColor="text1"/>
        </w:rPr>
        <w:t>)</w:t>
      </w:r>
      <w:r w:rsidR="003B668C" w:rsidRPr="00A10451">
        <w:rPr>
          <w:rFonts w:cs="David" w:hint="cs"/>
          <w:color w:val="000000" w:themeColor="text1"/>
        </w:rPr>
        <w:t xml:space="preserve"> </w:t>
      </w:r>
      <w:r w:rsidR="0042012C" w:rsidRPr="00A10451">
        <w:rPr>
          <w:rFonts w:cs="David" w:hint="cs"/>
          <w:color w:val="000000" w:themeColor="text1"/>
        </w:rPr>
        <w:t xml:space="preserve">searches for the optimal set of sensors </w:t>
      </w:r>
      <m:oMath>
        <m:r>
          <m:rPr>
            <m:sty m:val="p"/>
          </m:rPr>
          <w:rPr>
            <w:rFonts w:ascii="Cambria Math" w:hAnsi="Cambria Math" w:cs="David" w:hint="cs"/>
          </w:rPr>
          <m:t>{R}</m:t>
        </m:r>
      </m:oMath>
      <w:r w:rsidR="0042012C" w:rsidRPr="00A10451">
        <w:rPr>
          <w:rFonts w:cs="David" w:hint="cs"/>
        </w:rPr>
        <w:t xml:space="preserve"> by start</w:t>
      </w:r>
      <w:proofErr w:type="spellStart"/>
      <w:r w:rsidR="0042012C" w:rsidRPr="00A10451">
        <w:rPr>
          <w:rFonts w:cs="David" w:hint="cs"/>
        </w:rPr>
        <w:t>ing</w:t>
      </w:r>
      <w:proofErr w:type="spellEnd"/>
      <w:r w:rsidR="0042012C" w:rsidRPr="00A10451">
        <w:rPr>
          <w:rFonts w:cs="David" w:hint="cs"/>
        </w:rPr>
        <w:t xml:space="preserve"> with an arbitrary guess. </w:t>
      </w:r>
      <w:r w:rsidR="00002E6F" w:rsidRPr="00A10451">
        <w:rPr>
          <w:rFonts w:cs="David" w:hint="cs"/>
        </w:rPr>
        <w:t xml:space="preserve">Then the algorithm projects the set </w:t>
      </w:r>
      <m:oMath>
        <m:r>
          <w:rPr>
            <w:rFonts w:ascii="Cambria Math" w:hAnsi="Cambria Math" w:cs="David" w:hint="cs"/>
          </w:rPr>
          <m:t>{</m:t>
        </m:r>
        <m:r>
          <w:rPr>
            <w:rFonts w:ascii="Cambria Math" w:hAnsi="Cambria Math" w:cs="David" w:hint="cs"/>
          </w:rPr>
          <m:t>R</m:t>
        </m:r>
        <m:r>
          <w:rPr>
            <w:rFonts w:ascii="Cambria Math" w:hAnsi="Cambria Math" w:cs="David" w:hint="cs"/>
          </w:rPr>
          <m:t>}</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evaluates </w:t>
      </w:r>
      <w:r w:rsidR="00470A0F" w:rsidRPr="00A10451">
        <w:rPr>
          <w:rFonts w:cs="David" w:hint="cs"/>
        </w:rPr>
        <w:t>all PED</w:t>
      </w:r>
      <m:oMath>
        <m:r>
          <m:rPr>
            <m:sty m:val="p"/>
          </m:rPr>
          <w:rPr>
            <w:rFonts w:ascii="Cambria Math" w:hAnsi="Cambria Math" w:cs="David" w:hint="cs"/>
          </w:rPr>
          <m:t xml:space="preserve"> </m:t>
        </m:r>
      </m:oMath>
      <w:r w:rsidR="007539CB" w:rsidRPr="00A10451">
        <w:rPr>
          <w:rFonts w:cs="David" w:hint="cs"/>
        </w:rPr>
        <w:t>value</w:t>
      </w:r>
      <w:r w:rsidR="00470A0F" w:rsidRPr="00A10451">
        <w:rPr>
          <w:rFonts w:cs="David" w:hint="cs"/>
        </w:rPr>
        <w:t>s</w:t>
      </w:r>
      <w:r w:rsidR="00A565A5" w:rsidRPr="00A10451">
        <w:rPr>
          <w:rFonts w:cs="David" w:hint="cs"/>
        </w:rPr>
        <w:t xml:space="preserve"> of that set</w:t>
      </w:r>
      <w:r w:rsidR="00355DFC" w:rsidRPr="00A10451">
        <w:rPr>
          <w:rFonts w:cs="David" w:hint="cs"/>
        </w:rPr>
        <w:t xml:space="preserve"> (</w:t>
      </w:r>
      <w:r w:rsidR="00355DFC" w:rsidRPr="00A10451">
        <w:rPr>
          <w:rFonts w:cs="David" w:hint="cs"/>
          <w:color w:val="FF0000"/>
        </w:rPr>
        <w:t>equation X</w:t>
      </w:r>
      <w:r w:rsidR="00355DFC" w:rsidRPr="00A10451">
        <w:rPr>
          <w:rFonts w:cs="David" w:hint="cs"/>
        </w:rPr>
        <w:t>)</w:t>
      </w:r>
      <w:r w:rsidR="00A565A5" w:rsidRPr="00A10451">
        <w:rPr>
          <w:rFonts w:cs="David" w:hint="cs"/>
        </w:rPr>
        <w:t xml:space="preserve">. </w:t>
      </w:r>
      <w:r w:rsidR="00002E6F" w:rsidRPr="00A10451">
        <w:rPr>
          <w:rFonts w:cs="David" w:hint="cs"/>
        </w:rPr>
        <w:t>Then, based on the two objective</w:t>
      </w:r>
      <w:r w:rsidR="00A415A5" w:rsidRPr="00A10451">
        <w:rPr>
          <w:rFonts w:cs="David" w:hint="cs"/>
        </w:rPr>
        <w:t>s</w:t>
      </w:r>
      <w:r w:rsidR="00002E6F" w:rsidRPr="00A10451">
        <w:rPr>
          <w:rFonts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10451">
        <w:rPr>
          <w:rFonts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10451">
        <w:rPr>
          <w:rFonts w:cs="David" w:hint="cs"/>
        </w:rPr>
        <w:t xml:space="preserve">), the Borg refines the set of decision variables, to locate a set of solutions on the Pareto frontier.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0EC14FD5" w14:textId="77777777" w:rsidR="006905B3" w:rsidRPr="00A10451" w:rsidRDefault="006905B3" w:rsidP="003F702D">
      <w:pPr>
        <w:pStyle w:val="ListParagraph"/>
        <w:ind w:left="0" w:right="-2"/>
        <w:rPr>
          <w:rFonts w:cs="David" w:hint="cs"/>
          <w:b/>
          <w:bCs/>
          <w:color w:val="000000"/>
        </w:rPr>
      </w:pPr>
    </w:p>
    <w:p w14:paraId="105DF8C4" w14:textId="2C1C8CD3" w:rsidR="00112121" w:rsidRPr="00A10451" w:rsidRDefault="00112121" w:rsidP="003473F2">
      <w:pPr>
        <w:pStyle w:val="Heading2"/>
        <w:rPr>
          <w:rFonts w:cs="David" w:hint="cs"/>
        </w:rPr>
      </w:pPr>
      <w:r w:rsidRPr="00A10451">
        <w:rPr>
          <w:rFonts w:cs="David" w:hint="cs"/>
        </w:rPr>
        <w:t xml:space="preserve">Simulation </w:t>
      </w:r>
      <w:r w:rsidR="00AF340A" w:rsidRPr="00A10451">
        <w:rPr>
          <w:rFonts w:cs="David" w:hint="cs"/>
        </w:rPr>
        <w:t>set</w:t>
      </w:r>
      <w:r w:rsidRPr="00A10451">
        <w:rPr>
          <w:rFonts w:cs="David" w:hint="cs"/>
        </w:rPr>
        <w:t xml:space="preserve"> </w:t>
      </w:r>
      <w:r w:rsidR="0026351A" w:rsidRPr="00A10451">
        <w:rPr>
          <w:rFonts w:cs="David" w:hint="cs"/>
        </w:rPr>
        <w:t>(research plan?)</w:t>
      </w:r>
    </w:p>
    <w:p w14:paraId="1DC1435E" w14:textId="77777777" w:rsidR="00932459" w:rsidRPr="00A10451" w:rsidRDefault="00932459" w:rsidP="003F702D">
      <w:pPr>
        <w:pStyle w:val="ListParagraph"/>
        <w:ind w:left="0" w:right="-2"/>
        <w:rPr>
          <w:rFonts w:cs="David" w:hint="cs"/>
          <w:b/>
          <w:bCs/>
          <w:color w:val="000000"/>
        </w:rPr>
      </w:pPr>
    </w:p>
    <w:p w14:paraId="0C380F89" w14:textId="026B1C53" w:rsidR="00EB456E" w:rsidRPr="00A10451" w:rsidRDefault="002B5EC3" w:rsidP="00224D36">
      <w:pPr>
        <w:ind w:right="-2"/>
        <w:rPr>
          <w:rFonts w:cs="David" w:hint="cs"/>
          <w:color w:val="000000"/>
        </w:rPr>
      </w:pPr>
      <w:r w:rsidRPr="00A10451">
        <w:rPr>
          <w:rFonts w:cs="David" w:hint="cs"/>
        </w:rPr>
        <w:t>We simulated a 1000x1000</w:t>
      </w:r>
      <w:r w:rsidR="000D716C" w:rsidRPr="00A10451">
        <w:rPr>
          <w:rFonts w:cs="David" w:hint="cs"/>
        </w:rPr>
        <w:t xml:space="preserve"> </w:t>
      </w:r>
      <w:r w:rsidRPr="00A10451">
        <w:rPr>
          <w:rFonts w:cs="David" w:hint="cs"/>
        </w:rPr>
        <w:t>meter flat area</w:t>
      </w:r>
      <w:r w:rsidR="00224D36" w:rsidRPr="00A10451">
        <w:rPr>
          <w:rFonts w:cs="David" w:hint="cs"/>
        </w:rPr>
        <w:t>.</w:t>
      </w:r>
      <w:r w:rsidR="00224D36" w:rsidRPr="00A10451">
        <w:rPr>
          <w:rFonts w:cs="David" w:hint="cs"/>
          <w:color w:val="000000"/>
        </w:rPr>
        <w:t xml:space="preserve"> T</w:t>
      </w:r>
      <w:r w:rsidR="00EB456E" w:rsidRPr="00A10451">
        <w:rPr>
          <w:rFonts w:cs="David" w:hint="cs"/>
          <w:color w:val="000000"/>
        </w:rPr>
        <w:t xml:space="preserve">he simulated sensors </w:t>
      </w:r>
      <w:r w:rsidR="00677639" w:rsidRPr="00A10451">
        <w:rPr>
          <w:rFonts w:cs="David" w:hint="cs"/>
          <w:color w:val="000000"/>
        </w:rPr>
        <w:t>were</w:t>
      </w:r>
      <w:r w:rsidR="00EB456E" w:rsidRPr="00A10451">
        <w:rPr>
          <w:rFonts w:cs="David" w:hint="cs"/>
          <w:color w:val="000000"/>
        </w:rPr>
        <w:t xml:space="preserve"> </w:t>
      </w:r>
      <w:r w:rsidR="00224D36" w:rsidRPr="00A10451">
        <w:rPr>
          <w:rFonts w:cs="David" w:hint="cs"/>
          <w:color w:val="000000"/>
        </w:rPr>
        <w:t xml:space="preserve">assumed to be </w:t>
      </w:r>
      <w:r w:rsidR="00DA4FB6" w:rsidRPr="00A10451">
        <w:rPr>
          <w:rFonts w:cs="David" w:hint="cs"/>
          <w:color w:val="000000"/>
        </w:rPr>
        <w:t>situated</w:t>
      </w:r>
      <w:r w:rsidR="00EB456E" w:rsidRPr="00A10451">
        <w:rPr>
          <w:rFonts w:cs="David" w:hint="cs"/>
          <w:color w:val="000000"/>
        </w:rPr>
        <w:t xml:space="preserve"> at ground level, and so </w:t>
      </w:r>
      <w:r w:rsidR="00EB456E" w:rsidRPr="00A10451">
        <w:rPr>
          <w:rFonts w:cs="David" w:hint="cs"/>
          <w:color w:val="FF0000"/>
        </w:rPr>
        <w:t>equation X</w:t>
      </w:r>
      <w:r w:rsidR="00EB456E" w:rsidRPr="00A10451">
        <w:rPr>
          <w:rFonts w:cs="David" w:hint="cs"/>
          <w:color w:val="000000" w:themeColor="text1"/>
        </w:rPr>
        <w:t xml:space="preserve"> was reduced to:</w:t>
      </w:r>
    </w:p>
    <w:p w14:paraId="5DB8AAB9" w14:textId="77777777" w:rsidR="00EB456E" w:rsidRPr="00A10451" w:rsidRDefault="00EB456E" w:rsidP="00EB456E">
      <w:pPr>
        <w:ind w:right="-2"/>
        <w:rPr>
          <w:rFonts w:cs="David" w:hint="cs"/>
          <w:color w:val="000000" w:themeColor="text1"/>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H</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oMath>
      </m:oMathPara>
    </w:p>
    <w:p w14:paraId="00BD6553" w14:textId="77777777" w:rsidR="00FE6D64" w:rsidRPr="00A10451" w:rsidRDefault="00FE6D64" w:rsidP="00EB456E">
      <w:pPr>
        <w:rPr>
          <w:rFonts w:cs="David" w:hint="cs"/>
        </w:rPr>
      </w:pPr>
    </w:p>
    <w:p w14:paraId="27E785E4" w14:textId="0DEEF05D" w:rsidR="00862EDC" w:rsidRPr="00A10451" w:rsidRDefault="00024C39" w:rsidP="00862EDC">
      <w:pPr>
        <w:autoSpaceDE w:val="0"/>
        <w:autoSpaceDN w:val="0"/>
        <w:adjustRightInd w:val="0"/>
        <w:rPr>
          <w:rFonts w:cs="David" w:hint="cs"/>
        </w:rPr>
      </w:pPr>
      <w:r w:rsidRPr="00A10451">
        <w:rPr>
          <w:rFonts w:cs="David" w:hint="cs"/>
          <w:color w:val="000000" w:themeColor="text1"/>
        </w:rPr>
        <w:t>Five point</w:t>
      </w:r>
      <w:r w:rsidR="007339A9" w:rsidRPr="00A10451">
        <w:rPr>
          <w:rFonts w:cs="David" w:hint="cs"/>
          <w:color w:val="000000" w:themeColor="text1"/>
        </w:rPr>
        <w:t>-</w:t>
      </w:r>
      <w:r w:rsidR="00706677" w:rsidRPr="00A10451">
        <w:rPr>
          <w:rFonts w:cs="David" w:hint="cs"/>
          <w:color w:val="000000" w:themeColor="text1"/>
        </w:rPr>
        <w:t>sources</w:t>
      </w:r>
      <w:r w:rsidR="007B6532" w:rsidRPr="00A10451">
        <w:rPr>
          <w:rFonts w:cs="David" w:hint="cs"/>
          <w:color w:val="000000" w:themeColor="text1"/>
        </w:rPr>
        <w:t xml:space="preserve"> </w:t>
      </w:r>
      <w:r w:rsidR="0015103C" w:rsidRPr="00A10451">
        <w:rPr>
          <w:rFonts w:cs="David" w:hint="cs"/>
          <w:color w:val="000000" w:themeColor="text1"/>
        </w:rPr>
        <w:t xml:space="preserve">(stacks) </w:t>
      </w:r>
      <w:r w:rsidR="007B6532" w:rsidRPr="00A10451">
        <w:rPr>
          <w:rFonts w:cs="David" w:hint="cs"/>
          <w:color w:val="000000" w:themeColor="text1"/>
        </w:rPr>
        <w:t xml:space="preserve">were given average </w:t>
      </w:r>
      <w:r w:rsidR="00B86D33" w:rsidRPr="00A10451">
        <w:rPr>
          <w:rFonts w:cs="David" w:hint="cs"/>
          <w:color w:val="000000" w:themeColor="text1"/>
        </w:rPr>
        <w:t xml:space="preserve">yearly </w:t>
      </w:r>
      <w:r w:rsidR="007B6532" w:rsidRPr="00A10451">
        <w:rPr>
          <w:rFonts w:cs="David" w:hint="cs"/>
          <w:color w:val="000000" w:themeColor="text1"/>
        </w:rPr>
        <w:t>emission rates of</w:t>
      </w:r>
      <w:r w:rsidR="00A32F30" w:rsidRPr="00A10451">
        <w:rPr>
          <w:rFonts w:cs="David" w:hint="cs"/>
          <w:color w:val="000000" w:themeColor="text1"/>
        </w:rPr>
        <w:t xml:space="preserve"> 1000, 1500, 600, 1900 and 300 kg/s. </w:t>
      </w:r>
      <w:r w:rsidR="007B6532" w:rsidRPr="00A10451">
        <w:rPr>
          <w:rFonts w:cs="David" w:hint="cs"/>
        </w:rPr>
        <w:t xml:space="preserve">All model runs used the same average yearly release rates of the sources, and not some momentary emission rates </w:t>
      </w:r>
      <w:r w:rsidR="007B6532" w:rsidRPr="00A10451">
        <w:rPr>
          <w:rFonts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B6532" w:rsidRPr="00A10451">
        <w:rPr>
          <w:rFonts w:cs="David" w:hint="cs"/>
          <w:color w:val="000000" w:themeColor="text1"/>
        </w:rPr>
        <w:t>), assuming these are usually not available.</w:t>
      </w:r>
      <w:r w:rsidR="00F25015" w:rsidRPr="00A10451">
        <w:rPr>
          <w:rFonts w:cs="David" w:hint="cs"/>
        </w:rPr>
        <w:t xml:space="preserve"> </w:t>
      </w:r>
    </w:p>
    <w:p w14:paraId="107A5EA4" w14:textId="311D7CA9" w:rsidR="00EB456E" w:rsidRPr="00A10451" w:rsidRDefault="00F25015" w:rsidP="0014097E">
      <w:pPr>
        <w:autoSpaceDE w:val="0"/>
        <w:autoSpaceDN w:val="0"/>
        <w:adjustRightInd w:val="0"/>
        <w:rPr>
          <w:rFonts w:cs="David" w:hint="cs"/>
          <w:color w:val="000000" w:themeColor="text1"/>
        </w:rPr>
      </w:pPr>
      <w:r w:rsidRPr="00A10451">
        <w:rPr>
          <w:rFonts w:cs="David" w:hint="cs"/>
          <w:color w:val="FF0000"/>
        </w:rPr>
        <w:t>Figure X</w:t>
      </w:r>
      <w:r w:rsidRPr="00A10451">
        <w:rPr>
          <w:rFonts w:cs="David" w:hint="cs"/>
        </w:rPr>
        <w:t xml:space="preserve"> depicts </w:t>
      </w:r>
      <w:r w:rsidR="00862EDC" w:rsidRPr="00A10451">
        <w:rPr>
          <w:rFonts w:cs="David" w:hint="cs"/>
        </w:rPr>
        <w:t>some of the</w:t>
      </w:r>
      <w:r w:rsidRPr="00A10451">
        <w:rPr>
          <w:rFonts w:cs="David" w:hint="cs"/>
        </w:rPr>
        <w:t xml:space="preserve"> configuration</w:t>
      </w:r>
      <w:r w:rsidR="0032005D" w:rsidRPr="00A10451">
        <w:rPr>
          <w:rFonts w:cs="David" w:hint="cs"/>
        </w:rPr>
        <w:t>s</w:t>
      </w:r>
      <w:r w:rsidR="000E519C" w:rsidRPr="00A10451">
        <w:rPr>
          <w:rFonts w:cs="David" w:hint="cs"/>
        </w:rPr>
        <w:t>.</w:t>
      </w:r>
      <w:r w:rsidR="00862EDC" w:rsidRPr="00A10451">
        <w:rPr>
          <w:rFonts w:cs="David" w:hint="cs"/>
        </w:rPr>
        <w:t xml:space="preserve"> Sources are marked in red circles </w:t>
      </w:r>
      <w:r w:rsidR="00F26992" w:rsidRPr="00A10451">
        <w:rPr>
          <w:rFonts w:cs="David" w:hint="cs"/>
        </w:rPr>
        <w:t xml:space="preserve">(o) </w:t>
      </w:r>
      <w:r w:rsidR="001C7AB6" w:rsidRPr="00A10451">
        <w:rPr>
          <w:rFonts w:cs="David" w:hint="cs"/>
        </w:rPr>
        <w:t xml:space="preserve">and optional locations of sensors are </w:t>
      </w:r>
      <w:r w:rsidR="00862EDC" w:rsidRPr="00A10451">
        <w:rPr>
          <w:rFonts w:cs="David" w:hint="cs"/>
        </w:rPr>
        <w:t xml:space="preserve">marked </w:t>
      </w:r>
      <w:r w:rsidR="001C7AB6" w:rsidRPr="00A10451">
        <w:rPr>
          <w:rFonts w:cs="David" w:hint="cs"/>
        </w:rPr>
        <w:t>in</w:t>
      </w:r>
      <w:r w:rsidR="00862EDC" w:rsidRPr="00A10451">
        <w:rPr>
          <w:rFonts w:cs="David" w:hint="cs"/>
        </w:rPr>
        <w:t xml:space="preserve"> black cross</w:t>
      </w:r>
      <w:r w:rsidR="001C7AB6" w:rsidRPr="00A10451">
        <w:rPr>
          <w:rFonts w:cs="David" w:hint="cs"/>
        </w:rPr>
        <w:t>es</w:t>
      </w:r>
      <w:r w:rsidR="00AB110B" w:rsidRPr="00A10451">
        <w:rPr>
          <w:rFonts w:cs="David" w:hint="cs"/>
        </w:rPr>
        <w:t xml:space="preserve"> </w:t>
      </w:r>
      <w:r w:rsidR="00F26992" w:rsidRPr="00A10451">
        <w:rPr>
          <w:rFonts w:cs="David" w:hint="cs"/>
        </w:rPr>
        <w:t>(</w:t>
      </w:r>
      <w:r w:rsidR="00AB110B" w:rsidRPr="00A10451">
        <w:rPr>
          <w:rFonts w:cs="David" w:hint="cs"/>
        </w:rPr>
        <w:t>+</w:t>
      </w:r>
      <w:r w:rsidR="00F26992" w:rsidRPr="00A10451">
        <w:rPr>
          <w:rFonts w:cs="David" w:hint="cs"/>
        </w:rPr>
        <w:t>)</w:t>
      </w:r>
      <w:r w:rsidR="00862EDC" w:rsidRPr="00A10451">
        <w:rPr>
          <w:rFonts w:cs="David" w:hint="cs"/>
        </w:rPr>
        <w:t>.</w:t>
      </w:r>
      <w:r w:rsidR="0051302A" w:rsidRPr="00A10451">
        <w:rPr>
          <w:rFonts w:cs="David" w:hint="cs"/>
        </w:rPr>
        <w:t xml:space="preserve"> </w:t>
      </w:r>
      <w:r w:rsidR="001C7AB6" w:rsidRPr="00A10451">
        <w:rPr>
          <w:rFonts w:cs="David" w:hint="cs"/>
        </w:rPr>
        <w:t xml:space="preserve">Optional locations </w:t>
      </w:r>
      <w:r w:rsidR="0051302A" w:rsidRPr="00A10451">
        <w:rPr>
          <w:rFonts w:cs="David" w:hint="cs"/>
        </w:rPr>
        <w:t xml:space="preserve">are </w:t>
      </w:r>
      <w:r w:rsidR="0005578C" w:rsidRPr="00A10451">
        <w:rPr>
          <w:rFonts w:cs="David" w:hint="cs"/>
        </w:rPr>
        <w:t>spread</w:t>
      </w:r>
      <w:r w:rsidR="00327938" w:rsidRPr="00A10451">
        <w:rPr>
          <w:rFonts w:cs="David" w:hint="cs"/>
        </w:rPr>
        <w:t xml:space="preserve"> </w:t>
      </w:r>
      <w:r w:rsidR="00C25664" w:rsidRPr="00A10451">
        <w:rPr>
          <w:rFonts w:cs="David" w:hint="cs"/>
        </w:rPr>
        <w:t>in</w:t>
      </w:r>
      <w:r w:rsidR="0005578C" w:rsidRPr="00A10451">
        <w:rPr>
          <w:rFonts w:cs="David" w:hint="cs"/>
        </w:rPr>
        <w:t xml:space="preserve"> a grid, </w:t>
      </w:r>
      <w:r w:rsidR="00862EDC" w:rsidRPr="00A10451">
        <w:rPr>
          <w:rFonts w:cs="David" w:hint="cs"/>
        </w:rPr>
        <w:t xml:space="preserve">50 m </w:t>
      </w:r>
      <w:r w:rsidR="00327938" w:rsidRPr="00A10451">
        <w:rPr>
          <w:rFonts w:cs="David" w:hint="cs"/>
        </w:rPr>
        <w:t>apart</w:t>
      </w:r>
      <w:r w:rsidR="0005578C" w:rsidRPr="00A10451">
        <w:rPr>
          <w:rFonts w:cs="David" w:hint="cs"/>
        </w:rPr>
        <w:t>.</w:t>
      </w:r>
      <w:r w:rsidR="0014097E" w:rsidRPr="00A10451">
        <w:rPr>
          <w:rFonts w:cs="David" w:hint="cs"/>
        </w:rPr>
        <w:t xml:space="preserve"> </w:t>
      </w:r>
      <w:r w:rsidR="006D584A" w:rsidRPr="00A10451">
        <w:rPr>
          <w:rFonts w:cs="David" w:hint="cs"/>
          <w:color w:val="000000" w:themeColor="text1"/>
        </w:rPr>
        <w:t xml:space="preserve">Stack heights </w:t>
      </w:r>
      <w:r w:rsidR="00C85B53" w:rsidRPr="00A10451">
        <w:rPr>
          <w:rFonts w:cs="David" w:hint="cs"/>
          <w:color w:val="000000" w:themeColor="text1"/>
        </w:rPr>
        <w:t>(</w:t>
      </w:r>
      <w:r w:rsidR="00C85B53" w:rsidRPr="00A10451">
        <w:rPr>
          <w:rFonts w:cs="David" w:hint="cs"/>
          <w:color w:val="000000"/>
        </w:rPr>
        <w:t xml:space="preserve">effective heights) </w:t>
      </w:r>
      <w:r w:rsidR="00D91A5B" w:rsidRPr="00A10451">
        <w:rPr>
          <w:rFonts w:cs="David" w:hint="cs"/>
          <w:color w:val="000000"/>
        </w:rPr>
        <w:t>were</w:t>
      </w:r>
      <w:r w:rsidR="00C85B53" w:rsidRPr="00A10451">
        <w:rPr>
          <w:rFonts w:cs="David" w:hint="cs"/>
          <w:color w:val="000000"/>
        </w:rPr>
        <w:t xml:space="preserve"> </w:t>
      </w:r>
      <w:r w:rsidR="00D91A5B" w:rsidRPr="00A10451">
        <w:rPr>
          <w:rFonts w:cs="David" w:hint="cs"/>
          <w:color w:val="000000"/>
        </w:rPr>
        <w:t>taken</w:t>
      </w:r>
      <w:r w:rsidR="00C85B53" w:rsidRPr="00A10451">
        <w:rPr>
          <w:rFonts w:cs="David" w:hint="cs"/>
          <w:color w:val="000000"/>
        </w:rPr>
        <w:t xml:space="preserve"> a</w:t>
      </w:r>
      <w:r w:rsidR="00D91A5B" w:rsidRPr="00A10451">
        <w:rPr>
          <w:rFonts w:cs="David" w:hint="cs"/>
          <w:color w:val="000000"/>
        </w:rPr>
        <w:t>t</w:t>
      </w:r>
      <w:r w:rsidR="00C85B53" w:rsidRPr="00A10451">
        <w:rPr>
          <w:rFonts w:cs="David" w:hint="cs"/>
          <w:color w:val="000000"/>
        </w:rPr>
        <w:t xml:space="preserve"> 10 m, following the </w:t>
      </w:r>
      <w:r w:rsidR="009F747C" w:rsidRPr="00A10451">
        <w:rPr>
          <w:rFonts w:cs="David" w:hint="cs"/>
          <w:color w:val="000000"/>
        </w:rPr>
        <w:t xml:space="preserve">height of the obtained wind data. </w:t>
      </w:r>
    </w:p>
    <w:p w14:paraId="346E126F" w14:textId="539C4ABB" w:rsidR="00814A18" w:rsidRPr="00A10451" w:rsidRDefault="00814A18" w:rsidP="003F702D">
      <w:pPr>
        <w:bidi/>
        <w:ind w:right="-2"/>
        <w:rPr>
          <w:rFonts w:cs="David" w:hint="cs"/>
          <w:b/>
          <w:bCs/>
          <w:color w:val="000000"/>
        </w:rPr>
      </w:pPr>
    </w:p>
    <w:p w14:paraId="6C57AC09" w14:textId="7EA4587B" w:rsidR="004C6D8D" w:rsidRPr="00A10451" w:rsidRDefault="004C6D8D" w:rsidP="00CD0213">
      <w:pPr>
        <w:pStyle w:val="ListParagraph"/>
        <w:ind w:left="0" w:right="-2"/>
        <w:rPr>
          <w:rFonts w:cs="David" w:hint="cs"/>
          <w:color w:val="000000" w:themeColor="text1"/>
        </w:rPr>
      </w:pPr>
      <w:r w:rsidRPr="00A10451">
        <w:rPr>
          <w:rFonts w:cs="David" w:hint="cs"/>
          <w:color w:val="FF0000"/>
        </w:rPr>
        <w:t>no solution in 100 meters?</w:t>
      </w:r>
    </w:p>
    <w:p w14:paraId="65D9E7A4" w14:textId="739869DF" w:rsidR="00CD0213" w:rsidRPr="00A10451" w:rsidRDefault="00CD0213" w:rsidP="00CD0213">
      <w:pPr>
        <w:bidi/>
        <w:ind w:right="-2"/>
        <w:rPr>
          <w:rFonts w:cs="David" w:hint="cs"/>
          <w:b/>
          <w:bCs/>
          <w:color w:val="000000"/>
        </w:rPr>
      </w:pPr>
    </w:p>
    <w:p w14:paraId="39229469" w14:textId="6D9A0B7A" w:rsidR="00CD0213" w:rsidRDefault="00CD0213" w:rsidP="00CD0213">
      <w:pPr>
        <w:bidi/>
        <w:ind w:right="-2"/>
        <w:rPr>
          <w:rFonts w:cs="David"/>
          <w:b/>
          <w:bCs/>
          <w:color w:val="000000"/>
        </w:rPr>
      </w:pPr>
    </w:p>
    <w:p w14:paraId="49B744E6" w14:textId="16DB15E1" w:rsidR="00F85619" w:rsidRDefault="00F85619" w:rsidP="00F85619">
      <w:pPr>
        <w:bidi/>
        <w:ind w:right="-2"/>
        <w:rPr>
          <w:rFonts w:cs="David"/>
          <w:b/>
          <w:bCs/>
          <w:color w:val="000000"/>
        </w:rPr>
      </w:pPr>
    </w:p>
    <w:p w14:paraId="6DE328E9" w14:textId="3EA55A1F" w:rsidR="00F85619" w:rsidRDefault="00F85619" w:rsidP="00F85619">
      <w:pPr>
        <w:bidi/>
        <w:ind w:right="-2"/>
        <w:rPr>
          <w:rFonts w:cs="David"/>
          <w:b/>
          <w:bCs/>
          <w:color w:val="000000"/>
        </w:rPr>
      </w:pPr>
    </w:p>
    <w:p w14:paraId="687F2B41" w14:textId="71AB4E34" w:rsidR="00F85619" w:rsidRDefault="00F85619" w:rsidP="00F85619">
      <w:pPr>
        <w:bidi/>
        <w:ind w:right="-2"/>
        <w:rPr>
          <w:rFonts w:cs="David"/>
          <w:b/>
          <w:bCs/>
          <w:color w:val="000000"/>
        </w:rPr>
      </w:pPr>
    </w:p>
    <w:p w14:paraId="53E408D1" w14:textId="6E33115D" w:rsidR="00F85619" w:rsidRDefault="00F85619" w:rsidP="00F85619">
      <w:pPr>
        <w:bidi/>
        <w:ind w:right="-2"/>
        <w:rPr>
          <w:rFonts w:cs="David"/>
          <w:b/>
          <w:bCs/>
          <w:color w:val="000000"/>
        </w:rPr>
      </w:pPr>
    </w:p>
    <w:p w14:paraId="382E1C04" w14:textId="5BF58969" w:rsidR="00F85619" w:rsidRPr="00C419E3" w:rsidRDefault="00F85619" w:rsidP="00F85619">
      <w:pPr>
        <w:bidi/>
        <w:ind w:right="-2"/>
        <w:rPr>
          <w:rFonts w:cs="David"/>
          <w:b/>
          <w:bCs/>
          <w:color w:val="FF0000"/>
        </w:rPr>
      </w:pPr>
    </w:p>
    <w:p w14:paraId="766E6088" w14:textId="77A9C12E" w:rsidR="00F85619" w:rsidRPr="00C419E3" w:rsidRDefault="00F85619" w:rsidP="00F85619">
      <w:pPr>
        <w:pStyle w:val="Heading2"/>
        <w:rPr>
          <w:rFonts w:cs="David" w:hint="cs"/>
          <w:color w:val="FF0000"/>
        </w:rPr>
      </w:pPr>
      <w:r w:rsidRPr="00C419E3">
        <w:rPr>
          <w:rFonts w:cs="David" w:hint="cs"/>
          <w:color w:val="FF0000"/>
        </w:rPr>
        <w:t>Evolutionary algorithms and Borg MOEA</w:t>
      </w:r>
      <w:r w:rsidR="00C419E3" w:rsidRPr="00C419E3">
        <w:rPr>
          <w:rFonts w:cs="David"/>
          <w:color w:val="FF0000"/>
        </w:rPr>
        <w:t xml:space="preserve"> (TBD)</w:t>
      </w:r>
    </w:p>
    <w:p w14:paraId="037A29A3" w14:textId="77777777" w:rsidR="00F85619" w:rsidRPr="00A10451" w:rsidRDefault="00F85619" w:rsidP="00F85619">
      <w:pPr>
        <w:ind w:right="-2"/>
        <w:rPr>
          <w:rFonts w:cs="David" w:hint="cs"/>
          <w:color w:val="FF0000"/>
        </w:rPr>
      </w:pPr>
    </w:p>
    <w:p w14:paraId="009BF8CF" w14:textId="77777777" w:rsidR="00F85619" w:rsidRPr="00A10451" w:rsidRDefault="00F85619" w:rsidP="00F85619">
      <w:pPr>
        <w:bidi/>
        <w:ind w:right="-2"/>
        <w:rPr>
          <w:rFonts w:cs="David" w:hint="cs"/>
          <w:color w:val="000000"/>
          <w:rtl/>
        </w:rPr>
      </w:pPr>
      <w:r w:rsidRPr="00A10451">
        <w:rPr>
          <w:rFonts w:cs="David" w:hint="cs"/>
          <w:color w:val="000000"/>
          <w:rtl/>
        </w:rPr>
        <w:t>אלגוריתם אבולוציוניים</w:t>
      </w:r>
    </w:p>
    <w:p w14:paraId="7AA4BF37" w14:textId="77777777" w:rsidR="00F85619" w:rsidRPr="00A10451" w:rsidRDefault="00F85619" w:rsidP="00F85619">
      <w:pPr>
        <w:bidi/>
        <w:ind w:right="-2"/>
        <w:rPr>
          <w:rFonts w:cs="David" w:hint="cs"/>
          <w:color w:val="000000"/>
        </w:rPr>
      </w:pPr>
      <w:r w:rsidRPr="00A10451">
        <w:rPr>
          <w:rFonts w:cs="David" w:hint="cs"/>
          <w:color w:val="000000"/>
          <w:rtl/>
        </w:rPr>
        <w:lastRenderedPageBreak/>
        <w:t>כלי האופטימיזציה בורג</w:t>
      </w:r>
    </w:p>
    <w:p w14:paraId="1D488CA8" w14:textId="77777777" w:rsidR="00F85619" w:rsidRPr="00A10451" w:rsidRDefault="00F85619" w:rsidP="00F85619">
      <w:pPr>
        <w:ind w:right="-2"/>
        <w:rPr>
          <w:rFonts w:cs="David" w:hint="cs"/>
          <w:color w:val="000000"/>
        </w:rPr>
      </w:pPr>
    </w:p>
    <w:p w14:paraId="40BD4072" w14:textId="77777777" w:rsidR="00F85619" w:rsidRPr="00A10451" w:rsidRDefault="00F85619" w:rsidP="00F85619">
      <w:pPr>
        <w:pStyle w:val="Heading2"/>
        <w:rPr>
          <w:rFonts w:cs="David" w:hint="cs"/>
        </w:rPr>
      </w:pPr>
      <w:r w:rsidRPr="00A10451">
        <w:rPr>
          <w:rFonts w:cs="David" w:hint="cs"/>
        </w:rPr>
        <w:t>Data</w:t>
      </w:r>
    </w:p>
    <w:p w14:paraId="375E26B6" w14:textId="77777777" w:rsidR="00F85619" w:rsidRPr="00A10451" w:rsidRDefault="00F85619" w:rsidP="00F85619">
      <w:pPr>
        <w:bidi/>
        <w:ind w:right="-2"/>
        <w:rPr>
          <w:rFonts w:cs="David" w:hint="cs"/>
          <w:b/>
          <w:bCs/>
          <w:color w:val="000000"/>
          <w:rtl/>
        </w:rPr>
      </w:pPr>
      <w:r w:rsidRPr="00A10451">
        <w:rPr>
          <w:rFonts w:cs="David" w:hint="cs"/>
          <w:b/>
          <w:bCs/>
          <w:color w:val="000000"/>
          <w:rtl/>
        </w:rPr>
        <w:t>מטאורולוגי</w:t>
      </w:r>
    </w:p>
    <w:p w14:paraId="31FFF108" w14:textId="77777777" w:rsidR="00F85619" w:rsidRPr="00F85619" w:rsidRDefault="00F85619" w:rsidP="00F85619">
      <w:pPr>
        <w:ind w:right="-2"/>
        <w:rPr>
          <w:rFonts w:cs="David" w:hint="cs"/>
          <w:color w:val="000000" w:themeColor="text1"/>
        </w:rPr>
      </w:pPr>
      <w:r w:rsidRPr="00A10451">
        <w:rPr>
          <w:rFonts w:cs="David" w:hint="cs"/>
          <w:color w:val="000000"/>
        </w:rPr>
        <w:t xml:space="preserve">For our simulation set, we used 10 min wind data obtained from the Israel Meteorological Service (IMS) for the years </w:t>
      </w:r>
      <w:r w:rsidRPr="00A10451">
        <w:rPr>
          <w:rFonts w:cs="David" w:hint="cs"/>
          <w:color w:val="FF0000"/>
        </w:rPr>
        <w:t>X</w:t>
      </w:r>
      <w:r w:rsidRPr="00A10451">
        <w:rPr>
          <w:rFonts w:cs="David" w:hint="cs"/>
          <w:color w:val="000000"/>
        </w:rPr>
        <w:t xml:space="preserve"> and for one station </w:t>
      </w:r>
      <w:proofErr w:type="spellStart"/>
      <w:r w:rsidRPr="00A10451">
        <w:rPr>
          <w:rFonts w:cs="David" w:hint="cs"/>
          <w:color w:val="FF0000"/>
        </w:rPr>
        <w:t>Nevatim</w:t>
      </w:r>
      <w:proofErr w:type="spellEnd"/>
      <w:r w:rsidRPr="00A10451">
        <w:rPr>
          <w:rFonts w:cs="David" w:hint="cs"/>
          <w:color w:val="FF0000"/>
        </w:rPr>
        <w:t xml:space="preserve">/Negev junction. </w:t>
      </w:r>
      <w:r w:rsidRPr="00A10451">
        <w:rPr>
          <w:rFonts w:cs="David" w:hint="cs"/>
          <w:color w:val="000000" w:themeColor="text1"/>
        </w:rPr>
        <w:t>This station was chosen since</w:t>
      </w:r>
      <w:r w:rsidRPr="00A10451">
        <w:rPr>
          <w:rFonts w:cs="David" w:hint="cs"/>
          <w:color w:val="FF0000"/>
        </w:rPr>
        <w:t xml:space="preserve"> </w:t>
      </w:r>
      <w:r w:rsidRPr="00A10451">
        <w:rPr>
          <w:rFonts w:cs="David" w:hint="cs"/>
          <w:color w:val="000000" w:themeColor="text1"/>
        </w:rPr>
        <w:t xml:space="preserve">in future work, we may wish to implement our methodology on a real-world problem, possibly in an idealized location such as Ramat </w:t>
      </w:r>
      <w:proofErr w:type="spellStart"/>
      <w:r w:rsidRPr="00A10451">
        <w:rPr>
          <w:rFonts w:cs="David" w:hint="cs"/>
          <w:color w:val="000000" w:themeColor="text1"/>
        </w:rPr>
        <w:t>Hovav</w:t>
      </w:r>
      <w:proofErr w:type="spellEnd"/>
      <w:r w:rsidRPr="00A10451">
        <w:rPr>
          <w:rFonts w:cs="David" w:hint="cs"/>
          <w:color w:val="000000" w:themeColor="text1"/>
        </w:rPr>
        <w:t xml:space="preserve"> industrial zone in southern Israel. </w:t>
      </w:r>
      <w:r w:rsidRPr="00A10451">
        <w:rPr>
          <w:rFonts w:cs="David" w:hint="cs"/>
          <w:color w:val="FF0000"/>
        </w:rPr>
        <w:t>Emission data were obtained from the Ministry of Environmental Protection. These data were used for “evaluation” of our methodology.</w:t>
      </w:r>
    </w:p>
    <w:p w14:paraId="42CE7C60" w14:textId="77777777" w:rsidR="00F85619" w:rsidRPr="00A10451" w:rsidRDefault="00F85619" w:rsidP="00F85619">
      <w:pPr>
        <w:ind w:right="-2"/>
        <w:rPr>
          <w:rFonts w:cs="David" w:hint="cs"/>
          <w:color w:val="FF0000"/>
        </w:rPr>
      </w:pPr>
    </w:p>
    <w:p w14:paraId="75A577AE" w14:textId="67ED35AF" w:rsidR="00F85619" w:rsidRDefault="00F85619" w:rsidP="00F85619">
      <w:pPr>
        <w:bidi/>
        <w:ind w:right="-2"/>
        <w:rPr>
          <w:rFonts w:cs="David"/>
          <w:b/>
          <w:bCs/>
          <w:color w:val="000000"/>
        </w:rPr>
      </w:pPr>
    </w:p>
    <w:p w14:paraId="123174EF" w14:textId="0E5FC00E" w:rsidR="00F85619" w:rsidRDefault="00F85619" w:rsidP="00F85619">
      <w:pPr>
        <w:bidi/>
        <w:ind w:right="-2"/>
        <w:rPr>
          <w:rFonts w:cs="David"/>
          <w:b/>
          <w:bCs/>
          <w:color w:val="000000"/>
        </w:rPr>
      </w:pPr>
    </w:p>
    <w:p w14:paraId="0A579AA7" w14:textId="5DD4A9AB" w:rsidR="00F85619" w:rsidRDefault="00F85619" w:rsidP="00F85619">
      <w:pPr>
        <w:bidi/>
        <w:ind w:right="-2"/>
        <w:rPr>
          <w:rFonts w:cs="David"/>
          <w:b/>
          <w:bCs/>
          <w:color w:val="000000"/>
        </w:rPr>
      </w:pPr>
    </w:p>
    <w:p w14:paraId="427DFD62" w14:textId="77777777" w:rsidR="00F85619" w:rsidRPr="00A10451" w:rsidRDefault="00F85619" w:rsidP="00F85619">
      <w:pPr>
        <w:bidi/>
        <w:ind w:right="-2"/>
        <w:rPr>
          <w:rFonts w:cs="David" w:hint="cs"/>
          <w:b/>
          <w:bCs/>
          <w:color w:val="000000"/>
        </w:rPr>
      </w:pPr>
    </w:p>
    <w:p w14:paraId="0201A51B" w14:textId="1AE90181" w:rsidR="000742A2" w:rsidRPr="00A10451" w:rsidRDefault="000742A2" w:rsidP="003F702D">
      <w:pPr>
        <w:bidi/>
        <w:ind w:right="-2"/>
        <w:rPr>
          <w:rFonts w:cs="David" w:hint="cs"/>
          <w:color w:val="000000"/>
          <w:rtl/>
        </w:rPr>
      </w:pPr>
      <w:r w:rsidRPr="00A10451">
        <w:rPr>
          <w:rFonts w:cs="David" w:hint="cs"/>
          <w:b/>
          <w:bCs/>
          <w:color w:val="000000"/>
          <w:rtl/>
        </w:rPr>
        <w:t>בעתיד</w:t>
      </w:r>
      <w:r w:rsidR="00847E57" w:rsidRPr="00A10451">
        <w:rPr>
          <w:rFonts w:cs="David" w:hint="cs"/>
          <w:b/>
          <w:bCs/>
          <w:color w:val="000000"/>
          <w:rtl/>
        </w:rPr>
        <w:t>(</w:t>
      </w:r>
      <w:r w:rsidR="00847E57" w:rsidRPr="00A10451">
        <w:rPr>
          <w:rFonts w:cs="David" w:hint="cs"/>
          <w:b/>
          <w:bCs/>
          <w:color w:val="000000"/>
        </w:rPr>
        <w:t>research plan?</w:t>
      </w:r>
      <w:r w:rsidR="00847E57" w:rsidRPr="00A10451">
        <w:rPr>
          <w:rFonts w:cs="David" w:hint="cs"/>
          <w:b/>
          <w:bCs/>
          <w:color w:val="000000"/>
          <w:rtl/>
        </w:rPr>
        <w:t>)</w:t>
      </w:r>
      <w:r w:rsidRPr="00A10451">
        <w:rPr>
          <w:rFonts w:cs="David" w:hint="cs"/>
          <w:b/>
          <w:bCs/>
          <w:color w:val="000000"/>
          <w:rtl/>
        </w:rPr>
        <w:t>:</w:t>
      </w:r>
    </w:p>
    <w:p w14:paraId="16942CDE" w14:textId="6372D59A" w:rsidR="00AB4978" w:rsidRPr="00A10451" w:rsidRDefault="00AB4978" w:rsidP="003F702D">
      <w:pPr>
        <w:bidi/>
        <w:ind w:right="-2"/>
        <w:rPr>
          <w:rFonts w:cs="David" w:hint="cs"/>
          <w:b/>
          <w:bCs/>
          <w:color w:val="000000"/>
          <w:rtl/>
        </w:rPr>
      </w:pPr>
      <w:r w:rsidRPr="00A10451">
        <w:rPr>
          <w:rFonts w:cs="David" w:hint="cs"/>
          <w:b/>
          <w:bCs/>
          <w:color w:val="000000"/>
          <w:rtl/>
        </w:rPr>
        <w:t>ולידציה לתוצאות</w:t>
      </w:r>
    </w:p>
    <w:p w14:paraId="47795394" w14:textId="25D921AF" w:rsidR="00AB4978" w:rsidRPr="00A10451" w:rsidRDefault="00AB4978" w:rsidP="003F702D">
      <w:pPr>
        <w:bidi/>
        <w:ind w:right="-2"/>
        <w:rPr>
          <w:rFonts w:cs="David" w:hint="cs"/>
          <w:b/>
          <w:bCs/>
          <w:color w:val="000000"/>
          <w:rtl/>
        </w:rPr>
      </w:pPr>
      <w:r w:rsidRPr="00A10451">
        <w:rPr>
          <w:rFonts w:cs="David" w:hint="cs"/>
          <w:b/>
          <w:bCs/>
          <w:color w:val="000000"/>
          <w:rtl/>
        </w:rPr>
        <w:t xml:space="preserve">לקחת מקרה </w:t>
      </w:r>
      <w:proofErr w:type="spellStart"/>
      <w:r w:rsidRPr="00A10451">
        <w:rPr>
          <w:rFonts w:cs="David" w:hint="cs"/>
          <w:b/>
          <w:bCs/>
          <w:color w:val="000000"/>
          <w:rtl/>
        </w:rPr>
        <w:t>אמיתי</w:t>
      </w:r>
      <w:proofErr w:type="spellEnd"/>
      <w:r w:rsidRPr="00A10451">
        <w:rPr>
          <w:rFonts w:cs="David" w:hint="cs"/>
          <w:b/>
          <w:bCs/>
          <w:color w:val="000000"/>
          <w:rtl/>
        </w:rPr>
        <w:t xml:space="preserve"> (רמת חובב)</w:t>
      </w:r>
    </w:p>
    <w:p w14:paraId="1427A4D3" w14:textId="4689266E" w:rsidR="000742A2" w:rsidRPr="00A10451" w:rsidRDefault="000742A2" w:rsidP="003F702D">
      <w:pPr>
        <w:bidi/>
        <w:ind w:right="-2"/>
        <w:rPr>
          <w:rFonts w:cs="David" w:hint="cs"/>
          <w:color w:val="000000"/>
          <w:rtl/>
        </w:rPr>
      </w:pPr>
      <w:r w:rsidRPr="00A10451">
        <w:rPr>
          <w:rFonts w:cs="David" w:hint="cs"/>
          <w:b/>
          <w:bCs/>
          <w:color w:val="000000"/>
          <w:rtl/>
        </w:rPr>
        <w:t>להשתמש במודל דיספרסיה מתוחכם יותר</w:t>
      </w:r>
      <w:r w:rsidR="00C75356" w:rsidRPr="00A10451">
        <w:rPr>
          <w:rFonts w:cs="David" w:hint="cs"/>
          <w:b/>
          <w:bCs/>
          <w:color w:val="000000"/>
          <w:rtl/>
        </w:rPr>
        <w:t>, אולי אין צורך?</w:t>
      </w:r>
    </w:p>
    <w:p w14:paraId="4FEAE5FB" w14:textId="15EE09D3" w:rsidR="000742A2" w:rsidRPr="00A10451" w:rsidRDefault="000742A2" w:rsidP="003F702D">
      <w:pPr>
        <w:bidi/>
        <w:ind w:right="-2"/>
        <w:rPr>
          <w:rFonts w:cs="David" w:hint="cs"/>
          <w:b/>
          <w:bCs/>
          <w:color w:val="000000"/>
          <w:rtl/>
        </w:rPr>
      </w:pPr>
      <w:r w:rsidRPr="00A10451">
        <w:rPr>
          <w:rFonts w:cs="David" w:hint="cs"/>
          <w:b/>
          <w:bCs/>
          <w:color w:val="000000"/>
          <w:rtl/>
        </w:rPr>
        <w:t xml:space="preserve">להשתמש במקרה בעולם </w:t>
      </w:r>
      <w:proofErr w:type="spellStart"/>
      <w:r w:rsidRPr="00A10451">
        <w:rPr>
          <w:rFonts w:cs="David" w:hint="cs"/>
          <w:b/>
          <w:bCs/>
          <w:color w:val="000000"/>
          <w:rtl/>
        </w:rPr>
        <w:t>האמיתי</w:t>
      </w:r>
      <w:proofErr w:type="spellEnd"/>
      <w:r w:rsidRPr="00A10451">
        <w:rPr>
          <w:rFonts w:cs="David" w:hint="cs"/>
          <w:b/>
          <w:bCs/>
          <w:color w:val="000000"/>
          <w:rtl/>
        </w:rPr>
        <w:t xml:space="preserve">. המעבר לעולם </w:t>
      </w:r>
      <w:proofErr w:type="spellStart"/>
      <w:r w:rsidRPr="00A10451">
        <w:rPr>
          <w:rFonts w:cs="David" w:hint="cs"/>
          <w:b/>
          <w:bCs/>
          <w:color w:val="000000"/>
          <w:rtl/>
        </w:rPr>
        <w:t>האמיתי</w:t>
      </w:r>
      <w:proofErr w:type="spellEnd"/>
      <w:r w:rsidRPr="00A10451">
        <w:rPr>
          <w:rFonts w:cs="David" w:hint="cs"/>
          <w:b/>
          <w:bCs/>
          <w:color w:val="000000"/>
          <w:rtl/>
        </w:rPr>
        <w:t xml:space="preserve"> הוא קשה. הוא דורש טופוגרפיה, כיסוי שטח, וידע על כל המקורות באזור המחקר וריכוזי רקע. </w:t>
      </w:r>
      <w:r w:rsidR="00CA0EB5" w:rsidRPr="00A10451">
        <w:rPr>
          <w:rFonts w:cs="David" w:hint="cs"/>
          <w:b/>
          <w:bCs/>
          <w:color w:val="000000"/>
          <w:rtl/>
        </w:rPr>
        <w:t xml:space="preserve">וכנראה גם מודל מתוחכם יותר. </w:t>
      </w:r>
    </w:p>
    <w:p w14:paraId="67FB8F8F" w14:textId="6FC64C19" w:rsidR="00AB4978" w:rsidRPr="00A10451" w:rsidRDefault="00AB4978" w:rsidP="003F702D">
      <w:pPr>
        <w:bidi/>
        <w:ind w:right="-2"/>
        <w:rPr>
          <w:rFonts w:cs="David" w:hint="cs"/>
          <w:b/>
          <w:bCs/>
          <w:color w:val="000000"/>
        </w:rPr>
      </w:pPr>
      <w:proofErr w:type="spellStart"/>
      <w:r w:rsidRPr="00A10451">
        <w:rPr>
          <w:rFonts w:cs="David" w:hint="cs"/>
          <w:b/>
          <w:bCs/>
          <w:color w:val="000000"/>
          <w:rtl/>
        </w:rPr>
        <w:t>הדאטה</w:t>
      </w:r>
      <w:proofErr w:type="spellEnd"/>
      <w:r w:rsidRPr="00A10451">
        <w:rPr>
          <w:rFonts w:cs="David" w:hint="cs"/>
          <w:b/>
          <w:bCs/>
          <w:color w:val="000000"/>
          <w:rtl/>
        </w:rPr>
        <w:t xml:space="preserve"> של שיקגו </w:t>
      </w:r>
    </w:p>
    <w:p w14:paraId="25626028" w14:textId="7B6AECC9" w:rsidR="00D33982" w:rsidRPr="00A10451" w:rsidRDefault="00D33982" w:rsidP="00D33982">
      <w:pPr>
        <w:bidi/>
        <w:ind w:right="-2"/>
        <w:rPr>
          <w:rFonts w:cs="David" w:hint="cs"/>
          <w:b/>
          <w:bCs/>
          <w:color w:val="000000"/>
        </w:rPr>
      </w:pPr>
      <w:r w:rsidRPr="00A10451">
        <w:rPr>
          <w:rFonts w:cs="David" w:hint="cs"/>
          <w:b/>
          <w:bCs/>
          <w:color w:val="000000"/>
          <w:rtl/>
        </w:rPr>
        <w:t>סכמות מורכבות שמודדות כמה סוגים שונים של מזהמים...</w:t>
      </w:r>
    </w:p>
    <w:p w14:paraId="500ADC45" w14:textId="4BDC01FC" w:rsidR="00FB461D" w:rsidRPr="00A10451" w:rsidRDefault="004F7361" w:rsidP="00FB461D">
      <w:pPr>
        <w:bidi/>
        <w:ind w:right="-2"/>
        <w:rPr>
          <w:rFonts w:cs="David" w:hint="cs"/>
          <w:b/>
          <w:bCs/>
          <w:color w:val="000000"/>
          <w:rtl/>
        </w:rPr>
      </w:pPr>
      <w:r w:rsidRPr="00A10451">
        <w:rPr>
          <w:rFonts w:cs="David" w:hint="cs"/>
          <w:b/>
          <w:bCs/>
          <w:color w:val="000000"/>
          <w:rtl/>
        </w:rPr>
        <w:t xml:space="preserve">עבור נתונים </w:t>
      </w:r>
      <w:proofErr w:type="spellStart"/>
      <w:r w:rsidRPr="00A10451">
        <w:rPr>
          <w:rFonts w:cs="David" w:hint="cs"/>
          <w:b/>
          <w:bCs/>
          <w:color w:val="000000"/>
          <w:rtl/>
        </w:rPr>
        <w:t>אמיתיים</w:t>
      </w:r>
      <w:proofErr w:type="spellEnd"/>
      <w:r w:rsidRPr="00A10451">
        <w:rPr>
          <w:rFonts w:cs="David" w:hint="cs"/>
          <w:b/>
          <w:bCs/>
          <w:color w:val="000000"/>
          <w:rtl/>
        </w:rPr>
        <w:t xml:space="preserve"> – אולי אפשר לבדוק נקודות תלת </w:t>
      </w:r>
      <w:proofErr w:type="spellStart"/>
      <w:r w:rsidRPr="00A10451">
        <w:rPr>
          <w:rFonts w:cs="David" w:hint="cs"/>
          <w:b/>
          <w:bCs/>
          <w:color w:val="000000"/>
          <w:rtl/>
        </w:rPr>
        <w:t>מימדיות</w:t>
      </w:r>
      <w:proofErr w:type="spellEnd"/>
      <w:r w:rsidRPr="00A10451">
        <w:rPr>
          <w:rFonts w:cs="David" w:hint="cs"/>
          <w:b/>
          <w:bCs/>
          <w:color w:val="000000"/>
          <w:rtl/>
        </w:rPr>
        <w:t xml:space="preserve"> (גם בגובה) של הצבת חיישנים. </w:t>
      </w:r>
    </w:p>
    <w:p w14:paraId="17A550DD" w14:textId="6EA3AB8B" w:rsidR="00CB3134" w:rsidRPr="00A10451" w:rsidRDefault="00CB3134" w:rsidP="00CB3134">
      <w:pPr>
        <w:bidi/>
        <w:ind w:right="-2"/>
        <w:rPr>
          <w:rFonts w:cs="David" w:hint="cs"/>
          <w:b/>
          <w:bCs/>
          <w:color w:val="000000"/>
          <w:rtl/>
        </w:rPr>
      </w:pPr>
      <w:r w:rsidRPr="00A10451">
        <w:rPr>
          <w:rFonts w:cs="David" w:hint="cs"/>
          <w:b/>
          <w:bCs/>
          <w:color w:val="000000"/>
          <w:rtl/>
        </w:rPr>
        <w:t xml:space="preserve">הצעה של שי </w:t>
      </w:r>
      <w:r w:rsidR="00A90F6C" w:rsidRPr="00A10451">
        <w:rPr>
          <w:rFonts w:cs="David" w:hint="cs"/>
          <w:b/>
          <w:bCs/>
          <w:color w:val="000000"/>
          <w:rtl/>
        </w:rPr>
        <w:t>–</w:t>
      </w:r>
      <w:r w:rsidRPr="00A10451">
        <w:rPr>
          <w:rFonts w:cs="David" w:hint="cs"/>
          <w:b/>
          <w:bCs/>
          <w:color w:val="000000"/>
          <w:rtl/>
        </w:rPr>
        <w:t xml:space="preserve"> </w:t>
      </w:r>
      <w:r w:rsidR="00A90F6C" w:rsidRPr="00A10451">
        <w:rPr>
          <w:rFonts w:cs="David" w:hint="cs"/>
          <w:b/>
          <w:bCs/>
          <w:color w:val="000000"/>
          <w:rtl/>
        </w:rPr>
        <w:t>לא זוכרת !</w:t>
      </w:r>
    </w:p>
    <w:p w14:paraId="0B0F7912" w14:textId="77777777" w:rsidR="00CA0EB5" w:rsidRPr="00A10451" w:rsidRDefault="00CA0EB5" w:rsidP="003F702D">
      <w:pPr>
        <w:bidi/>
        <w:ind w:right="-2"/>
        <w:rPr>
          <w:rFonts w:cs="David" w:hint="cs"/>
          <w:color w:val="000000"/>
          <w:rtl/>
        </w:rPr>
      </w:pPr>
    </w:p>
    <w:p w14:paraId="2E163BDB" w14:textId="2602FF5A" w:rsidR="005B06BD" w:rsidRPr="00A10451" w:rsidRDefault="005B06BD" w:rsidP="003F702D">
      <w:pPr>
        <w:ind w:right="-2"/>
        <w:rPr>
          <w:rFonts w:cs="David" w:hint="cs"/>
          <w:b/>
          <w:bCs/>
        </w:rPr>
      </w:pPr>
    </w:p>
    <w:p w14:paraId="5C0ADB69" w14:textId="58DDD7F6" w:rsidR="005B06BD" w:rsidRPr="00A10451" w:rsidRDefault="005B06BD" w:rsidP="003F702D">
      <w:pPr>
        <w:ind w:right="-2"/>
        <w:rPr>
          <w:rFonts w:cs="David" w:hint="cs"/>
          <w:b/>
          <w:bCs/>
        </w:rPr>
      </w:pPr>
    </w:p>
    <w:p w14:paraId="51B2CDC9" w14:textId="538D748E" w:rsidR="002D58D3" w:rsidRPr="00A10451" w:rsidRDefault="002D58D3" w:rsidP="003F702D">
      <w:pPr>
        <w:ind w:right="-2"/>
        <w:rPr>
          <w:rFonts w:cs="David" w:hint="cs"/>
          <w:b/>
          <w:bCs/>
        </w:rPr>
      </w:pPr>
    </w:p>
    <w:p w14:paraId="74BD51EF" w14:textId="1DFD42AD" w:rsidR="002D58D3" w:rsidRPr="00A10451" w:rsidRDefault="002D58D3" w:rsidP="003F702D">
      <w:pPr>
        <w:ind w:right="-2"/>
        <w:rPr>
          <w:rFonts w:cs="David" w:hint="cs"/>
          <w:b/>
          <w:bCs/>
        </w:rPr>
      </w:pPr>
    </w:p>
    <w:p w14:paraId="17F39C46" w14:textId="77BEF075" w:rsidR="002D58D3" w:rsidRPr="00A10451" w:rsidRDefault="002D58D3" w:rsidP="003F702D">
      <w:pPr>
        <w:ind w:right="-2"/>
        <w:rPr>
          <w:rFonts w:cs="David" w:hint="cs"/>
          <w:b/>
          <w:bCs/>
        </w:rPr>
      </w:pPr>
    </w:p>
    <w:p w14:paraId="731BC032" w14:textId="0AA93C92" w:rsidR="002D58D3" w:rsidRPr="00A10451" w:rsidRDefault="002D58D3" w:rsidP="003F702D">
      <w:pPr>
        <w:ind w:right="-2"/>
        <w:rPr>
          <w:rFonts w:cs="David" w:hint="cs"/>
          <w:b/>
          <w:bCs/>
        </w:rPr>
      </w:pPr>
    </w:p>
    <w:p w14:paraId="19857100" w14:textId="2F4CDD2D" w:rsidR="002D58D3" w:rsidRPr="00A10451" w:rsidRDefault="002D58D3" w:rsidP="003F702D">
      <w:pPr>
        <w:ind w:right="-2"/>
        <w:rPr>
          <w:rFonts w:cs="David" w:hint="cs"/>
          <w:b/>
          <w:bCs/>
        </w:rPr>
      </w:pPr>
    </w:p>
    <w:p w14:paraId="32CDC876" w14:textId="1B902ACA" w:rsidR="002D58D3" w:rsidRPr="00A10451" w:rsidRDefault="002D58D3" w:rsidP="003F702D">
      <w:pPr>
        <w:ind w:right="-2"/>
        <w:rPr>
          <w:rFonts w:cs="David" w:hint="cs"/>
          <w:b/>
          <w:bCs/>
        </w:rPr>
      </w:pPr>
    </w:p>
    <w:p w14:paraId="04C64BA5" w14:textId="77777777" w:rsidR="002D58D3" w:rsidRPr="00A10451" w:rsidRDefault="002D58D3" w:rsidP="003F702D">
      <w:pPr>
        <w:ind w:right="-2"/>
        <w:rPr>
          <w:rFonts w:cs="David" w:hint="cs"/>
          <w:b/>
          <w:bCs/>
        </w:rPr>
      </w:pPr>
    </w:p>
    <w:p w14:paraId="1D3BF889" w14:textId="77777777" w:rsidR="005B06BD" w:rsidRPr="00A10451" w:rsidRDefault="005B06BD" w:rsidP="003F702D">
      <w:pPr>
        <w:ind w:right="-2"/>
        <w:rPr>
          <w:rFonts w:cs="David" w:hint="cs"/>
          <w:b/>
          <w:bCs/>
        </w:rPr>
      </w:pPr>
    </w:p>
    <w:p w14:paraId="37A99D8C" w14:textId="77777777" w:rsidR="00AD5F43" w:rsidRPr="00A10451" w:rsidRDefault="00AD5F43" w:rsidP="003F702D">
      <w:pPr>
        <w:ind w:right="-2"/>
        <w:rPr>
          <w:rFonts w:cs="David" w:hint="cs"/>
          <w:b/>
          <w:bCs/>
          <w:sz w:val="28"/>
          <w:szCs w:val="28"/>
        </w:rPr>
      </w:pPr>
    </w:p>
    <w:p w14:paraId="0C5AE990" w14:textId="77777777" w:rsidR="00AD5F43" w:rsidRPr="00A10451" w:rsidRDefault="00AD5F43" w:rsidP="003F702D">
      <w:pPr>
        <w:ind w:right="-2"/>
        <w:rPr>
          <w:rFonts w:cs="David" w:hint="cs"/>
          <w:b/>
          <w:bCs/>
          <w:sz w:val="28"/>
          <w:szCs w:val="28"/>
        </w:rPr>
      </w:pPr>
    </w:p>
    <w:p w14:paraId="38B97A16" w14:textId="77777777" w:rsidR="00AD5F43" w:rsidRPr="00A10451" w:rsidRDefault="00AD5F43" w:rsidP="003F702D">
      <w:pPr>
        <w:ind w:right="-2"/>
        <w:rPr>
          <w:rFonts w:cs="David" w:hint="cs"/>
          <w:b/>
          <w:bCs/>
          <w:sz w:val="28"/>
          <w:szCs w:val="28"/>
        </w:rPr>
      </w:pPr>
    </w:p>
    <w:p w14:paraId="54AC82FB" w14:textId="77777777" w:rsidR="00AD5F43" w:rsidRPr="00A10451" w:rsidRDefault="00AD5F43" w:rsidP="003F702D">
      <w:pPr>
        <w:ind w:right="-2"/>
        <w:rPr>
          <w:rFonts w:cs="David" w:hint="cs"/>
          <w:b/>
          <w:bCs/>
          <w:sz w:val="28"/>
          <w:szCs w:val="28"/>
        </w:rPr>
      </w:pPr>
    </w:p>
    <w:p w14:paraId="4E878FB7" w14:textId="77777777" w:rsidR="00AD5F43" w:rsidRPr="00A10451" w:rsidRDefault="00AD5F43" w:rsidP="003F702D">
      <w:pPr>
        <w:ind w:right="-2"/>
        <w:rPr>
          <w:rFonts w:cs="David" w:hint="cs"/>
          <w:b/>
          <w:bCs/>
          <w:sz w:val="28"/>
          <w:szCs w:val="28"/>
        </w:rPr>
      </w:pPr>
    </w:p>
    <w:p w14:paraId="6137CF6D" w14:textId="77777777" w:rsidR="00AD5F43" w:rsidRPr="00A10451" w:rsidRDefault="00AD5F43" w:rsidP="003F702D">
      <w:pPr>
        <w:ind w:right="-2"/>
        <w:rPr>
          <w:rFonts w:cs="David" w:hint="cs"/>
          <w:b/>
          <w:bCs/>
          <w:sz w:val="28"/>
          <w:szCs w:val="28"/>
        </w:rPr>
      </w:pPr>
    </w:p>
    <w:p w14:paraId="4413EBD3" w14:textId="77777777" w:rsidR="00AD5F43" w:rsidRPr="00A10451" w:rsidRDefault="00AD5F43" w:rsidP="003F702D">
      <w:pPr>
        <w:ind w:right="-2"/>
        <w:rPr>
          <w:rFonts w:cs="David" w:hint="cs"/>
          <w:b/>
          <w:bCs/>
          <w:sz w:val="28"/>
          <w:szCs w:val="28"/>
        </w:rPr>
      </w:pPr>
    </w:p>
    <w:p w14:paraId="301F4893" w14:textId="77777777" w:rsidR="00AD5F43" w:rsidRPr="00A10451" w:rsidRDefault="00AD5F43" w:rsidP="003F702D">
      <w:pPr>
        <w:ind w:right="-2"/>
        <w:rPr>
          <w:rFonts w:cs="David" w:hint="cs"/>
          <w:b/>
          <w:bCs/>
          <w:sz w:val="28"/>
          <w:szCs w:val="28"/>
        </w:rPr>
      </w:pPr>
    </w:p>
    <w:p w14:paraId="633DC3DA" w14:textId="7D47373E" w:rsidR="00537979" w:rsidRPr="00A10451" w:rsidRDefault="005058CB" w:rsidP="003473F2">
      <w:pPr>
        <w:pStyle w:val="Heading1"/>
        <w:rPr>
          <w:rFonts w:cs="David" w:hint="cs"/>
        </w:rPr>
      </w:pPr>
      <w:r w:rsidRPr="00A10451">
        <w:rPr>
          <w:rFonts w:cs="David" w:hint="cs"/>
        </w:rPr>
        <w:t xml:space="preserve">Initial results </w:t>
      </w:r>
    </w:p>
    <w:p w14:paraId="37E24355" w14:textId="77777777" w:rsidR="00930A14" w:rsidRPr="00A10451" w:rsidRDefault="00930A14" w:rsidP="003F702D">
      <w:pPr>
        <w:ind w:right="-2"/>
        <w:rPr>
          <w:rFonts w:cs="David" w:hint="cs"/>
          <w:b/>
          <w:bCs/>
        </w:rPr>
      </w:pPr>
    </w:p>
    <w:p w14:paraId="7FC9E9FF" w14:textId="77777777" w:rsidR="00930A14" w:rsidRPr="00A10451" w:rsidRDefault="00930A14" w:rsidP="003F702D">
      <w:pPr>
        <w:ind w:right="-2"/>
        <w:rPr>
          <w:rFonts w:cs="David" w:hint="cs"/>
          <w:color w:val="000000"/>
        </w:rPr>
      </w:pPr>
      <w:r w:rsidRPr="00A10451">
        <w:rPr>
          <w:rFonts w:cs="David" w:hint="cs"/>
          <w:color w:val="000000"/>
        </w:rPr>
        <w:t xml:space="preserve">A simulation using a synthetic set of stacks was performed in order to evaluate the proposed method for sensors’ placement. Usually, several constraints exist when placing static sensors; </w:t>
      </w:r>
      <w:proofErr w:type="spellStart"/>
      <w:r w:rsidRPr="00A10451">
        <w:rPr>
          <w:rFonts w:cs="David" w:hint="cs"/>
          <w:color w:val="000000"/>
        </w:rPr>
        <w:t>i</w:t>
      </w:r>
      <w:proofErr w:type="spellEnd"/>
      <w:r w:rsidRPr="00A10451">
        <w:rPr>
          <w:rFonts w:cs="David" w:hint="cs"/>
          <w:color w:val="000000"/>
        </w:rPr>
        <w:t xml:space="preserve">) law requires sensors to be employed in populated areas, i.e., inside neighborhoods, ii) placing sensors inside the industrial region could have an effect on the network ability to separate between sources </w:t>
      </w:r>
      <w:r w:rsidRPr="00A10451">
        <w:rPr>
          <w:rFonts w:cs="David" w:hint="cs"/>
          <w:color w:val="FF0000"/>
        </w:rPr>
        <w:t>(?)</w:t>
      </w:r>
      <w:r w:rsidRPr="00A10451">
        <w:rPr>
          <w:rFonts w:cs="David" w:hint="cs"/>
          <w:color w:val="000000"/>
        </w:rPr>
        <w:t xml:space="preserve">, iii) other physical constraints that may characterize the given study area (vegetation, public buildings). </w:t>
      </w:r>
    </w:p>
    <w:p w14:paraId="0022D2A1" w14:textId="77777777" w:rsidR="00930A14" w:rsidRPr="00A10451" w:rsidRDefault="00930A14" w:rsidP="003F702D">
      <w:pPr>
        <w:pStyle w:val="Default"/>
        <w:spacing w:line="360" w:lineRule="auto"/>
        <w:ind w:right="-2"/>
        <w:jc w:val="both"/>
        <w:rPr>
          <w:rFonts w:ascii="David" w:eastAsia="Times New Roman" w:hAnsi="David" w:cs="David" w:hint="cs"/>
          <w:color w:val="C00000"/>
        </w:rPr>
      </w:pPr>
      <w:r w:rsidRPr="00A10451">
        <w:rPr>
          <w:rFonts w:ascii="David" w:eastAsia="Times New Roman" w:hAnsi="David" w:cs="David" w:hint="cs"/>
          <w:color w:val="C00000"/>
        </w:rPr>
        <w:t xml:space="preserve">This is especially important in the case of complex industrial site, where access to the leak source might require significant amount of resource such as trained personal, protection gear etc.  </w:t>
      </w:r>
    </w:p>
    <w:p w14:paraId="52F708AF" w14:textId="77777777" w:rsidR="00930A14" w:rsidRPr="00A10451" w:rsidRDefault="00930A14" w:rsidP="003F702D">
      <w:pPr>
        <w:ind w:right="-2"/>
        <w:rPr>
          <w:rFonts w:cs="David" w:hint="cs"/>
          <w:color w:val="000000"/>
        </w:rPr>
      </w:pPr>
    </w:p>
    <w:p w14:paraId="6A150321" w14:textId="77777777" w:rsidR="00930A14" w:rsidRPr="00A10451" w:rsidRDefault="00930A14" w:rsidP="003F702D">
      <w:pPr>
        <w:ind w:right="-2"/>
        <w:rPr>
          <w:rFonts w:cs="David" w:hint="cs"/>
          <w:color w:val="000000"/>
        </w:rPr>
      </w:pPr>
    </w:p>
    <w:p w14:paraId="4326043F" w14:textId="77777777" w:rsidR="00930A14" w:rsidRPr="00A10451" w:rsidRDefault="00930A14" w:rsidP="003F702D">
      <w:pPr>
        <w:ind w:right="-2"/>
        <w:rPr>
          <w:rFonts w:cs="David" w:hint="cs"/>
          <w:color w:val="000000"/>
        </w:rPr>
      </w:pPr>
      <w:r w:rsidRPr="00A10451">
        <w:rPr>
          <w:rFonts w:cs="David" w:hint="cs"/>
          <w:color w:val="000000"/>
        </w:rPr>
        <w:t>Basic idea:  using PED, using winds and atmospheric stability states that characterize the area.</w:t>
      </w:r>
    </w:p>
    <w:p w14:paraId="247DB703" w14:textId="77777777" w:rsidR="00930A14" w:rsidRPr="00A10451" w:rsidRDefault="00930A14" w:rsidP="003F702D">
      <w:pPr>
        <w:ind w:right="-2"/>
        <w:rPr>
          <w:rFonts w:cs="David" w:hint="cs"/>
          <w:color w:val="000000"/>
        </w:rPr>
      </w:pPr>
      <w:r w:rsidRPr="00A10451">
        <w:rPr>
          <w:rFonts w:cs="David" w:hint="cs"/>
          <w:b/>
          <w:bCs/>
          <w:color w:val="000000"/>
        </w:rPr>
        <w:t>Simulation 1:</w:t>
      </w:r>
      <w:r w:rsidRPr="00A10451">
        <w:rPr>
          <w:rFonts w:cs="David" w:hint="cs"/>
          <w:color w:val="000000"/>
        </w:rPr>
        <w:t xml:space="preserve"> all sensors are the same and have perfect </w:t>
      </w:r>
      <w:proofErr w:type="gramStart"/>
      <w:r w:rsidRPr="00A10451">
        <w:rPr>
          <w:rFonts w:cs="David" w:hint="cs"/>
          <w:color w:val="000000"/>
        </w:rPr>
        <w:t>( detection</w:t>
      </w:r>
      <w:proofErr w:type="gramEnd"/>
      <w:r w:rsidRPr="00A10451">
        <w:rPr>
          <w:rFonts w:cs="David" w:hint="cs"/>
          <w:color w:val="000000"/>
        </w:rPr>
        <w:t xml:space="preserve"> threshold is zero ?) sensitivity and infinite dynamic range (?).</w:t>
      </w:r>
    </w:p>
    <w:p w14:paraId="05E2A491" w14:textId="77777777" w:rsidR="00930A14" w:rsidRPr="00A10451" w:rsidRDefault="00930A14" w:rsidP="003F702D">
      <w:pPr>
        <w:ind w:right="-2"/>
        <w:rPr>
          <w:rFonts w:cs="David" w:hint="cs"/>
          <w:color w:val="000000"/>
        </w:rPr>
      </w:pPr>
      <w:r w:rsidRPr="00A10451">
        <w:rPr>
          <w:rFonts w:cs="David" w:hint="cs"/>
          <w:b/>
          <w:bCs/>
          <w:color w:val="000000"/>
        </w:rPr>
        <w:t xml:space="preserve">Simulation 2: </w:t>
      </w:r>
      <w:r w:rsidRPr="00A10451">
        <w:rPr>
          <w:rFonts w:cs="David" w:hint="cs"/>
          <w:color w:val="000000"/>
        </w:rPr>
        <w:t xml:space="preserve">running a simulation for reasonable sets of detection thresholds and dynamic ranges. See what type of sensor suits. </w:t>
      </w:r>
    </w:p>
    <w:p w14:paraId="62D0042C" w14:textId="5CA9C898" w:rsidR="00930A14" w:rsidRPr="00A10451" w:rsidRDefault="00930A14" w:rsidP="003F702D">
      <w:pPr>
        <w:ind w:right="-2"/>
        <w:rPr>
          <w:rFonts w:cs="David" w:hint="cs"/>
          <w:color w:val="000000"/>
          <w:rtl/>
        </w:rPr>
      </w:pPr>
      <w:r w:rsidRPr="00A10451">
        <w:rPr>
          <w:rFonts w:cs="David" w:hint="cs"/>
          <w:b/>
          <w:bCs/>
          <w:color w:val="000000"/>
        </w:rPr>
        <w:t xml:space="preserve">Simulation 3: </w:t>
      </w:r>
      <w:r w:rsidRPr="00A10451">
        <w:rPr>
          <w:rFonts w:cs="David" w:hint="cs"/>
          <w:strike/>
          <w:color w:val="000000"/>
        </w:rPr>
        <w:t>change the density of the stacks inside a defined area of constant size.</w:t>
      </w:r>
      <w:r w:rsidRPr="00A10451">
        <w:rPr>
          <w:rFonts w:cs="David" w:hint="cs"/>
          <w:color w:val="000000"/>
        </w:rPr>
        <w:t xml:space="preserve"> Run for average yearly emissions Vs. table of factors emissions (my problem is with stacks that don’t work and then my PED calculation is for 5 and not less stacks). </w:t>
      </w:r>
      <w:r w:rsidR="00AB5235" w:rsidRPr="00A10451">
        <w:rPr>
          <w:rFonts w:cs="David" w:hint="cs"/>
        </w:rPr>
        <w:t>(</w:t>
      </w:r>
      <w:r w:rsidR="00AB5235" w:rsidRPr="00A10451">
        <w:rPr>
          <w:rFonts w:cs="David" w:hint="cs"/>
          <w:color w:val="FF0000"/>
        </w:rPr>
        <w:t>in a different simulation I take the hourly averages taken from the ministry of environmental protection?</w:t>
      </w:r>
      <w:r w:rsidR="00AB5235" w:rsidRPr="00A10451">
        <w:rPr>
          <w:rFonts w:cs="David" w:hint="cs"/>
        </w:rPr>
        <w:t>).</w:t>
      </w:r>
    </w:p>
    <w:p w14:paraId="613D0059" w14:textId="77777777" w:rsidR="00930A14" w:rsidRPr="00A10451" w:rsidRDefault="00930A14" w:rsidP="003F702D">
      <w:pPr>
        <w:ind w:right="-2"/>
        <w:rPr>
          <w:rFonts w:cs="David" w:hint="cs"/>
          <w:color w:val="000000"/>
        </w:rPr>
      </w:pPr>
    </w:p>
    <w:p w14:paraId="7C43338A" w14:textId="77777777" w:rsidR="00930A14" w:rsidRPr="00A10451" w:rsidRDefault="00930A14" w:rsidP="003F702D">
      <w:pPr>
        <w:ind w:right="-2"/>
        <w:rPr>
          <w:rFonts w:cs="David" w:hint="cs"/>
          <w:color w:val="000000"/>
        </w:rPr>
      </w:pPr>
      <w:r w:rsidRPr="00A10451">
        <w:rPr>
          <w:rFonts w:cs="David" w:hint="cs"/>
          <w:color w:val="000000"/>
        </w:rPr>
        <w:t xml:space="preserve">Assumptions: the optimization process is based on average emission rates of the </w:t>
      </w:r>
      <w:proofErr w:type="spellStart"/>
      <w:proofErr w:type="gramStart"/>
      <w:r w:rsidRPr="00A10451">
        <w:rPr>
          <w:rFonts w:cs="David" w:hint="cs"/>
          <w:color w:val="000000"/>
        </w:rPr>
        <w:t>stacks.So</w:t>
      </w:r>
      <w:proofErr w:type="spellEnd"/>
      <w:proofErr w:type="gramEnd"/>
      <w:r w:rsidRPr="00A10451">
        <w:rPr>
          <w:rFonts w:cs="David" w:hint="cs"/>
          <w:color w:val="000000"/>
        </w:rPr>
        <w:t xml:space="preserve"> basically we don’t take into consideration activity hours of the plants. These are indirectly considered during the optimization process by PED calculations. Technically we could correlate weather conditions with stacks’ working hours. </w:t>
      </w:r>
    </w:p>
    <w:p w14:paraId="391D33D6" w14:textId="77777777" w:rsidR="00930A14" w:rsidRPr="00A10451" w:rsidRDefault="00930A14" w:rsidP="003F702D">
      <w:pPr>
        <w:ind w:right="-2"/>
        <w:rPr>
          <w:rFonts w:cs="David" w:hint="cs"/>
          <w:color w:val="000000"/>
        </w:rPr>
      </w:pPr>
    </w:p>
    <w:p w14:paraId="305A7894" w14:textId="77777777" w:rsidR="00930A14" w:rsidRPr="00A10451" w:rsidRDefault="00930A14" w:rsidP="003F702D">
      <w:pPr>
        <w:ind w:right="-2"/>
        <w:rPr>
          <w:rFonts w:cs="David" w:hint="cs"/>
          <w:color w:val="000000"/>
        </w:rPr>
      </w:pPr>
      <w:r w:rsidRPr="00A10451">
        <w:rPr>
          <w:rFonts w:cs="David" w:hint="cs"/>
          <w:color w:val="000000"/>
        </w:rPr>
        <w:t xml:space="preserve">Such work may serve regulators and stakeholders. </w:t>
      </w:r>
    </w:p>
    <w:p w14:paraId="19D08575" w14:textId="77777777" w:rsidR="00930A14" w:rsidRPr="00A10451" w:rsidRDefault="00930A14" w:rsidP="003F702D">
      <w:pPr>
        <w:ind w:right="-2"/>
        <w:rPr>
          <w:rFonts w:cs="David" w:hint="cs"/>
          <w:color w:val="000000"/>
        </w:rPr>
      </w:pPr>
    </w:p>
    <w:p w14:paraId="6F9C9C1D" w14:textId="77777777" w:rsidR="00930A14" w:rsidRPr="00A10451" w:rsidRDefault="00930A14" w:rsidP="003F702D">
      <w:pPr>
        <w:ind w:right="-2"/>
        <w:rPr>
          <w:rFonts w:cs="David" w:hint="cs"/>
          <w:color w:val="000000"/>
        </w:rPr>
      </w:pPr>
      <w:r w:rsidRPr="00A10451">
        <w:rPr>
          <w:rFonts w:cs="David" w:hint="cs"/>
          <w:b/>
          <w:bCs/>
          <w:color w:val="000000"/>
          <w:u w:val="single"/>
        </w:rPr>
        <w:t>What to display:</w:t>
      </w:r>
    </w:p>
    <w:p w14:paraId="661DF0BB" w14:textId="77777777" w:rsidR="00930A14" w:rsidRPr="00A10451" w:rsidRDefault="00930A14" w:rsidP="003F702D">
      <w:pPr>
        <w:numPr>
          <w:ilvl w:val="0"/>
          <w:numId w:val="1"/>
        </w:numPr>
        <w:ind w:left="0" w:right="-2" w:firstLine="0"/>
        <w:textAlignment w:val="baseline"/>
        <w:rPr>
          <w:rFonts w:cs="David" w:hint="cs"/>
          <w:color w:val="000000"/>
        </w:rPr>
      </w:pPr>
      <w:r w:rsidRPr="00A10451">
        <w:rPr>
          <w:rFonts w:cs="David" w:hint="cs"/>
          <w:color w:val="000000"/>
        </w:rPr>
        <w:t>Pollution dense map for an average wind direction, speed, and average emission rates of stacks for substance X.  </w:t>
      </w:r>
    </w:p>
    <w:p w14:paraId="25A91ADD" w14:textId="77777777" w:rsidR="00930A14" w:rsidRPr="00A10451" w:rsidRDefault="00930A14" w:rsidP="003F702D">
      <w:pPr>
        <w:numPr>
          <w:ilvl w:val="0"/>
          <w:numId w:val="1"/>
        </w:numPr>
        <w:ind w:left="0" w:right="-2" w:firstLine="0"/>
        <w:textAlignment w:val="baseline"/>
        <w:rPr>
          <w:rFonts w:cs="David" w:hint="cs"/>
          <w:color w:val="000000"/>
        </w:rPr>
      </w:pPr>
      <w:r w:rsidRPr="00A10451">
        <w:rPr>
          <w:rFonts w:cs="David" w:hint="cs"/>
          <w:color w:val="000000"/>
        </w:rPr>
        <w:lastRenderedPageBreak/>
        <w:t xml:space="preserve">Distribution of wind speed and direction of the area. </w:t>
      </w:r>
    </w:p>
    <w:p w14:paraId="63785D76" w14:textId="77777777" w:rsidR="00930A14" w:rsidRPr="00A10451" w:rsidRDefault="00930A14" w:rsidP="003F702D">
      <w:pPr>
        <w:numPr>
          <w:ilvl w:val="0"/>
          <w:numId w:val="1"/>
        </w:numPr>
        <w:ind w:left="0" w:right="-2" w:firstLine="0"/>
        <w:textAlignment w:val="baseline"/>
        <w:rPr>
          <w:rFonts w:cs="David" w:hint="cs"/>
          <w:color w:val="000000"/>
        </w:rPr>
      </w:pPr>
      <w:r w:rsidRPr="00A10451">
        <w:rPr>
          <w:rFonts w:cs="David" w:hint="cs"/>
          <w:color w:val="000000"/>
        </w:rPr>
        <w:t xml:space="preserve">Distribution of stability classes. </w:t>
      </w:r>
    </w:p>
    <w:p w14:paraId="1BA65528" w14:textId="77777777" w:rsidR="00930A14" w:rsidRPr="00A10451" w:rsidRDefault="00930A14" w:rsidP="003F702D">
      <w:pPr>
        <w:numPr>
          <w:ilvl w:val="0"/>
          <w:numId w:val="1"/>
        </w:numPr>
        <w:ind w:left="0" w:right="-2" w:firstLine="0"/>
        <w:textAlignment w:val="baseline"/>
        <w:rPr>
          <w:rFonts w:cs="David" w:hint="cs"/>
          <w:color w:val="000000"/>
        </w:rPr>
      </w:pPr>
      <w:r w:rsidRPr="00A10451">
        <w:rPr>
          <w:rFonts w:cs="David" w:hint="cs"/>
          <w:color w:val="000000"/>
        </w:rPr>
        <w:t>Assuming a sensor in each node of the grid, what is the distribution of my concentrations?</w:t>
      </w:r>
    </w:p>
    <w:p w14:paraId="571D987A" w14:textId="77777777" w:rsidR="00930A14" w:rsidRPr="00A10451" w:rsidRDefault="00930A14" w:rsidP="003F702D">
      <w:pPr>
        <w:numPr>
          <w:ilvl w:val="0"/>
          <w:numId w:val="1"/>
        </w:numPr>
        <w:ind w:left="0" w:right="-2" w:firstLine="0"/>
        <w:textAlignment w:val="baseline"/>
        <w:rPr>
          <w:rFonts w:cs="David" w:hint="cs"/>
          <w:color w:val="000000"/>
        </w:rPr>
      </w:pPr>
      <w:r w:rsidRPr="00A10451">
        <w:rPr>
          <w:rFonts w:cs="David" w:hint="cs"/>
          <w:color w:val="000000"/>
        </w:rPr>
        <w:t xml:space="preserve">Show a map of the weighted PED values (maybe higher resolution than the grid I run). </w:t>
      </w:r>
    </w:p>
    <w:p w14:paraId="256F5BF6" w14:textId="77777777" w:rsidR="00930A14" w:rsidRPr="00A10451" w:rsidRDefault="00930A14" w:rsidP="003F702D">
      <w:pPr>
        <w:numPr>
          <w:ilvl w:val="0"/>
          <w:numId w:val="1"/>
        </w:numPr>
        <w:ind w:left="0" w:right="-2" w:firstLine="0"/>
        <w:textAlignment w:val="baseline"/>
        <w:rPr>
          <w:rFonts w:cs="David" w:hint="cs"/>
          <w:color w:val="000000"/>
        </w:rPr>
      </w:pPr>
      <w:r w:rsidRPr="00A10451">
        <w:rPr>
          <w:rFonts w:cs="David" w:hint="cs"/>
          <w:color w:val="000000"/>
        </w:rPr>
        <w:t>Show a map of solutions for X sensors - an average of 10 runs. Is it clustered in groups?</w:t>
      </w:r>
    </w:p>
    <w:p w14:paraId="3C27A577" w14:textId="77777777" w:rsidR="00930A14" w:rsidRPr="00A10451" w:rsidRDefault="00930A14" w:rsidP="003F702D">
      <w:pPr>
        <w:numPr>
          <w:ilvl w:val="0"/>
          <w:numId w:val="1"/>
        </w:numPr>
        <w:ind w:left="0" w:right="-2" w:firstLine="0"/>
        <w:textAlignment w:val="baseline"/>
        <w:rPr>
          <w:rFonts w:cs="David" w:hint="cs"/>
          <w:color w:val="000000"/>
        </w:rPr>
      </w:pPr>
      <w:r w:rsidRPr="00A10451">
        <w:rPr>
          <w:rFonts w:cs="David" w:hint="cs"/>
          <w:color w:val="000000"/>
        </w:rPr>
        <w:t>Perform random seed analysis</w:t>
      </w:r>
    </w:p>
    <w:p w14:paraId="58038971" w14:textId="77777777" w:rsidR="00930A14" w:rsidRPr="00A10451" w:rsidRDefault="00930A14" w:rsidP="003F702D">
      <w:pPr>
        <w:numPr>
          <w:ilvl w:val="0"/>
          <w:numId w:val="1"/>
        </w:numPr>
        <w:ind w:left="0" w:right="-2" w:firstLine="0"/>
        <w:textAlignment w:val="baseline"/>
        <w:rPr>
          <w:rFonts w:cs="David" w:hint="cs"/>
          <w:color w:val="000000"/>
        </w:rPr>
      </w:pPr>
      <w:r w:rsidRPr="00A10451">
        <w:rPr>
          <w:rFonts w:cs="David" w:hint="cs"/>
          <w:color w:val="000000"/>
        </w:rPr>
        <w:t xml:space="preserve">Show the average pareto front of 10 runs. </w:t>
      </w:r>
    </w:p>
    <w:p w14:paraId="1ABC8B45" w14:textId="77777777" w:rsidR="00930A14" w:rsidRPr="00A10451" w:rsidRDefault="00930A14" w:rsidP="003F702D">
      <w:pPr>
        <w:numPr>
          <w:ilvl w:val="0"/>
          <w:numId w:val="1"/>
        </w:numPr>
        <w:ind w:left="0" w:right="-2" w:firstLine="0"/>
        <w:textAlignment w:val="baseline"/>
        <w:rPr>
          <w:rFonts w:cs="David" w:hint="cs"/>
          <w:color w:val="000000"/>
        </w:rPr>
      </w:pPr>
      <w:r w:rsidRPr="00A10451">
        <w:rPr>
          <w:rFonts w:cs="David" w:hint="cs"/>
          <w:color w:val="000000"/>
        </w:rPr>
        <w:t xml:space="preserve">Show pareto fronts of different sensors types. </w:t>
      </w:r>
    </w:p>
    <w:p w14:paraId="4E379A07" w14:textId="77777777" w:rsidR="00930A14" w:rsidRPr="00A10451" w:rsidRDefault="00930A14" w:rsidP="003F702D">
      <w:pPr>
        <w:numPr>
          <w:ilvl w:val="0"/>
          <w:numId w:val="1"/>
        </w:numPr>
        <w:ind w:left="0" w:right="-2" w:firstLine="0"/>
        <w:textAlignment w:val="baseline"/>
        <w:rPr>
          <w:rFonts w:cs="David" w:hint="cs"/>
          <w:color w:val="000000"/>
        </w:rPr>
      </w:pPr>
      <w:r w:rsidRPr="00A10451">
        <w:rPr>
          <w:rFonts w:cs="David" w:hint="cs"/>
          <w:color w:val="000000"/>
        </w:rPr>
        <w:t xml:space="preserve">Results for different density of stacks. </w:t>
      </w:r>
    </w:p>
    <w:p w14:paraId="461CCEB7" w14:textId="456207A8" w:rsidR="00930A14" w:rsidRPr="00A10451" w:rsidRDefault="00930A14" w:rsidP="003F702D">
      <w:pPr>
        <w:numPr>
          <w:ilvl w:val="0"/>
          <w:numId w:val="1"/>
        </w:numPr>
        <w:ind w:left="0" w:right="-2" w:firstLine="0"/>
        <w:textAlignment w:val="baseline"/>
        <w:rPr>
          <w:rFonts w:cs="David" w:hint="cs"/>
          <w:color w:val="000000"/>
        </w:rPr>
      </w:pPr>
      <w:r w:rsidRPr="00A10451">
        <w:rPr>
          <w:rFonts w:cs="David" w:hint="cs"/>
          <w:color w:val="000000"/>
        </w:rPr>
        <w:t>What is the PED of my set of sensors I just chose, for different emission scenarios?</w:t>
      </w:r>
    </w:p>
    <w:p w14:paraId="334A58C0" w14:textId="77777777" w:rsidR="006D2082" w:rsidRPr="00A10451" w:rsidRDefault="006D2082" w:rsidP="003F702D">
      <w:pPr>
        <w:pStyle w:val="ListParagraph"/>
        <w:numPr>
          <w:ilvl w:val="0"/>
          <w:numId w:val="1"/>
        </w:numPr>
        <w:ind w:left="0" w:right="-2" w:firstLine="0"/>
        <w:rPr>
          <w:rFonts w:cs="David" w:hint="cs"/>
        </w:rPr>
      </w:pPr>
      <w:r w:rsidRPr="00A10451">
        <w:rPr>
          <w:rFonts w:cs="David" w:hint="cs"/>
          <w:color w:val="222222"/>
          <w:shd w:val="clear" w:color="auto" w:fill="FFFFFF"/>
          <w:rtl/>
        </w:rPr>
        <w:t>להראות את מפת הריכוזים הממוצעים לעומת מפת ה</w:t>
      </w:r>
      <w:r w:rsidRPr="00A10451">
        <w:rPr>
          <w:rFonts w:cs="David" w:hint="cs"/>
          <w:color w:val="222222"/>
          <w:shd w:val="clear" w:color="auto" w:fill="FFFFFF"/>
        </w:rPr>
        <w:t xml:space="preserve">PED. </w:t>
      </w:r>
      <w:r w:rsidRPr="00A10451">
        <w:rPr>
          <w:rFonts w:cs="David" w:hint="cs"/>
          <w:color w:val="222222"/>
          <w:shd w:val="clear" w:color="auto" w:fill="FFFFFF"/>
          <w:rtl/>
        </w:rPr>
        <w:t>לאו דווקא</w:t>
      </w:r>
      <w:r w:rsidRPr="00A10451">
        <w:rPr>
          <w:rFonts w:cs="David" w:hint="cs"/>
          <w:color w:val="222222"/>
          <w:shd w:val="clear" w:color="auto" w:fill="FFFFFF"/>
        </w:rPr>
        <w:t xml:space="preserve"> PED </w:t>
      </w:r>
      <w:r w:rsidRPr="00A10451">
        <w:rPr>
          <w:rFonts w:cs="David" w:hint="cs"/>
          <w:color w:val="222222"/>
          <w:shd w:val="clear" w:color="auto" w:fill="FFFFFF"/>
          <w:rtl/>
        </w:rPr>
        <w:t>גבוה קורלטיבי עם ריכוזים גבוהים</w:t>
      </w:r>
      <w:r w:rsidRPr="00A10451">
        <w:rPr>
          <w:rFonts w:cs="David" w:hint="cs"/>
          <w:color w:val="222222"/>
          <w:shd w:val="clear" w:color="auto" w:fill="FFFFFF"/>
        </w:rPr>
        <w:t>...</w:t>
      </w:r>
    </w:p>
    <w:p w14:paraId="5CCC832F" w14:textId="77777777" w:rsidR="006D2082" w:rsidRPr="00A10451" w:rsidRDefault="006D2082" w:rsidP="003F702D">
      <w:pPr>
        <w:numPr>
          <w:ilvl w:val="0"/>
          <w:numId w:val="1"/>
        </w:numPr>
        <w:ind w:left="0" w:right="-2" w:firstLine="0"/>
        <w:textAlignment w:val="baseline"/>
        <w:rPr>
          <w:rFonts w:cs="David" w:hint="cs"/>
          <w:color w:val="000000"/>
        </w:rPr>
      </w:pPr>
    </w:p>
    <w:p w14:paraId="263D7B64" w14:textId="77777777" w:rsidR="00930A14" w:rsidRPr="00A10451" w:rsidRDefault="00930A14" w:rsidP="003F702D">
      <w:pPr>
        <w:ind w:right="-2"/>
        <w:rPr>
          <w:rFonts w:cs="David" w:hint="cs"/>
          <w:b/>
          <w:bCs/>
        </w:rPr>
      </w:pPr>
    </w:p>
    <w:p w14:paraId="43E9213A" w14:textId="77777777" w:rsidR="00930A14" w:rsidRPr="00A10451" w:rsidRDefault="00930A14" w:rsidP="003F702D">
      <w:pPr>
        <w:ind w:right="-2"/>
        <w:rPr>
          <w:rFonts w:cs="David" w:hint="cs"/>
          <w:b/>
          <w:bCs/>
        </w:rPr>
      </w:pPr>
    </w:p>
    <w:p w14:paraId="315A192A" w14:textId="77777777" w:rsidR="00930A14" w:rsidRPr="00A10451" w:rsidRDefault="00930A14" w:rsidP="003F702D">
      <w:pPr>
        <w:ind w:right="-2"/>
        <w:rPr>
          <w:rFonts w:cs="David" w:hint="cs"/>
          <w:b/>
          <w:bCs/>
        </w:rPr>
      </w:pPr>
    </w:p>
    <w:p w14:paraId="32A1AF2C" w14:textId="77777777" w:rsidR="00930A14" w:rsidRPr="00A10451" w:rsidRDefault="00930A14" w:rsidP="003F702D">
      <w:pPr>
        <w:ind w:right="-2"/>
        <w:rPr>
          <w:rFonts w:cs="David" w:hint="cs"/>
          <w:b/>
          <w:bCs/>
        </w:rPr>
      </w:pPr>
    </w:p>
    <w:p w14:paraId="6197D4E1" w14:textId="688432E7" w:rsidR="00537979" w:rsidRPr="00A10451" w:rsidRDefault="00537979" w:rsidP="003473F2">
      <w:pPr>
        <w:pStyle w:val="Heading1"/>
        <w:rPr>
          <w:rFonts w:cs="David" w:hint="cs"/>
        </w:rPr>
      </w:pPr>
      <w:r w:rsidRPr="00A10451">
        <w:rPr>
          <w:rFonts w:cs="David" w:hint="cs"/>
        </w:rPr>
        <w:t>Work schedule</w:t>
      </w:r>
    </w:p>
    <w:p w14:paraId="434224DD" w14:textId="77777777" w:rsidR="00A03C7F" w:rsidRPr="00A10451" w:rsidRDefault="00A03C7F" w:rsidP="003F702D">
      <w:pPr>
        <w:ind w:right="-2"/>
        <w:rPr>
          <w:rFonts w:cs="David" w:hint="cs"/>
          <w:b/>
          <w:bCs/>
        </w:rPr>
      </w:pPr>
    </w:p>
    <w:p w14:paraId="4A7377B0" w14:textId="77777777" w:rsidR="00A03C7F" w:rsidRPr="00A10451" w:rsidRDefault="00A03C7F" w:rsidP="003F702D">
      <w:pPr>
        <w:ind w:right="-2"/>
        <w:rPr>
          <w:rFonts w:cs="David" w:hint="cs"/>
          <w:b/>
          <w:bCs/>
        </w:rPr>
      </w:pPr>
    </w:p>
    <w:p w14:paraId="55E0624C" w14:textId="5B8CFA84" w:rsidR="005A1EBF" w:rsidRPr="00A10451" w:rsidRDefault="005A1EBF" w:rsidP="003473F2">
      <w:pPr>
        <w:pStyle w:val="Heading1"/>
        <w:rPr>
          <w:rFonts w:cs="David" w:hint="cs"/>
        </w:rPr>
      </w:pPr>
      <w:r w:rsidRPr="00A10451">
        <w:rPr>
          <w:rFonts w:cs="David" w:hint="cs"/>
        </w:rPr>
        <w:t>References</w:t>
      </w:r>
    </w:p>
    <w:p w14:paraId="2CB96014" w14:textId="77777777" w:rsidR="005A1EBF" w:rsidRPr="00A10451" w:rsidRDefault="005A1EBF" w:rsidP="003F702D">
      <w:pPr>
        <w:ind w:right="-2"/>
        <w:rPr>
          <w:rFonts w:cs="David" w:hint="cs"/>
          <w:b/>
          <w:bCs/>
        </w:rPr>
      </w:pPr>
    </w:p>
    <w:p w14:paraId="175447B3" w14:textId="080276E5" w:rsidR="00537979" w:rsidRPr="00A10451" w:rsidRDefault="00537979" w:rsidP="003F702D">
      <w:pPr>
        <w:ind w:right="-2"/>
        <w:rPr>
          <w:rFonts w:cs="David" w:hint="cs"/>
          <w:b/>
          <w:bCs/>
        </w:rPr>
      </w:pPr>
      <w:r w:rsidRPr="00A10451">
        <w:rPr>
          <w:rFonts w:cs="David" w:hint="cs"/>
          <w:b/>
          <w:bCs/>
        </w:rPr>
        <w:t xml:space="preserve"> </w:t>
      </w:r>
    </w:p>
    <w:p w14:paraId="3FA62FC2" w14:textId="6582EA09" w:rsidR="00537979" w:rsidRPr="00A10451" w:rsidRDefault="00537979" w:rsidP="003F702D">
      <w:pPr>
        <w:ind w:right="-2"/>
        <w:rPr>
          <w:rFonts w:cs="David" w:hint="cs"/>
          <w:b/>
          <w:bCs/>
        </w:rPr>
      </w:pPr>
    </w:p>
    <w:p w14:paraId="6A593CD3" w14:textId="7C7F5785" w:rsidR="00537979" w:rsidRPr="00A10451" w:rsidRDefault="00537979" w:rsidP="003F702D">
      <w:pPr>
        <w:ind w:right="-2"/>
        <w:rPr>
          <w:rFonts w:cs="David" w:hint="cs"/>
          <w:b/>
          <w:bCs/>
        </w:rPr>
      </w:pPr>
    </w:p>
    <w:p w14:paraId="3C4D8699" w14:textId="05316A09" w:rsidR="00537979" w:rsidRPr="00A10451" w:rsidRDefault="00537979" w:rsidP="003F702D">
      <w:pPr>
        <w:ind w:right="-2"/>
        <w:rPr>
          <w:rFonts w:cs="David" w:hint="cs"/>
          <w:b/>
          <w:bCs/>
        </w:rPr>
      </w:pPr>
    </w:p>
    <w:p w14:paraId="53BD9590" w14:textId="3608A7F6" w:rsidR="00537979" w:rsidRPr="00A10451" w:rsidRDefault="006A087C" w:rsidP="003F702D">
      <w:pPr>
        <w:bidi/>
        <w:ind w:right="-2"/>
        <w:rPr>
          <w:rFonts w:cs="David" w:hint="cs"/>
          <w:b/>
          <w:bCs/>
          <w:rtl/>
        </w:rPr>
      </w:pPr>
      <w:r w:rsidRPr="00A10451">
        <w:rPr>
          <w:rFonts w:cs="David" w:hint="cs"/>
          <w:b/>
          <w:bCs/>
          <w:rtl/>
        </w:rPr>
        <w:t>הערות</w:t>
      </w:r>
    </w:p>
    <w:p w14:paraId="4752F231" w14:textId="77777777" w:rsidR="006A087C" w:rsidRPr="00A10451" w:rsidRDefault="006A087C" w:rsidP="003F702D">
      <w:pPr>
        <w:bidi/>
        <w:ind w:right="-2"/>
        <w:rPr>
          <w:rFonts w:cs="David" w:hint="cs"/>
          <w:color w:val="FF0000"/>
          <w:rtl/>
        </w:rPr>
      </w:pPr>
      <w:r w:rsidRPr="00A10451">
        <w:rPr>
          <w:rFonts w:cs="David" w:hint="cs"/>
          <w:color w:val="FF0000"/>
          <w:rtl/>
        </w:rPr>
        <w:t>זה אולי לא המודל הכי מדויק אבל לצורך הבעיה שלנו הוא יכול להיות מספיק בהחלט בגלל שמסתכלים על ממוצעים שנתיים</w:t>
      </w:r>
      <w:r w:rsidRPr="00A10451">
        <w:rPr>
          <w:rFonts w:cs="David" w:hint="cs"/>
          <w:color w:val="FF0000"/>
        </w:rPr>
        <w:t>.</w:t>
      </w:r>
      <w:r w:rsidRPr="00A10451">
        <w:rPr>
          <w:rFonts w:cs="David" w:hint="cs"/>
          <w:color w:val="FF0000"/>
          <w:rtl/>
        </w:rPr>
        <w:t xml:space="preserve"> </w:t>
      </w:r>
    </w:p>
    <w:p w14:paraId="0520686E" w14:textId="552A2188" w:rsidR="006A087C" w:rsidRPr="00A10451" w:rsidRDefault="00707422" w:rsidP="003F702D">
      <w:pPr>
        <w:bidi/>
        <w:ind w:right="-2"/>
        <w:rPr>
          <w:rFonts w:cs="David" w:hint="cs"/>
          <w:i/>
          <w:iCs/>
          <w:color w:val="FF0000"/>
        </w:rPr>
      </w:pPr>
      <w:r w:rsidRPr="00A10451">
        <w:rPr>
          <w:rFonts w:cs="David" w:hint="cs"/>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4C554F19" w14:textId="7FC8531C" w:rsidR="0045284D" w:rsidRPr="00A10451" w:rsidRDefault="0045284D" w:rsidP="003F702D">
      <w:pPr>
        <w:bidi/>
        <w:ind w:right="-2"/>
        <w:rPr>
          <w:rFonts w:cs="David" w:hint="cs"/>
          <w:i/>
          <w:iCs/>
          <w:color w:val="FF0000"/>
        </w:rPr>
      </w:pPr>
    </w:p>
    <w:p w14:paraId="432961FE" w14:textId="19DA3427" w:rsidR="0045284D" w:rsidRPr="00A10451" w:rsidRDefault="0045284D" w:rsidP="003F702D">
      <w:pPr>
        <w:bidi/>
        <w:ind w:right="-2"/>
        <w:rPr>
          <w:rFonts w:cs="David" w:hint="cs"/>
          <w:i/>
          <w:iCs/>
          <w:color w:val="FF0000"/>
        </w:rPr>
      </w:pPr>
      <w:r w:rsidRPr="00A10451">
        <w:rPr>
          <w:rFonts w:cs="David" w:hint="cs"/>
          <w:i/>
          <w:iCs/>
          <w:color w:val="FF0000"/>
        </w:rPr>
        <w:t xml:space="preserve">Incorporating considerations </w:t>
      </w:r>
      <w:r w:rsidR="002A1B62" w:rsidRPr="00A10451">
        <w:rPr>
          <w:rFonts w:cs="David" w:hint="cs"/>
          <w:i/>
          <w:iCs/>
          <w:color w:val="FF0000"/>
        </w:rPr>
        <w:t>of both…</w:t>
      </w:r>
    </w:p>
    <w:p w14:paraId="630F7FD4" w14:textId="64A7C2AD" w:rsidR="0042422A" w:rsidRPr="00A10451" w:rsidRDefault="0042422A" w:rsidP="003F702D">
      <w:pPr>
        <w:bidi/>
        <w:ind w:right="-2"/>
        <w:rPr>
          <w:rFonts w:cs="David" w:hint="cs"/>
          <w:i/>
          <w:iCs/>
          <w:color w:val="FF0000"/>
        </w:rPr>
      </w:pPr>
    </w:p>
    <w:p w14:paraId="12E45ED0" w14:textId="741FC39B" w:rsidR="0042422A" w:rsidRPr="00A10451" w:rsidRDefault="0042422A" w:rsidP="003F702D">
      <w:pPr>
        <w:bidi/>
        <w:ind w:right="-2"/>
        <w:rPr>
          <w:rFonts w:cs="David" w:hint="cs"/>
          <w:b/>
          <w:bCs/>
          <w:rtl/>
        </w:rPr>
      </w:pPr>
      <w:r w:rsidRPr="00A10451">
        <w:rPr>
          <w:rFonts w:cs="David" w:hint="cs"/>
          <w:i/>
          <w:iCs/>
          <w:color w:val="FF0000"/>
          <w:rtl/>
        </w:rPr>
        <w:t xml:space="preserve">השיטה של מהירות הרוח בעצם לוקחת בחשבון יותר טורבולנציה מכאנית בפני הקרקע. החלוקה ליום ולילה </w:t>
      </w:r>
    </w:p>
    <w:p w14:paraId="1C70CDAF" w14:textId="50028CF5" w:rsidR="00FC1FA7" w:rsidRPr="00A10451" w:rsidRDefault="00FC1FA7" w:rsidP="003F702D">
      <w:pPr>
        <w:bidi/>
        <w:ind w:right="-2"/>
        <w:rPr>
          <w:rFonts w:cs="David" w:hint="cs"/>
          <w:b/>
          <w:bCs/>
        </w:rPr>
      </w:pPr>
    </w:p>
    <w:p w14:paraId="0CE66940" w14:textId="7E607258" w:rsidR="00FC1FA7" w:rsidRPr="00A10451" w:rsidRDefault="00FC1FA7" w:rsidP="003F702D">
      <w:pPr>
        <w:bidi/>
        <w:ind w:right="-2"/>
        <w:rPr>
          <w:rFonts w:cs="David" w:hint="cs"/>
          <w:b/>
          <w:bCs/>
        </w:rPr>
      </w:pPr>
    </w:p>
    <w:p w14:paraId="550F9FB7" w14:textId="11F471E5" w:rsidR="00FC1FA7" w:rsidRPr="00A10451" w:rsidRDefault="00FC1FA7" w:rsidP="003F702D">
      <w:pPr>
        <w:bidi/>
        <w:ind w:right="-2"/>
        <w:rPr>
          <w:rFonts w:cs="David" w:hint="cs"/>
          <w:b/>
          <w:bCs/>
          <w:rtl/>
        </w:rPr>
      </w:pPr>
      <w:r w:rsidRPr="00A10451">
        <w:rPr>
          <w:rFonts w:cs="David" w:hint="cs"/>
          <w:b/>
          <w:bCs/>
          <w:rtl/>
        </w:rPr>
        <w:t>איורים</w:t>
      </w:r>
    </w:p>
    <w:p w14:paraId="69C22AEA" w14:textId="403E12B2" w:rsidR="00FC1FA7" w:rsidRPr="00A10451" w:rsidRDefault="00FC1FA7" w:rsidP="003F702D">
      <w:pPr>
        <w:bidi/>
        <w:ind w:right="-2"/>
        <w:rPr>
          <w:rFonts w:cs="David" w:hint="cs"/>
          <w:b/>
          <w:bCs/>
          <w:rtl/>
        </w:rPr>
      </w:pPr>
    </w:p>
    <w:p w14:paraId="2860100E" w14:textId="3F7B74E7" w:rsidR="00660640" w:rsidRPr="00A10451" w:rsidRDefault="00660640" w:rsidP="003F702D">
      <w:pPr>
        <w:bidi/>
        <w:ind w:right="-2"/>
        <w:rPr>
          <w:rFonts w:cs="David" w:hint="cs"/>
          <w:b/>
          <w:bCs/>
          <w:rtl/>
        </w:rPr>
      </w:pPr>
    </w:p>
    <w:p w14:paraId="7E40A2CC" w14:textId="10B266FF" w:rsidR="00660640" w:rsidRPr="00A10451" w:rsidRDefault="00660640" w:rsidP="003F702D">
      <w:pPr>
        <w:bidi/>
        <w:ind w:right="-2"/>
        <w:rPr>
          <w:rFonts w:cs="David" w:hint="cs"/>
          <w:b/>
          <w:bCs/>
          <w:rtl/>
        </w:rPr>
      </w:pPr>
      <w:r w:rsidRPr="00A10451">
        <w:rPr>
          <w:rFonts w:cs="David" w:hint="cs"/>
          <w:noProof/>
          <w:color w:val="FF0000"/>
        </w:rPr>
        <w:drawing>
          <wp:inline distT="0" distB="0" distL="0" distR="0" wp14:anchorId="2725F3EB" wp14:editId="760B4972">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5686104A" w14:textId="47A49B5E" w:rsidR="00FC1FA7" w:rsidRPr="00A10451" w:rsidRDefault="00FC1FA7" w:rsidP="003F702D">
      <w:pPr>
        <w:ind w:right="-2"/>
        <w:rPr>
          <w:rFonts w:cs="David" w:hint="cs"/>
          <w:noProof/>
          <w:color w:val="000000"/>
        </w:rPr>
      </w:pPr>
      <w:r w:rsidRPr="00A10451">
        <w:rPr>
          <w:rFonts w:cs="David" w:hint="cs"/>
          <w:noProof/>
          <w:color w:val="000000"/>
        </w:rPr>
        <w:drawing>
          <wp:inline distT="0" distB="0" distL="0" distR="0" wp14:anchorId="597C0BA7" wp14:editId="1BBDAAD7">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001B2E31" w:rsidRPr="00A10451">
        <w:rPr>
          <w:rFonts w:cs="David" w:hint="cs"/>
          <w:color w:val="000000" w:themeColor="text1"/>
        </w:rPr>
        <w:t xml:space="preserve"> </w:t>
      </w:r>
      <w:proofErr w:type="spellStart"/>
      <w:r w:rsidR="001B2E31" w:rsidRPr="00A10451">
        <w:rPr>
          <w:rFonts w:cs="David" w:hint="cs"/>
          <w:color w:val="000000" w:themeColor="text1"/>
        </w:rPr>
        <w:t>Pasquill</w:t>
      </w:r>
      <w:proofErr w:type="spellEnd"/>
      <w:r w:rsidR="001B2E31" w:rsidRPr="00A10451">
        <w:rPr>
          <w:rFonts w:cs="David" w:hint="cs"/>
          <w:color w:val="000000" w:themeColor="text1"/>
        </w:rPr>
        <w:t xml:space="preserve"> stability class categories:</w:t>
      </w:r>
      <w:r w:rsidR="004E1A75" w:rsidRPr="00A10451">
        <w:rPr>
          <w:rFonts w:cs="David" w:hint="cs"/>
          <w:noProof/>
          <w:color w:val="000000"/>
        </w:rPr>
        <w:t xml:space="preserve"> </w:t>
      </w:r>
      <w:r w:rsidR="004E1A75" w:rsidRPr="00A10451">
        <w:rPr>
          <w:rFonts w:cs="David" w:hint="cs"/>
          <w:noProof/>
          <w:color w:val="000000"/>
        </w:rPr>
        <w:drawing>
          <wp:inline distT="0" distB="0" distL="0" distR="0" wp14:anchorId="6552739B" wp14:editId="6BC20A11">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10E93C98" w14:textId="5EC645B8" w:rsidR="00531F91" w:rsidRPr="00A10451" w:rsidRDefault="00531F91" w:rsidP="003F702D">
      <w:pPr>
        <w:ind w:right="-2"/>
        <w:rPr>
          <w:rFonts w:cs="David" w:hint="cs"/>
          <w:noProof/>
          <w:color w:val="000000"/>
        </w:rPr>
      </w:pPr>
    </w:p>
    <w:p w14:paraId="776D8E04" w14:textId="40EE180E" w:rsidR="00531F91" w:rsidRPr="00A10451" w:rsidRDefault="00531F91" w:rsidP="003F702D">
      <w:pPr>
        <w:ind w:right="-2"/>
        <w:rPr>
          <w:rFonts w:cs="David" w:hint="cs"/>
          <w:noProof/>
          <w:color w:val="000000"/>
        </w:rPr>
      </w:pPr>
    </w:p>
    <w:p w14:paraId="59082695" w14:textId="77777777" w:rsidR="00472894" w:rsidRPr="00A10451" w:rsidRDefault="00472894" w:rsidP="003F702D">
      <w:pPr>
        <w:ind w:right="-2"/>
        <w:rPr>
          <w:rFonts w:cs="David" w:hint="cs"/>
          <w:color w:val="000000" w:themeColor="text1"/>
        </w:rPr>
      </w:pPr>
    </w:p>
    <w:p w14:paraId="74DECD7B" w14:textId="77777777" w:rsidR="00472894" w:rsidRPr="00A10451" w:rsidRDefault="00472894" w:rsidP="003F702D">
      <w:pPr>
        <w:ind w:right="-2"/>
        <w:rPr>
          <w:rFonts w:cs="David" w:hint="cs"/>
          <w:color w:val="000000" w:themeColor="text1"/>
        </w:rPr>
      </w:pPr>
    </w:p>
    <w:p w14:paraId="4EDD532F" w14:textId="77777777" w:rsidR="00472894" w:rsidRPr="00A10451" w:rsidRDefault="00472894" w:rsidP="003F702D">
      <w:pPr>
        <w:ind w:right="-2"/>
        <w:rPr>
          <w:rFonts w:cs="David" w:hint="cs"/>
          <w:color w:val="000000" w:themeColor="text1"/>
        </w:rPr>
      </w:pPr>
    </w:p>
    <w:p w14:paraId="2787DC91" w14:textId="77777777" w:rsidR="00472894" w:rsidRPr="00A10451" w:rsidRDefault="00472894" w:rsidP="003F702D">
      <w:pPr>
        <w:ind w:right="-2"/>
        <w:rPr>
          <w:rFonts w:cs="David" w:hint="cs"/>
          <w:color w:val="000000" w:themeColor="text1"/>
        </w:rPr>
      </w:pPr>
    </w:p>
    <w:p w14:paraId="0EE9315E" w14:textId="77777777" w:rsidR="00472894" w:rsidRPr="00A10451" w:rsidRDefault="00472894" w:rsidP="003F702D">
      <w:pPr>
        <w:ind w:right="-2"/>
        <w:rPr>
          <w:rFonts w:cs="David" w:hint="cs"/>
          <w:color w:val="000000" w:themeColor="text1"/>
        </w:rPr>
      </w:pPr>
    </w:p>
    <w:p w14:paraId="5CA0D6C9" w14:textId="77777777" w:rsidR="00472894" w:rsidRPr="00A10451" w:rsidRDefault="00472894" w:rsidP="003F702D">
      <w:pPr>
        <w:ind w:right="-2"/>
        <w:rPr>
          <w:rFonts w:cs="David" w:hint="cs"/>
          <w:color w:val="000000" w:themeColor="text1"/>
        </w:rPr>
      </w:pPr>
    </w:p>
    <w:p w14:paraId="7E023A87" w14:textId="77777777" w:rsidR="00472894" w:rsidRPr="00A10451" w:rsidRDefault="00472894" w:rsidP="003F702D">
      <w:pPr>
        <w:ind w:right="-2"/>
        <w:rPr>
          <w:rFonts w:cs="David" w:hint="cs"/>
          <w:color w:val="000000" w:themeColor="text1"/>
        </w:rPr>
      </w:pPr>
    </w:p>
    <w:p w14:paraId="40485287" w14:textId="77777777" w:rsidR="00472894" w:rsidRPr="00A10451" w:rsidRDefault="00472894" w:rsidP="003F702D">
      <w:pPr>
        <w:ind w:right="-2"/>
        <w:rPr>
          <w:rFonts w:cs="David" w:hint="cs"/>
          <w:color w:val="000000" w:themeColor="text1"/>
        </w:rPr>
      </w:pPr>
    </w:p>
    <w:p w14:paraId="7517C08F" w14:textId="2B432F21" w:rsidR="00F627C3" w:rsidRPr="00A10451" w:rsidRDefault="00444E08" w:rsidP="00F627C3">
      <w:pPr>
        <w:ind w:right="-2"/>
        <w:rPr>
          <w:rFonts w:cs="David" w:hint="cs"/>
          <w:noProof/>
          <w:color w:val="000000" w:themeColor="text1"/>
        </w:rPr>
      </w:pPr>
      <w:r w:rsidRPr="00A10451">
        <w:rPr>
          <w:rFonts w:cs="David" w:hint="cs"/>
          <w:color w:val="000000" w:themeColor="text1"/>
        </w:rPr>
        <w:t xml:space="preserve">The criteria in </w:t>
      </w:r>
      <w:r w:rsidRPr="00A10451">
        <w:rPr>
          <w:rFonts w:cs="David" w:hint="cs"/>
          <w:color w:val="FF0000"/>
        </w:rPr>
        <w:t>Tables X and X</w:t>
      </w:r>
      <w:r w:rsidRPr="00A10451">
        <w:rPr>
          <w:rFonts w:cs="David" w:hint="cs"/>
          <w:color w:val="000000" w:themeColor="text1"/>
        </w:rPr>
        <w:t xml:space="preserve"> are for data collected at 10 m and a roughness length of 0.15 m. Wind</w:t>
      </w:r>
      <w:r w:rsidRPr="00A10451">
        <w:rPr>
          <w:rFonts w:cs="David" w:hint="cs"/>
          <w:noProof/>
          <w:color w:val="000000" w:themeColor="text1"/>
          <w:rtl/>
          <w:lang w:val="he-IL"/>
        </w:rPr>
        <w:t xml:space="preserve"> </w:t>
      </w:r>
    </w:p>
    <w:p w14:paraId="3252F513" w14:textId="77777777" w:rsidR="00F627C3" w:rsidRPr="00A10451" w:rsidRDefault="00F627C3" w:rsidP="003F702D">
      <w:pPr>
        <w:ind w:right="-2"/>
        <w:rPr>
          <w:rFonts w:cs="David" w:hint="cs"/>
          <w:color w:val="000000" w:themeColor="text1"/>
        </w:rPr>
      </w:pPr>
    </w:p>
    <w:p w14:paraId="50499D55" w14:textId="77777777" w:rsidR="00F627C3" w:rsidRPr="00A10451" w:rsidRDefault="00F627C3" w:rsidP="003F702D">
      <w:pPr>
        <w:ind w:right="-2"/>
        <w:rPr>
          <w:rFonts w:cs="David" w:hint="cs"/>
          <w:color w:val="000000" w:themeColor="text1"/>
        </w:rPr>
      </w:pPr>
    </w:p>
    <w:p w14:paraId="091D9A72" w14:textId="66678AA2" w:rsidR="00531F91" w:rsidRPr="00A10451" w:rsidRDefault="00531F91" w:rsidP="003F702D">
      <w:pPr>
        <w:ind w:right="-2"/>
        <w:rPr>
          <w:rFonts w:cs="David" w:hint="cs"/>
          <w:color w:val="000000" w:themeColor="text1"/>
        </w:rPr>
      </w:pPr>
      <w:r w:rsidRPr="00A10451">
        <w:rPr>
          <w:rFonts w:cs="David" w:hint="cs"/>
          <w:noProof/>
          <w:color w:val="000000" w:themeColor="text1"/>
          <w:rtl/>
          <w:lang w:val="he-IL"/>
        </w:rPr>
        <w:drawing>
          <wp:inline distT="0" distB="0" distL="0" distR="0" wp14:anchorId="617ABFF3" wp14:editId="164006A1">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2D3E6994" w14:textId="4E652EDA" w:rsidR="00F627C3" w:rsidRPr="00A10451" w:rsidRDefault="00F627C3" w:rsidP="003F702D">
      <w:pPr>
        <w:ind w:right="-2"/>
        <w:rPr>
          <w:rFonts w:cs="David" w:hint="cs"/>
          <w:color w:val="000000" w:themeColor="text1"/>
        </w:rPr>
      </w:pPr>
    </w:p>
    <w:p w14:paraId="1AC3441A" w14:textId="6D44B7FF" w:rsidR="00F627C3" w:rsidRPr="00A10451" w:rsidRDefault="00F627C3" w:rsidP="003F702D">
      <w:pPr>
        <w:ind w:right="-2"/>
        <w:rPr>
          <w:rFonts w:cs="David" w:hint="cs"/>
          <w:color w:val="000000" w:themeColor="text1"/>
        </w:rPr>
      </w:pPr>
      <w:r w:rsidRPr="00A10451">
        <w:rPr>
          <w:rFonts w:cs="David" w:hint="cs"/>
          <w:noProof/>
          <w:color w:val="000000" w:themeColor="text1"/>
          <w:rtl/>
          <w:lang w:val="he-IL"/>
        </w:rPr>
        <w:lastRenderedPageBreak/>
        <w:drawing>
          <wp:inline distT="0" distB="0" distL="0" distR="0" wp14:anchorId="53B298B6" wp14:editId="6D56EED0">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16">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0053AE19" w14:textId="254A9D52" w:rsidR="008901CA" w:rsidRPr="00A10451" w:rsidRDefault="008901CA" w:rsidP="003F702D">
      <w:pPr>
        <w:ind w:right="-2"/>
        <w:rPr>
          <w:rFonts w:cs="David" w:hint="cs"/>
          <w:color w:val="000000" w:themeColor="text1"/>
        </w:rPr>
      </w:pPr>
    </w:p>
    <w:p w14:paraId="3A821B06" w14:textId="2C537AF1" w:rsidR="008901CA" w:rsidRPr="00A10451" w:rsidRDefault="008901CA" w:rsidP="003F702D">
      <w:pPr>
        <w:ind w:right="-2"/>
        <w:rPr>
          <w:rFonts w:cs="David" w:hint="cs"/>
          <w:color w:val="000000" w:themeColor="text1"/>
        </w:rPr>
      </w:pPr>
    </w:p>
    <w:p w14:paraId="19A02726" w14:textId="300AAE1A" w:rsidR="008901CA" w:rsidRPr="00A10451" w:rsidRDefault="008901CA" w:rsidP="003F702D">
      <w:pPr>
        <w:ind w:right="-2"/>
        <w:rPr>
          <w:rFonts w:cs="David" w:hint="cs"/>
          <w:color w:val="000000" w:themeColor="text1"/>
        </w:rPr>
      </w:pPr>
    </w:p>
    <w:p w14:paraId="24C5F85C" w14:textId="59D59DE3" w:rsidR="008901CA" w:rsidRPr="00A10451" w:rsidRDefault="008901CA" w:rsidP="003F702D">
      <w:pPr>
        <w:ind w:right="-2"/>
        <w:rPr>
          <w:rFonts w:cs="David" w:hint="cs"/>
          <w:color w:val="000000" w:themeColor="text1"/>
        </w:rPr>
      </w:pPr>
    </w:p>
    <w:p w14:paraId="7316FDB4" w14:textId="540FE657" w:rsidR="008901CA" w:rsidRPr="00A10451" w:rsidRDefault="008901CA" w:rsidP="003F702D">
      <w:pPr>
        <w:ind w:right="-2"/>
        <w:rPr>
          <w:rFonts w:cs="David" w:hint="cs"/>
          <w:color w:val="000000" w:themeColor="text1"/>
        </w:rPr>
      </w:pPr>
    </w:p>
    <w:p w14:paraId="01046C81" w14:textId="21C33CA0" w:rsidR="008901CA" w:rsidRPr="00A10451" w:rsidRDefault="008901CA" w:rsidP="003F702D">
      <w:pPr>
        <w:ind w:right="-2"/>
        <w:rPr>
          <w:rFonts w:cs="David" w:hint="cs"/>
          <w:color w:val="000000" w:themeColor="text1"/>
        </w:rPr>
      </w:pPr>
    </w:p>
    <w:p w14:paraId="59F97C99" w14:textId="532DE0F2" w:rsidR="008901CA" w:rsidRPr="00A10451" w:rsidRDefault="008901CA" w:rsidP="003F702D">
      <w:pPr>
        <w:ind w:right="-2"/>
        <w:rPr>
          <w:rFonts w:cs="David" w:hint="cs"/>
          <w:color w:val="000000" w:themeColor="text1"/>
        </w:rPr>
      </w:pPr>
    </w:p>
    <w:p w14:paraId="221B8087" w14:textId="141E8201" w:rsidR="008901CA" w:rsidRPr="00A10451" w:rsidRDefault="008901CA" w:rsidP="003F702D">
      <w:pPr>
        <w:ind w:right="-2"/>
        <w:rPr>
          <w:rFonts w:cs="David" w:hint="cs"/>
          <w:color w:val="000000" w:themeColor="text1"/>
        </w:rPr>
      </w:pPr>
    </w:p>
    <w:p w14:paraId="716E145C" w14:textId="27100FE0" w:rsidR="008901CA" w:rsidRPr="00A10451" w:rsidRDefault="008901CA" w:rsidP="003F702D">
      <w:pPr>
        <w:ind w:right="-2"/>
        <w:rPr>
          <w:rFonts w:cs="David" w:hint="cs"/>
          <w:color w:val="000000" w:themeColor="text1"/>
        </w:rPr>
      </w:pPr>
    </w:p>
    <w:p w14:paraId="2E3DC0FE" w14:textId="1221A818" w:rsidR="008901CA" w:rsidRPr="00A10451" w:rsidRDefault="008901CA" w:rsidP="003F702D">
      <w:pPr>
        <w:ind w:right="-2"/>
        <w:rPr>
          <w:rFonts w:cs="David" w:hint="cs"/>
          <w:color w:val="000000" w:themeColor="text1"/>
        </w:rPr>
      </w:pPr>
    </w:p>
    <w:p w14:paraId="303A4FB3" w14:textId="48105B98" w:rsidR="008901CA" w:rsidRPr="00A10451" w:rsidRDefault="008901CA" w:rsidP="003F702D">
      <w:pPr>
        <w:ind w:right="-2"/>
        <w:rPr>
          <w:rFonts w:cs="David" w:hint="cs"/>
          <w:color w:val="000000" w:themeColor="text1"/>
        </w:rPr>
      </w:pPr>
    </w:p>
    <w:p w14:paraId="3696C0B1" w14:textId="506B2469" w:rsidR="008901CA" w:rsidRPr="00A10451" w:rsidRDefault="008901CA" w:rsidP="003F702D">
      <w:pPr>
        <w:ind w:right="-2"/>
        <w:rPr>
          <w:rFonts w:cs="David" w:hint="cs"/>
          <w:color w:val="000000" w:themeColor="text1"/>
        </w:rPr>
      </w:pPr>
    </w:p>
    <w:p w14:paraId="3960AF61" w14:textId="4D34F0E8" w:rsidR="008901CA" w:rsidRPr="00A10451" w:rsidRDefault="008901CA" w:rsidP="003F702D">
      <w:pPr>
        <w:ind w:right="-2"/>
        <w:rPr>
          <w:rFonts w:cs="David" w:hint="cs"/>
          <w:color w:val="000000" w:themeColor="text1"/>
        </w:rPr>
      </w:pPr>
    </w:p>
    <w:p w14:paraId="030AD7DD" w14:textId="5207FC1F" w:rsidR="008901CA" w:rsidRPr="00A10451" w:rsidRDefault="008901CA" w:rsidP="003F702D">
      <w:pPr>
        <w:ind w:right="-2"/>
        <w:rPr>
          <w:rFonts w:cs="David" w:hint="cs"/>
          <w:color w:val="000000" w:themeColor="text1"/>
        </w:rPr>
      </w:pPr>
    </w:p>
    <w:p w14:paraId="17600C01" w14:textId="5AB94B91" w:rsidR="008901CA" w:rsidRPr="00A10451" w:rsidRDefault="008901CA" w:rsidP="003F702D">
      <w:pPr>
        <w:ind w:right="-2"/>
        <w:rPr>
          <w:rFonts w:cs="David" w:hint="cs"/>
          <w:color w:val="000000" w:themeColor="text1"/>
        </w:rPr>
      </w:pPr>
    </w:p>
    <w:p w14:paraId="1194E547" w14:textId="182C81FA" w:rsidR="008901CA" w:rsidRPr="00A10451" w:rsidRDefault="008901CA" w:rsidP="003F702D">
      <w:pPr>
        <w:ind w:right="-2"/>
        <w:rPr>
          <w:rFonts w:cs="David" w:hint="cs"/>
          <w:color w:val="000000" w:themeColor="text1"/>
        </w:rPr>
      </w:pPr>
    </w:p>
    <w:p w14:paraId="34D0C218" w14:textId="16D628E3" w:rsidR="00B717D3" w:rsidRPr="00B717D3" w:rsidRDefault="008901CA" w:rsidP="00B717D3">
      <w:pPr>
        <w:widowControl w:val="0"/>
        <w:autoSpaceDE w:val="0"/>
        <w:autoSpaceDN w:val="0"/>
        <w:adjustRightInd w:val="0"/>
        <w:ind w:left="640" w:hanging="640"/>
        <w:rPr>
          <w:rFonts w:cs="David"/>
          <w:noProof/>
        </w:rPr>
      </w:pPr>
      <w:r w:rsidRPr="00A10451">
        <w:rPr>
          <w:rFonts w:cs="David" w:hint="cs"/>
          <w:color w:val="000000" w:themeColor="text1"/>
        </w:rPr>
        <w:fldChar w:fldCharType="begin" w:fldLock="1"/>
      </w:r>
      <w:r w:rsidRPr="00A10451">
        <w:rPr>
          <w:rFonts w:cs="David" w:hint="cs"/>
          <w:color w:val="000000" w:themeColor="text1"/>
        </w:rPr>
        <w:instrText xml:space="preserve">ADDIN Mendeley Bibliography CSL_BIBLIOGRAPHY </w:instrText>
      </w:r>
      <w:r w:rsidRPr="00A10451">
        <w:rPr>
          <w:rFonts w:cs="David" w:hint="cs"/>
          <w:color w:val="000000" w:themeColor="text1"/>
        </w:rPr>
        <w:fldChar w:fldCharType="separate"/>
      </w:r>
      <w:r w:rsidR="00B717D3" w:rsidRPr="00B717D3">
        <w:rPr>
          <w:rFonts w:cs="David"/>
          <w:noProof/>
        </w:rPr>
        <w:t>[1]</w:t>
      </w:r>
      <w:r w:rsidR="00B717D3" w:rsidRPr="00B717D3">
        <w:rPr>
          <w:rFonts w:cs="David"/>
          <w:noProof/>
        </w:rPr>
        <w:tab/>
        <w:t xml:space="preserve">J. H. Seinfeld and S. N. Pandis, </w:t>
      </w:r>
      <w:r w:rsidR="00B717D3" w:rsidRPr="00B717D3">
        <w:rPr>
          <w:rFonts w:cs="David"/>
          <w:i/>
          <w:iCs/>
          <w:noProof/>
        </w:rPr>
        <w:t>Atmospheric chemistry and physics - from air pollution to climate change</w:t>
      </w:r>
      <w:r w:rsidR="00B717D3" w:rsidRPr="00B717D3">
        <w:rPr>
          <w:rFonts w:cs="David"/>
          <w:noProof/>
        </w:rPr>
        <w:t>, Second edi. Wiley-Interscience, 2006.</w:t>
      </w:r>
    </w:p>
    <w:p w14:paraId="47B2E9EF"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2]</w:t>
      </w:r>
      <w:r w:rsidRPr="00B717D3">
        <w:rPr>
          <w:rFonts w:cs="David"/>
          <w:noProof/>
        </w:rPr>
        <w:tab/>
        <w:t xml:space="preserve">D. J. Jacob and D. A. Winner, “Effect of climate change on air quality - citation,” </w:t>
      </w:r>
      <w:r w:rsidRPr="00B717D3">
        <w:rPr>
          <w:rFonts w:cs="David"/>
          <w:i/>
          <w:iCs/>
          <w:noProof/>
        </w:rPr>
        <w:t>Atmos. Environ.</w:t>
      </w:r>
      <w:r w:rsidRPr="00B717D3">
        <w:rPr>
          <w:rFonts w:cs="David"/>
          <w:noProof/>
        </w:rPr>
        <w:t>, vol. 43, no. 1, pp. 51–63, 2009.</w:t>
      </w:r>
    </w:p>
    <w:p w14:paraId="35C56026"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3]</w:t>
      </w:r>
      <w:r w:rsidRPr="00B717D3">
        <w:rPr>
          <w:rFonts w:cs="David"/>
          <w:noProof/>
        </w:rPr>
        <w:tab/>
        <w:t xml:space="preserve">“Greenhouse Gas Emissions,” </w:t>
      </w:r>
      <w:r w:rsidRPr="00B717D3">
        <w:rPr>
          <w:rFonts w:cs="David"/>
          <w:i/>
          <w:iCs/>
          <w:noProof/>
        </w:rPr>
        <w:t>EPA, United States Environmental Protection Agency</w:t>
      </w:r>
      <w:r w:rsidRPr="00B717D3">
        <w:rPr>
          <w:rFonts w:cs="David"/>
          <w:noProof/>
        </w:rPr>
        <w:t>, 2019. [Online]. Available: https://www.epa.gov/ghgemissions/overview-greenhouse-gases. [Accessed: 23-May-2019].</w:t>
      </w:r>
    </w:p>
    <w:p w14:paraId="700661FA"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4]</w:t>
      </w:r>
      <w:r w:rsidRPr="00B717D3">
        <w:rPr>
          <w:rFonts w:cs="David"/>
          <w:noProof/>
        </w:rPr>
        <w:tab/>
        <w:t>WHO, “Ambient air pollution: Health impacts,” 2019. [Online]. Available: https://www.who.int/airpollution/ambient/health-impacts/en/. [Accessed: 10-Mar-2019].</w:t>
      </w:r>
    </w:p>
    <w:p w14:paraId="3FE99B4C"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5]</w:t>
      </w:r>
      <w:r w:rsidRPr="00B717D3">
        <w:rPr>
          <w:rFonts w:cs="David"/>
          <w:noProof/>
        </w:rPr>
        <w:tab/>
        <w:t xml:space="preserve">IPCC, </w:t>
      </w:r>
      <w:r w:rsidRPr="00B717D3">
        <w:rPr>
          <w:rFonts w:cs="David"/>
          <w:i/>
          <w:iCs/>
          <w:noProof/>
        </w:rPr>
        <w:t>Climate Change 2013</w:t>
      </w:r>
      <w:r w:rsidRPr="00B717D3">
        <w:rPr>
          <w:rFonts w:cs="David"/>
          <w:noProof/>
        </w:rPr>
        <w:t>, vol. 5. 2014.</w:t>
      </w:r>
    </w:p>
    <w:p w14:paraId="7FF7869A"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6]</w:t>
      </w:r>
      <w:r w:rsidRPr="00B717D3">
        <w:rPr>
          <w:rFonts w:cs="David"/>
          <w:noProof/>
        </w:rPr>
        <w:tab/>
        <w:t xml:space="preserve">A. M. Fiore, V. Naik, and E. M. Leibensperger, “Air quality and climate connections,” </w:t>
      </w:r>
      <w:r w:rsidRPr="00B717D3">
        <w:rPr>
          <w:rFonts w:cs="David"/>
          <w:i/>
          <w:iCs/>
          <w:noProof/>
        </w:rPr>
        <w:t>J. Air Waste Manag. Assoc.</w:t>
      </w:r>
      <w:r w:rsidRPr="00B717D3">
        <w:rPr>
          <w:rFonts w:cs="David"/>
          <w:noProof/>
        </w:rPr>
        <w:t>, vol. 65, no. 6, pp. 645–685, 2015.</w:t>
      </w:r>
    </w:p>
    <w:p w14:paraId="55F3B389"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7]</w:t>
      </w:r>
      <w:r w:rsidRPr="00B717D3">
        <w:rPr>
          <w:rFonts w:cs="David"/>
          <w:noProof/>
        </w:rPr>
        <w:tab/>
        <w:t xml:space="preserve">M. I. Mead </w:t>
      </w:r>
      <w:r w:rsidRPr="00B717D3">
        <w:rPr>
          <w:rFonts w:cs="David"/>
          <w:i/>
          <w:iCs/>
          <w:noProof/>
        </w:rPr>
        <w:t>et al.</w:t>
      </w:r>
      <w:r w:rsidRPr="00B717D3">
        <w:rPr>
          <w:rFonts w:cs="David"/>
          <w:noProof/>
        </w:rPr>
        <w:t xml:space="preserve">, “The use of electrochemical sensors for monitoring urban air quality in low-cost, high-density networks,” </w:t>
      </w:r>
      <w:r w:rsidRPr="00B717D3">
        <w:rPr>
          <w:rFonts w:cs="David"/>
          <w:i/>
          <w:iCs/>
          <w:noProof/>
        </w:rPr>
        <w:t>Atmos. Environ.</w:t>
      </w:r>
      <w:r w:rsidRPr="00B717D3">
        <w:rPr>
          <w:rFonts w:cs="David"/>
          <w:noProof/>
        </w:rPr>
        <w:t>, vol. 70, pp. 186–203, 2013.</w:t>
      </w:r>
    </w:p>
    <w:p w14:paraId="013B76B3"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8]</w:t>
      </w:r>
      <w:r w:rsidRPr="00B717D3">
        <w:rPr>
          <w:rFonts w:cs="David"/>
          <w:noProof/>
        </w:rPr>
        <w:tab/>
        <w:t xml:space="preserve">S. Moltchanov, I. Levy, Y. Etzion, U. Lerner, D. M. Broday, and B. Fishbain, “On the feasibility of measuring urban air pollution by wireless distributed sensor networks,” </w:t>
      </w:r>
      <w:r w:rsidRPr="00B717D3">
        <w:rPr>
          <w:rFonts w:cs="David"/>
          <w:i/>
          <w:iCs/>
          <w:noProof/>
        </w:rPr>
        <w:t>Sci. Total Environ.</w:t>
      </w:r>
      <w:r w:rsidRPr="00B717D3">
        <w:rPr>
          <w:rFonts w:cs="David"/>
          <w:noProof/>
        </w:rPr>
        <w:t>, vol. 502, pp. 537–547, 2015.</w:t>
      </w:r>
    </w:p>
    <w:p w14:paraId="61456207"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9]</w:t>
      </w:r>
      <w:r w:rsidRPr="00B717D3">
        <w:rPr>
          <w:rFonts w:cs="David"/>
          <w:noProof/>
        </w:rPr>
        <w:tab/>
        <w:t xml:space="preserve">U. Lerner, T. Yacobi, I. Levy, S. A. Moltchanov, T. Cole-Hunter, and B. Fishbain, “The effect of ego-motion on environmental monitoring,” </w:t>
      </w:r>
      <w:r w:rsidRPr="00B717D3">
        <w:rPr>
          <w:rFonts w:cs="David"/>
          <w:i/>
          <w:iCs/>
          <w:noProof/>
        </w:rPr>
        <w:t>Sci. Total Environ.</w:t>
      </w:r>
      <w:r w:rsidRPr="00B717D3">
        <w:rPr>
          <w:rFonts w:cs="David"/>
          <w:noProof/>
        </w:rPr>
        <w:t>, vol. 533, pp. 8–16, 2015.</w:t>
      </w:r>
    </w:p>
    <w:p w14:paraId="3DCE9ECE"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10]</w:t>
      </w:r>
      <w:r w:rsidRPr="00B717D3">
        <w:rPr>
          <w:rFonts w:cs="David"/>
          <w:noProof/>
        </w:rPr>
        <w:tab/>
        <w:t xml:space="preserve">R. Piedrahita </w:t>
      </w:r>
      <w:r w:rsidRPr="00B717D3">
        <w:rPr>
          <w:rFonts w:cs="David"/>
          <w:i/>
          <w:iCs/>
          <w:noProof/>
        </w:rPr>
        <w:t>et al.</w:t>
      </w:r>
      <w:r w:rsidRPr="00B717D3">
        <w:rPr>
          <w:rFonts w:cs="David"/>
          <w:noProof/>
        </w:rPr>
        <w:t xml:space="preserve">, “The next generation of low-cost personal air quality sensors for quantitative exposure monitoring,” </w:t>
      </w:r>
      <w:r w:rsidRPr="00B717D3">
        <w:rPr>
          <w:rFonts w:cs="David"/>
          <w:i/>
          <w:iCs/>
          <w:noProof/>
        </w:rPr>
        <w:t>Atmos. Meas. Tech.</w:t>
      </w:r>
      <w:r w:rsidRPr="00B717D3">
        <w:rPr>
          <w:rFonts w:cs="David"/>
          <w:noProof/>
        </w:rPr>
        <w:t>, vol. 7, no. 10, pp. 3325–3336, 2014.</w:t>
      </w:r>
    </w:p>
    <w:p w14:paraId="3AAF183B"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11]</w:t>
      </w:r>
      <w:r w:rsidRPr="00B717D3">
        <w:rPr>
          <w:rFonts w:cs="David"/>
          <w:noProof/>
        </w:rPr>
        <w:tab/>
        <w:t xml:space="preserve">A. Nebenzal and B. Fishbain, </w:t>
      </w:r>
      <w:r w:rsidRPr="00B717D3">
        <w:rPr>
          <w:rFonts w:cs="David"/>
          <w:i/>
          <w:iCs/>
          <w:noProof/>
        </w:rPr>
        <w:t>Hough-Transform-Based Interpolation Scheme for Generating Accurate Dense Spatial Maps of Air Pollutants from Sparse Sensin</w:t>
      </w:r>
      <w:r w:rsidRPr="00B717D3">
        <w:rPr>
          <w:rFonts w:cs="David"/>
          <w:noProof/>
        </w:rPr>
        <w:t>, vol. 507. Springer International Publishing, 2017.</w:t>
      </w:r>
    </w:p>
    <w:p w14:paraId="6A416FA4"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12]</w:t>
      </w:r>
      <w:r w:rsidRPr="00B717D3">
        <w:rPr>
          <w:rFonts w:cs="David"/>
          <w:noProof/>
        </w:rPr>
        <w:tab/>
        <w:t xml:space="preserve">P. H. Ryan and G. K. LeMasters, “A Review of Land-use Regression Models for Characterizing Intraurban Air Pollution Exposure,” </w:t>
      </w:r>
      <w:r w:rsidRPr="00B717D3">
        <w:rPr>
          <w:rFonts w:cs="David"/>
          <w:i/>
          <w:iCs/>
          <w:noProof/>
        </w:rPr>
        <w:t>Inhal. Toxicol.</w:t>
      </w:r>
      <w:r w:rsidRPr="00B717D3">
        <w:rPr>
          <w:rFonts w:cs="David"/>
          <w:noProof/>
        </w:rPr>
        <w:t>, vol. 19, no. sup1, pp. 127–133, Jan. 2007.</w:t>
      </w:r>
    </w:p>
    <w:p w14:paraId="6B64C91B"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13]</w:t>
      </w:r>
      <w:r w:rsidRPr="00B717D3">
        <w:rPr>
          <w:rFonts w:cs="David"/>
          <w:noProof/>
        </w:rPr>
        <w:tab/>
        <w:t xml:space="preserve">A. F. Stein, V. Isakov, J. Godowitch, and R. R. Draxler, “A hybrid modeling approach to resolve pollutant concentrations in an urban area,” </w:t>
      </w:r>
      <w:r w:rsidRPr="00B717D3">
        <w:rPr>
          <w:rFonts w:cs="David"/>
          <w:i/>
          <w:iCs/>
          <w:noProof/>
        </w:rPr>
        <w:t>Atmos. Environ.</w:t>
      </w:r>
      <w:r w:rsidRPr="00B717D3">
        <w:rPr>
          <w:rFonts w:cs="David"/>
          <w:noProof/>
        </w:rPr>
        <w:t>, vol. 41, no. 40, pp. 9410–9426, 2007.</w:t>
      </w:r>
    </w:p>
    <w:p w14:paraId="14840B8B"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14]</w:t>
      </w:r>
      <w:r w:rsidRPr="00B717D3">
        <w:rPr>
          <w:rFonts w:cs="David"/>
          <w:noProof/>
        </w:rPr>
        <w:tab/>
        <w:t xml:space="preserve">M. Hutchinson, H. Oh, and W. H. Chen, “A review of source term estimation methods for </w:t>
      </w:r>
      <w:r w:rsidRPr="00B717D3">
        <w:rPr>
          <w:rFonts w:cs="David"/>
          <w:noProof/>
        </w:rPr>
        <w:lastRenderedPageBreak/>
        <w:t xml:space="preserve">atmospheric dispersion events using static or mobile sensors,” </w:t>
      </w:r>
      <w:r w:rsidRPr="00B717D3">
        <w:rPr>
          <w:rFonts w:cs="David"/>
          <w:i/>
          <w:iCs/>
          <w:noProof/>
        </w:rPr>
        <w:t>Inf. Fusion</w:t>
      </w:r>
      <w:r w:rsidRPr="00B717D3">
        <w:rPr>
          <w:rFonts w:cs="David"/>
          <w:noProof/>
        </w:rPr>
        <w:t>, vol. 36, pp. 130–148, 2017.</w:t>
      </w:r>
    </w:p>
    <w:p w14:paraId="28BB9B5B"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15]</w:t>
      </w:r>
      <w:r w:rsidRPr="00B717D3">
        <w:rPr>
          <w:rFonts w:cs="David"/>
          <w:noProof/>
        </w:rPr>
        <w:tab/>
        <w:t xml:space="preserve">B. Liu, O. Dousse, P. Nain, and D. Towsley, “Dynamic coverage of mobile sensor networks,” </w:t>
      </w:r>
      <w:r w:rsidRPr="00B717D3">
        <w:rPr>
          <w:rFonts w:cs="David"/>
          <w:i/>
          <w:iCs/>
          <w:noProof/>
        </w:rPr>
        <w:t>IEEE Trans. Parallel Distrib. Syst.</w:t>
      </w:r>
      <w:r w:rsidRPr="00B717D3">
        <w:rPr>
          <w:rFonts w:cs="David"/>
          <w:noProof/>
        </w:rPr>
        <w:t>, vol. 24, no. 2, pp. 301–311, 2013.</w:t>
      </w:r>
    </w:p>
    <w:p w14:paraId="4043ACF4"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16]</w:t>
      </w:r>
      <w:r w:rsidRPr="00B717D3">
        <w:rPr>
          <w:rFonts w:cs="David"/>
          <w:noProof/>
        </w:rPr>
        <w:tab/>
        <w:t xml:space="preserve">Q. Zhao and A. Swami, “Coverage and Connectivity in Wireless Sensor Networks,” </w:t>
      </w:r>
      <w:r w:rsidRPr="00B717D3">
        <w:rPr>
          <w:rFonts w:cs="David"/>
          <w:i/>
          <w:iCs/>
          <w:noProof/>
        </w:rPr>
        <w:t>Adapt. Cross Layer Des. Wirel. Networks</w:t>
      </w:r>
      <w:r w:rsidRPr="00B717D3">
        <w:rPr>
          <w:rFonts w:cs="David"/>
          <w:noProof/>
        </w:rPr>
        <w:t>, pp. 301–323, 2010.</w:t>
      </w:r>
    </w:p>
    <w:p w14:paraId="7F4EDDA2"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17]</w:t>
      </w:r>
      <w:r w:rsidRPr="00B717D3">
        <w:rPr>
          <w:rFonts w:cs="David"/>
          <w:noProof/>
        </w:rPr>
        <w:tab/>
        <w:t xml:space="preserve">H. Zhang and C. Liu, “A Review on Node Deployment of Wireless Sensor Network,” </w:t>
      </w:r>
      <w:r w:rsidRPr="00B717D3">
        <w:rPr>
          <w:rFonts w:cs="David"/>
          <w:i/>
          <w:iCs/>
          <w:noProof/>
        </w:rPr>
        <w:t>IJCSI Int. J. Comput. Sci. Issues</w:t>
      </w:r>
      <w:r w:rsidRPr="00B717D3">
        <w:rPr>
          <w:rFonts w:cs="David"/>
          <w:noProof/>
        </w:rPr>
        <w:t>, vol. 9, no. 6, pp. 378–383, 2012.</w:t>
      </w:r>
    </w:p>
    <w:p w14:paraId="0F999D9F"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18]</w:t>
      </w:r>
      <w:r w:rsidRPr="00B717D3">
        <w:rPr>
          <w:rFonts w:cs="David"/>
          <w:noProof/>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B717D3">
        <w:rPr>
          <w:rFonts w:cs="David"/>
          <w:i/>
          <w:iCs/>
          <w:noProof/>
        </w:rPr>
        <w:t>Sci. Total Environ.</w:t>
      </w:r>
      <w:r w:rsidRPr="00B717D3">
        <w:rPr>
          <w:rFonts w:cs="David"/>
          <w:noProof/>
        </w:rPr>
        <w:t>, vol. 575, no. September 2016, pp. 639–648, 2017.</w:t>
      </w:r>
    </w:p>
    <w:p w14:paraId="1340835A"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19]</w:t>
      </w:r>
      <w:r w:rsidRPr="00B717D3">
        <w:rPr>
          <w:rFonts w:cs="David"/>
          <w:noProof/>
        </w:rPr>
        <w:tab/>
        <w:t xml:space="preserve">U. Lerner, O. Hirshfeld, and B. Fishbain, “Optimal Deployment of a Heterogeneous Environmental Sensor Network,” </w:t>
      </w:r>
      <w:r w:rsidRPr="00B717D3">
        <w:rPr>
          <w:rFonts w:cs="David"/>
          <w:i/>
          <w:iCs/>
          <w:noProof/>
        </w:rPr>
        <w:t>Jorunal Environ. Informatics</w:t>
      </w:r>
      <w:r w:rsidRPr="00B717D3">
        <w:rPr>
          <w:rFonts w:cs="David"/>
          <w:noProof/>
        </w:rPr>
        <w:t>, no. X, pp. 1–9, 2018.</w:t>
      </w:r>
    </w:p>
    <w:p w14:paraId="2CFBDC14"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20]</w:t>
      </w:r>
      <w:r w:rsidRPr="00B717D3">
        <w:rPr>
          <w:rFonts w:cs="David"/>
          <w:noProof/>
        </w:rPr>
        <w:tab/>
        <w:t xml:space="preserve">P. S. Kanaroglou </w:t>
      </w:r>
      <w:r w:rsidRPr="00B717D3">
        <w:rPr>
          <w:rFonts w:cs="David"/>
          <w:i/>
          <w:iCs/>
          <w:noProof/>
        </w:rPr>
        <w:t>et al.</w:t>
      </w:r>
      <w:r w:rsidRPr="00B717D3">
        <w:rPr>
          <w:rFonts w:cs="David"/>
          <w:noProof/>
        </w:rPr>
        <w:t xml:space="preserve">, “Establishing an air pollution monitoring network for intra-urban population exposure assessment: A location-allocation approach,” </w:t>
      </w:r>
      <w:r w:rsidRPr="00B717D3">
        <w:rPr>
          <w:rFonts w:cs="David"/>
          <w:i/>
          <w:iCs/>
          <w:noProof/>
        </w:rPr>
        <w:t>Atmos. Environ.</w:t>
      </w:r>
      <w:r w:rsidRPr="00B717D3">
        <w:rPr>
          <w:rFonts w:cs="David"/>
          <w:noProof/>
        </w:rPr>
        <w:t>, vol. 39, no. 13, pp. 2399–2409, 2005.</w:t>
      </w:r>
    </w:p>
    <w:p w14:paraId="5536B093"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21]</w:t>
      </w:r>
      <w:r w:rsidRPr="00B717D3">
        <w:rPr>
          <w:rFonts w:cs="David"/>
          <w:noProof/>
        </w:rPr>
        <w:tab/>
        <w:t xml:space="preserve">B. Carter and R. Ragade, “A probabilistic model for the deployment of sensors,” </w:t>
      </w:r>
      <w:r w:rsidRPr="00B717D3">
        <w:rPr>
          <w:rFonts w:cs="David"/>
          <w:i/>
          <w:iCs/>
          <w:noProof/>
        </w:rPr>
        <w:t>SAS 2009 - IEEE Sensors Appl. Symp. Proc.</w:t>
      </w:r>
      <w:r w:rsidRPr="00B717D3">
        <w:rPr>
          <w:rFonts w:cs="David"/>
          <w:noProof/>
        </w:rPr>
        <w:t>, pp. 7–12, 2009.</w:t>
      </w:r>
    </w:p>
    <w:p w14:paraId="2E20D1EB"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22]</w:t>
      </w:r>
      <w:r w:rsidRPr="00B717D3">
        <w:rPr>
          <w:rFonts w:cs="David"/>
          <w:noProof/>
        </w:rPr>
        <w:tab/>
        <w:t xml:space="preserve">A. Boubrima, W. Bechkit, and H. Rivano, “Optimal WSN Deployment Models for Air Pollution Monitoring,” </w:t>
      </w:r>
      <w:r w:rsidRPr="00B717D3">
        <w:rPr>
          <w:rFonts w:cs="David"/>
          <w:i/>
          <w:iCs/>
          <w:noProof/>
        </w:rPr>
        <w:t>IEEE Trans. Wirel. Commun.</w:t>
      </w:r>
      <w:r w:rsidRPr="00B717D3">
        <w:rPr>
          <w:rFonts w:cs="David"/>
          <w:noProof/>
        </w:rPr>
        <w:t>, vol. 16, no. 5, pp. 2723–2735, 2017.</w:t>
      </w:r>
    </w:p>
    <w:p w14:paraId="3C21E808"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23]</w:t>
      </w:r>
      <w:r w:rsidRPr="00B717D3">
        <w:rPr>
          <w:rFonts w:cs="David"/>
          <w:noProof/>
        </w:rPr>
        <w:tab/>
        <w:t xml:space="preserve">A. Boubrima, W. Bechkit, H. Rivano, and L. Soulhac, “Leveraging the potential of WSN for an efficient correction of air pollution fine-grained simulations,” </w:t>
      </w:r>
      <w:r w:rsidRPr="00B717D3">
        <w:rPr>
          <w:rFonts w:cs="David"/>
          <w:i/>
          <w:iCs/>
          <w:noProof/>
        </w:rPr>
        <w:t>Proc. - Int. Conf. Comput. Commun. Networks, ICCCN</w:t>
      </w:r>
      <w:r w:rsidRPr="00B717D3">
        <w:rPr>
          <w:rFonts w:cs="David"/>
          <w:noProof/>
        </w:rPr>
        <w:t>, vol. 2018–July, 2018.</w:t>
      </w:r>
    </w:p>
    <w:p w14:paraId="7BCF5591"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24]</w:t>
      </w:r>
      <w:r w:rsidRPr="00B717D3">
        <w:rPr>
          <w:rFonts w:cs="David"/>
          <w:noProof/>
        </w:rPr>
        <w:tab/>
        <w:t xml:space="preserve">J. D. Berman, L. Jin, M. L. Bell, and F. C. Curriero, “Developing a geostatistical simulation method to inform the quantity and placement of new monitors for a follow-up air sampling campaign,” </w:t>
      </w:r>
      <w:r w:rsidRPr="00B717D3">
        <w:rPr>
          <w:rFonts w:cs="David"/>
          <w:i/>
          <w:iCs/>
          <w:noProof/>
        </w:rPr>
        <w:t>J. Expo. Sci. Environ. Epidemiol.</w:t>
      </w:r>
      <w:r w:rsidRPr="00B717D3">
        <w:rPr>
          <w:rFonts w:cs="David"/>
          <w:noProof/>
        </w:rPr>
        <w:t>, vol. 29, no. 2, pp. 248–257, 2019.</w:t>
      </w:r>
    </w:p>
    <w:p w14:paraId="5C1293A2"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25]</w:t>
      </w:r>
      <w:r w:rsidRPr="00B717D3">
        <w:rPr>
          <w:rFonts w:cs="David"/>
          <w:noProof/>
        </w:rPr>
        <w:tab/>
        <w:t xml:space="preserve">Y. Kuroki, G. S. Young, and S. E. Haupt, “UAV navigation by an expert system for contaminant mapping with a genetic algorithm,” </w:t>
      </w:r>
      <w:r w:rsidRPr="00B717D3">
        <w:rPr>
          <w:rFonts w:cs="David"/>
          <w:i/>
          <w:iCs/>
          <w:noProof/>
        </w:rPr>
        <w:t>Expert Syst. Appl.</w:t>
      </w:r>
      <w:r w:rsidRPr="00B717D3">
        <w:rPr>
          <w:rFonts w:cs="David"/>
          <w:noProof/>
        </w:rPr>
        <w:t>, vol. 37, no. 6, pp. 4687–4697, 2010.</w:t>
      </w:r>
    </w:p>
    <w:p w14:paraId="4FB6A6B6"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26]</w:t>
      </w:r>
      <w:r w:rsidRPr="00B717D3">
        <w:rPr>
          <w:rFonts w:cs="David"/>
          <w:noProof/>
        </w:rPr>
        <w:tab/>
        <w:t xml:space="preserve">A. Belkhiri, W. Bechkit, H. Rivano, and M. Koudil, “Context aware MWSN optimal redeployment strategies for air pollution timely monitoring,” </w:t>
      </w:r>
      <w:r w:rsidRPr="00B717D3">
        <w:rPr>
          <w:rFonts w:cs="David"/>
          <w:i/>
          <w:iCs/>
          <w:noProof/>
        </w:rPr>
        <w:t>IEEE Int. Conf. Commun.</w:t>
      </w:r>
      <w:r w:rsidRPr="00B717D3">
        <w:rPr>
          <w:rFonts w:cs="David"/>
          <w:noProof/>
        </w:rPr>
        <w:t>, vol. 2018–May, 2018.</w:t>
      </w:r>
    </w:p>
    <w:p w14:paraId="2D266D6F"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27]</w:t>
      </w:r>
      <w:r w:rsidRPr="00B717D3">
        <w:rPr>
          <w:rFonts w:cs="David"/>
          <w:noProof/>
        </w:rPr>
        <w:tab/>
        <w:t xml:space="preserve">R. Ramadan, H. El-Rewini, and K. Abdelghany, “Optimal and approximate approaches for deployment of heterogeneous sensing devices,” </w:t>
      </w:r>
      <w:r w:rsidRPr="00B717D3">
        <w:rPr>
          <w:rFonts w:cs="David"/>
          <w:i/>
          <w:iCs/>
          <w:noProof/>
        </w:rPr>
        <w:t>Eurasip J. Wirel. Commun. Netw.</w:t>
      </w:r>
      <w:r w:rsidRPr="00B717D3">
        <w:rPr>
          <w:rFonts w:cs="David"/>
          <w:noProof/>
        </w:rPr>
        <w:t>, vol. 2007, 2007.</w:t>
      </w:r>
    </w:p>
    <w:p w14:paraId="36410295"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lastRenderedPageBreak/>
        <w:t>[28]</w:t>
      </w:r>
      <w:r w:rsidRPr="00B717D3">
        <w:rPr>
          <w:rFonts w:cs="David"/>
          <w:noProof/>
        </w:rPr>
        <w:tab/>
        <w:t xml:space="preserve">J. M. Stockie, “The Mathematics of Atmospheric Dispersion Modeling,” </w:t>
      </w:r>
      <w:r w:rsidRPr="00B717D3">
        <w:rPr>
          <w:rFonts w:cs="David"/>
          <w:i/>
          <w:iCs/>
          <w:noProof/>
        </w:rPr>
        <w:t>SIAM Rev.</w:t>
      </w:r>
      <w:r w:rsidRPr="00B717D3">
        <w:rPr>
          <w:rFonts w:cs="David"/>
          <w:noProof/>
        </w:rPr>
        <w:t>, vol. 53, no. 2, pp. 349–372, 2011.</w:t>
      </w:r>
    </w:p>
    <w:p w14:paraId="770CDE00"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29]</w:t>
      </w:r>
      <w:r w:rsidRPr="00B717D3">
        <w:rPr>
          <w:rFonts w:cs="David"/>
          <w:noProof/>
        </w:rPr>
        <w:tab/>
        <w:t>D. B. Turner, “Workbook of Atmospheric Dispersion Estimates; 2nd ed;” 1994.</w:t>
      </w:r>
    </w:p>
    <w:p w14:paraId="43AD97F7"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30]</w:t>
      </w:r>
      <w:r w:rsidRPr="00B717D3">
        <w:rPr>
          <w:rFonts w:cs="David"/>
          <w:noProof/>
        </w:rPr>
        <w:tab/>
        <w:t xml:space="preserve">F. Pasquill, “The estimation of the dispersion of windborne material,” </w:t>
      </w:r>
      <w:r w:rsidRPr="00B717D3">
        <w:rPr>
          <w:rFonts w:cs="David"/>
          <w:i/>
          <w:iCs/>
          <w:noProof/>
        </w:rPr>
        <w:t>Met. Mag.</w:t>
      </w:r>
      <w:r w:rsidRPr="00B717D3">
        <w:rPr>
          <w:rFonts w:cs="David"/>
          <w:noProof/>
        </w:rPr>
        <w:t>, vol. 90, no. 1161, pp. 33–49, 1961.</w:t>
      </w:r>
    </w:p>
    <w:p w14:paraId="75ABC335"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31]</w:t>
      </w:r>
      <w:r w:rsidRPr="00B717D3">
        <w:rPr>
          <w:rFonts w:cs="David"/>
          <w:noProof/>
        </w:rPr>
        <w:tab/>
        <w:t xml:space="preserve">C. D. Ahrens and R. Henson, </w:t>
      </w:r>
      <w:r w:rsidRPr="00B717D3">
        <w:rPr>
          <w:rFonts w:cs="David"/>
          <w:i/>
          <w:iCs/>
          <w:noProof/>
        </w:rPr>
        <w:t>Meteorology Today: An Introduction to Weather, Climate, and the Environment</w:t>
      </w:r>
      <w:r w:rsidRPr="00B717D3">
        <w:rPr>
          <w:rFonts w:cs="David"/>
          <w:noProof/>
        </w:rPr>
        <w:t>, 12th ed. Cengage Learning, Inc, 2017.</w:t>
      </w:r>
    </w:p>
    <w:p w14:paraId="596CB858"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32]</w:t>
      </w:r>
      <w:r w:rsidRPr="00B717D3">
        <w:rPr>
          <w:rFonts w:cs="David"/>
          <w:noProof/>
        </w:rPr>
        <w:tab/>
        <w:t xml:space="preserve">D. B. Turner, “A diffusion model for an urban area,” </w:t>
      </w:r>
      <w:r w:rsidRPr="00B717D3">
        <w:rPr>
          <w:rFonts w:cs="David"/>
          <w:i/>
          <w:iCs/>
          <w:noProof/>
        </w:rPr>
        <w:t>J. Appl. Meteorol.</w:t>
      </w:r>
      <w:r w:rsidRPr="00B717D3">
        <w:rPr>
          <w:rFonts w:cs="David"/>
          <w:noProof/>
        </w:rPr>
        <w:t>, vol. 3, no. 1, pp. 83–91, 1964.</w:t>
      </w:r>
    </w:p>
    <w:p w14:paraId="3AE8FDFB"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33]</w:t>
      </w:r>
      <w:r w:rsidRPr="00B717D3">
        <w:rPr>
          <w:rFonts w:cs="David"/>
          <w:noProof/>
        </w:rPr>
        <w:tab/>
        <w:t xml:space="preserve">USEPA- United States Environmental Protection Agency, “Meteorological Monitoring Guidance for Regulatory Modeling Applications,” </w:t>
      </w:r>
      <w:r w:rsidRPr="00B717D3">
        <w:rPr>
          <w:rFonts w:cs="David"/>
          <w:i/>
          <w:iCs/>
          <w:noProof/>
        </w:rPr>
        <w:t>Epa-454/R-99-005</w:t>
      </w:r>
      <w:r w:rsidRPr="00B717D3">
        <w:rPr>
          <w:rFonts w:cs="David"/>
          <w:noProof/>
        </w:rPr>
        <w:t>, p. 171, 2000.</w:t>
      </w:r>
    </w:p>
    <w:p w14:paraId="1764633F"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34]</w:t>
      </w:r>
      <w:r w:rsidRPr="00B717D3">
        <w:rPr>
          <w:rFonts w:cs="David"/>
          <w:noProof/>
        </w:rPr>
        <w:tab/>
        <w:t xml:space="preserve">“Israel ministry of environmental protection,” </w:t>
      </w:r>
      <w:r w:rsidRPr="00B717D3">
        <w:rPr>
          <w:rFonts w:cs="David"/>
          <w:i/>
          <w:iCs/>
          <w:noProof/>
        </w:rPr>
        <w:t>The Impact of Air Pollution from Industry</w:t>
      </w:r>
      <w:r w:rsidRPr="00B717D3">
        <w:rPr>
          <w:rFonts w:cs="David"/>
          <w:noProof/>
        </w:rPr>
        <w:t>, 2015. [Online]. Available: http://www.sviva.gov.il/English/env_topics/Health-and-Environment/Health-Impact-of-Environmental-Nuisances/Pages/The-Impact-of-Air-Pollution-from-Industry.aspx. [Accessed: 23-May-2018].</w:t>
      </w:r>
    </w:p>
    <w:p w14:paraId="7E831B99" w14:textId="1ED0041F" w:rsidR="008901CA" w:rsidRPr="00A10451" w:rsidRDefault="008901CA" w:rsidP="00B717D3">
      <w:pPr>
        <w:widowControl w:val="0"/>
        <w:autoSpaceDE w:val="0"/>
        <w:autoSpaceDN w:val="0"/>
        <w:adjustRightInd w:val="0"/>
        <w:ind w:left="640" w:hanging="640"/>
        <w:rPr>
          <w:rFonts w:cs="David" w:hint="cs"/>
          <w:color w:val="000000" w:themeColor="text1"/>
        </w:rPr>
      </w:pPr>
      <w:r w:rsidRPr="00A10451">
        <w:rPr>
          <w:rFonts w:cs="David" w:hint="cs"/>
          <w:color w:val="000000" w:themeColor="text1"/>
        </w:rPr>
        <w:fldChar w:fldCharType="end"/>
      </w:r>
    </w:p>
    <w:p w14:paraId="41682042" w14:textId="52AA6588" w:rsidR="0069712C" w:rsidRPr="00A10451" w:rsidRDefault="0069712C" w:rsidP="00A76813">
      <w:pPr>
        <w:widowControl w:val="0"/>
        <w:autoSpaceDE w:val="0"/>
        <w:autoSpaceDN w:val="0"/>
        <w:adjustRightInd w:val="0"/>
        <w:ind w:left="640" w:hanging="640"/>
        <w:rPr>
          <w:rFonts w:cs="David" w:hint="cs"/>
          <w:color w:val="000000" w:themeColor="text1"/>
        </w:rPr>
      </w:pPr>
    </w:p>
    <w:p w14:paraId="6E05FF46" w14:textId="771F1DB5" w:rsidR="0069712C" w:rsidRPr="00A10451" w:rsidRDefault="0069712C" w:rsidP="00A76813">
      <w:pPr>
        <w:widowControl w:val="0"/>
        <w:autoSpaceDE w:val="0"/>
        <w:autoSpaceDN w:val="0"/>
        <w:adjustRightInd w:val="0"/>
        <w:ind w:left="640" w:hanging="640"/>
        <w:rPr>
          <w:rFonts w:cs="David" w:hint="cs"/>
          <w:color w:val="000000" w:themeColor="text1"/>
        </w:rPr>
      </w:pPr>
    </w:p>
    <w:p w14:paraId="7FC39D90" w14:textId="0E80A469" w:rsidR="0069712C" w:rsidRPr="00A10451" w:rsidRDefault="0069712C" w:rsidP="00A76813">
      <w:pPr>
        <w:widowControl w:val="0"/>
        <w:autoSpaceDE w:val="0"/>
        <w:autoSpaceDN w:val="0"/>
        <w:adjustRightInd w:val="0"/>
        <w:ind w:left="640" w:hanging="640"/>
        <w:rPr>
          <w:rFonts w:cs="David" w:hint="cs"/>
          <w:color w:val="000000" w:themeColor="text1"/>
        </w:rPr>
      </w:pPr>
    </w:p>
    <w:p w14:paraId="783016CC" w14:textId="67E79B53" w:rsidR="0069712C" w:rsidRPr="00A10451" w:rsidRDefault="0069712C" w:rsidP="00A76813">
      <w:pPr>
        <w:widowControl w:val="0"/>
        <w:autoSpaceDE w:val="0"/>
        <w:autoSpaceDN w:val="0"/>
        <w:adjustRightInd w:val="0"/>
        <w:ind w:left="640" w:hanging="640"/>
        <w:rPr>
          <w:rFonts w:cs="David" w:hint="cs"/>
          <w:color w:val="000000" w:themeColor="text1"/>
        </w:rPr>
      </w:pPr>
    </w:p>
    <w:p w14:paraId="3B3EABE0" w14:textId="6E54795A" w:rsidR="0069712C" w:rsidRPr="00A10451" w:rsidRDefault="0069712C" w:rsidP="00A76813">
      <w:pPr>
        <w:widowControl w:val="0"/>
        <w:autoSpaceDE w:val="0"/>
        <w:autoSpaceDN w:val="0"/>
        <w:adjustRightInd w:val="0"/>
        <w:ind w:left="640" w:hanging="640"/>
        <w:rPr>
          <w:rFonts w:cs="David" w:hint="cs"/>
          <w:color w:val="000000" w:themeColor="text1"/>
        </w:rPr>
      </w:pPr>
    </w:p>
    <w:p w14:paraId="39C06EC0" w14:textId="26659BBC" w:rsidR="0069712C" w:rsidRPr="00A10451" w:rsidRDefault="0069712C" w:rsidP="00A76813">
      <w:pPr>
        <w:widowControl w:val="0"/>
        <w:autoSpaceDE w:val="0"/>
        <w:autoSpaceDN w:val="0"/>
        <w:adjustRightInd w:val="0"/>
        <w:ind w:left="640" w:hanging="640"/>
        <w:rPr>
          <w:rFonts w:cs="David" w:hint="cs"/>
          <w:color w:val="000000" w:themeColor="text1"/>
        </w:rPr>
      </w:pPr>
    </w:p>
    <w:p w14:paraId="231448ED" w14:textId="5C3E6677" w:rsidR="0069712C" w:rsidRPr="00A10451" w:rsidRDefault="0069712C" w:rsidP="00A76813">
      <w:pPr>
        <w:widowControl w:val="0"/>
        <w:autoSpaceDE w:val="0"/>
        <w:autoSpaceDN w:val="0"/>
        <w:adjustRightInd w:val="0"/>
        <w:ind w:left="640" w:hanging="640"/>
        <w:rPr>
          <w:rFonts w:cs="David" w:hint="cs"/>
          <w:color w:val="000000" w:themeColor="text1"/>
        </w:rPr>
      </w:pPr>
    </w:p>
    <w:p w14:paraId="60EDD02D" w14:textId="1E582C3C" w:rsidR="0069712C" w:rsidRPr="00A10451" w:rsidRDefault="0069712C" w:rsidP="00A76813">
      <w:pPr>
        <w:widowControl w:val="0"/>
        <w:autoSpaceDE w:val="0"/>
        <w:autoSpaceDN w:val="0"/>
        <w:adjustRightInd w:val="0"/>
        <w:ind w:left="640" w:hanging="640"/>
        <w:rPr>
          <w:rFonts w:cs="David" w:hint="cs"/>
          <w:color w:val="000000" w:themeColor="text1"/>
        </w:rPr>
      </w:pPr>
    </w:p>
    <w:p w14:paraId="37A5C420" w14:textId="6D61E0A8" w:rsidR="0069712C" w:rsidRPr="00A10451" w:rsidRDefault="0069712C" w:rsidP="00A76813">
      <w:pPr>
        <w:widowControl w:val="0"/>
        <w:autoSpaceDE w:val="0"/>
        <w:autoSpaceDN w:val="0"/>
        <w:adjustRightInd w:val="0"/>
        <w:ind w:left="640" w:hanging="640"/>
        <w:rPr>
          <w:rFonts w:cs="David" w:hint="cs"/>
          <w:color w:val="000000" w:themeColor="text1"/>
        </w:rPr>
      </w:pPr>
    </w:p>
    <w:p w14:paraId="5EF46F7C" w14:textId="6265DBF6" w:rsidR="0069712C" w:rsidRPr="00A10451" w:rsidRDefault="0069712C" w:rsidP="00A76813">
      <w:pPr>
        <w:widowControl w:val="0"/>
        <w:autoSpaceDE w:val="0"/>
        <w:autoSpaceDN w:val="0"/>
        <w:adjustRightInd w:val="0"/>
        <w:ind w:left="640" w:hanging="640"/>
        <w:rPr>
          <w:rFonts w:cs="David" w:hint="cs"/>
          <w:color w:val="000000" w:themeColor="text1"/>
        </w:rPr>
      </w:pPr>
    </w:p>
    <w:p w14:paraId="78B44621" w14:textId="36F3510E" w:rsidR="0069712C" w:rsidRPr="00A10451" w:rsidRDefault="0069712C" w:rsidP="00A76813">
      <w:pPr>
        <w:widowControl w:val="0"/>
        <w:autoSpaceDE w:val="0"/>
        <w:autoSpaceDN w:val="0"/>
        <w:adjustRightInd w:val="0"/>
        <w:ind w:left="640" w:hanging="640"/>
        <w:rPr>
          <w:rFonts w:cs="David" w:hint="cs"/>
          <w:color w:val="000000" w:themeColor="text1"/>
        </w:rPr>
      </w:pPr>
    </w:p>
    <w:p w14:paraId="2F7963AC" w14:textId="5EF1924D" w:rsidR="0069712C" w:rsidRPr="00A10451" w:rsidRDefault="0069712C" w:rsidP="00A76813">
      <w:pPr>
        <w:widowControl w:val="0"/>
        <w:autoSpaceDE w:val="0"/>
        <w:autoSpaceDN w:val="0"/>
        <w:adjustRightInd w:val="0"/>
        <w:ind w:left="640" w:hanging="640"/>
        <w:rPr>
          <w:rFonts w:cs="David" w:hint="cs"/>
          <w:color w:val="000000" w:themeColor="text1"/>
        </w:rPr>
      </w:pPr>
    </w:p>
    <w:p w14:paraId="2ED144B4" w14:textId="15BF9B80" w:rsidR="0069712C" w:rsidRPr="00A10451" w:rsidRDefault="0069712C" w:rsidP="0069712C">
      <w:pPr>
        <w:widowControl w:val="0"/>
        <w:autoSpaceDE w:val="0"/>
        <w:autoSpaceDN w:val="0"/>
        <w:adjustRightInd w:val="0"/>
        <w:rPr>
          <w:rFonts w:cs="David" w:hint="cs"/>
          <w:color w:val="000000" w:themeColor="text1"/>
        </w:rPr>
      </w:pPr>
    </w:p>
    <w:p w14:paraId="72BD37B7" w14:textId="1FC254ED" w:rsidR="0069712C" w:rsidRPr="00A10451" w:rsidRDefault="0069712C" w:rsidP="0069712C">
      <w:pPr>
        <w:widowControl w:val="0"/>
        <w:autoSpaceDE w:val="0"/>
        <w:autoSpaceDN w:val="0"/>
        <w:bidi/>
        <w:adjustRightInd w:val="0"/>
        <w:rPr>
          <w:rFonts w:cs="David" w:hint="cs"/>
          <w:color w:val="000000" w:themeColor="text1"/>
          <w:rtl/>
        </w:rPr>
      </w:pPr>
      <w:r w:rsidRPr="00A10451">
        <w:rPr>
          <w:rFonts w:cs="David" w:hint="cs"/>
          <w:color w:val="000000" w:themeColor="text1"/>
          <w:rtl/>
        </w:rPr>
        <w:t xml:space="preserve">קטעים </w:t>
      </w:r>
      <w:r w:rsidR="002F527F" w:rsidRPr="00A10451">
        <w:rPr>
          <w:rFonts w:cs="David" w:hint="cs"/>
          <w:color w:val="000000" w:themeColor="text1"/>
          <w:rtl/>
        </w:rPr>
        <w:t xml:space="preserve">אולי </w:t>
      </w:r>
      <w:r w:rsidRPr="00A10451">
        <w:rPr>
          <w:rFonts w:cs="David" w:hint="cs"/>
          <w:color w:val="000000" w:themeColor="text1"/>
          <w:rtl/>
        </w:rPr>
        <w:t>לזרוק</w:t>
      </w:r>
    </w:p>
    <w:p w14:paraId="0AF7ECB0" w14:textId="643FCE36" w:rsidR="0069712C" w:rsidRPr="00A10451" w:rsidRDefault="0069712C" w:rsidP="0069712C">
      <w:pPr>
        <w:widowControl w:val="0"/>
        <w:autoSpaceDE w:val="0"/>
        <w:autoSpaceDN w:val="0"/>
        <w:bidi/>
        <w:adjustRightInd w:val="0"/>
        <w:rPr>
          <w:rFonts w:cs="David" w:hint="cs"/>
          <w:color w:val="000000" w:themeColor="text1"/>
          <w:rtl/>
        </w:rPr>
      </w:pPr>
    </w:p>
    <w:p w14:paraId="15BF0ADA" w14:textId="77777777" w:rsidR="0069712C" w:rsidRPr="00A10451" w:rsidRDefault="0069712C" w:rsidP="0069712C">
      <w:pPr>
        <w:ind w:right="-2"/>
        <w:rPr>
          <w:rFonts w:cs="David" w:hint="cs"/>
          <w:color w:val="FF0000"/>
        </w:rPr>
      </w:pPr>
      <w:r w:rsidRPr="00A10451">
        <w:rPr>
          <w:rFonts w:cs="David" w:hint="cs"/>
          <w:color w:val="FF0000"/>
        </w:rPr>
        <w:t xml:space="preserve">In the past couple of years, citizen science projects had become more common, and large amounts of air quality data are being collected today by individuals, usually using low-cost sensors of various types (cite). Using such data however requires an exhaustive preprocessing work as reliability of some of the measurements might be questionable. </w:t>
      </w:r>
    </w:p>
    <w:p w14:paraId="7ED6E93F" w14:textId="772210CB" w:rsidR="0069712C" w:rsidRPr="00A10451" w:rsidRDefault="0069712C" w:rsidP="0069712C">
      <w:pPr>
        <w:widowControl w:val="0"/>
        <w:autoSpaceDE w:val="0"/>
        <w:autoSpaceDN w:val="0"/>
        <w:bidi/>
        <w:adjustRightInd w:val="0"/>
        <w:rPr>
          <w:rFonts w:cs="David" w:hint="cs"/>
          <w:color w:val="000000" w:themeColor="text1"/>
        </w:rPr>
      </w:pPr>
    </w:p>
    <w:p w14:paraId="4F7A3E7D" w14:textId="77777777" w:rsidR="0057778E" w:rsidRPr="00A10451" w:rsidRDefault="0057778E" w:rsidP="0057778E">
      <w:pPr>
        <w:ind w:right="-2" w:firstLine="720"/>
        <w:rPr>
          <w:rFonts w:cs="David" w:hint="cs"/>
          <w:color w:val="000000"/>
        </w:rPr>
      </w:pPr>
      <w:r w:rsidRPr="00A10451">
        <w:rPr>
          <w:rFonts w:cs="David" w:hint="cs"/>
          <w:color w:val="FF0000"/>
        </w:rPr>
        <w:t xml:space="preserve">Most plants are given a certain emission permit that refer to a certain average emission rate. Certain standard deviations are allowed, with a unique value for each pollutant. Enforcement of these permits relies on the ministry’s inspection. </w:t>
      </w:r>
    </w:p>
    <w:p w14:paraId="1DE0ADDA" w14:textId="10C659CC" w:rsidR="0057778E" w:rsidRPr="00A10451" w:rsidRDefault="0057778E" w:rsidP="0057778E">
      <w:pPr>
        <w:widowControl w:val="0"/>
        <w:autoSpaceDE w:val="0"/>
        <w:autoSpaceDN w:val="0"/>
        <w:bidi/>
        <w:adjustRightInd w:val="0"/>
        <w:rPr>
          <w:rFonts w:cs="David" w:hint="cs"/>
          <w:color w:val="000000" w:themeColor="text1"/>
        </w:rPr>
      </w:pPr>
    </w:p>
    <w:p w14:paraId="246FA693" w14:textId="6A562978" w:rsidR="00670743" w:rsidRPr="00A10451" w:rsidRDefault="00670743" w:rsidP="00670743">
      <w:pPr>
        <w:widowControl w:val="0"/>
        <w:autoSpaceDE w:val="0"/>
        <w:autoSpaceDN w:val="0"/>
        <w:bidi/>
        <w:adjustRightInd w:val="0"/>
        <w:rPr>
          <w:rFonts w:cs="David" w:hint="cs"/>
          <w:color w:val="000000" w:themeColor="text1"/>
        </w:rPr>
      </w:pPr>
    </w:p>
    <w:p w14:paraId="3E7490F9" w14:textId="77777777" w:rsidR="00670743" w:rsidRPr="00A10451" w:rsidRDefault="00670743" w:rsidP="00670743">
      <w:pPr>
        <w:bidi/>
        <w:ind w:right="-2"/>
        <w:rPr>
          <w:rFonts w:cs="David" w:hint="cs"/>
          <w:color w:val="FF0000"/>
          <w:rtl/>
        </w:rPr>
      </w:pPr>
      <w:r w:rsidRPr="00A10451">
        <w:rPr>
          <w:rFonts w:cs="David" w:hint="cs"/>
          <w:color w:val="FF0000"/>
          <w:rtl/>
        </w:rPr>
        <w:t xml:space="preserve">אולי מעניין להגיד ששימוש נוסף יכול להיות עבור קמפיינים זמניים בשביל לשפר שיטות של </w:t>
      </w:r>
      <w:proofErr w:type="spellStart"/>
      <w:r w:rsidRPr="00A10451">
        <w:rPr>
          <w:rFonts w:cs="David" w:hint="cs"/>
          <w:color w:val="FF0000"/>
          <w:rtl/>
        </w:rPr>
        <w:t>קרינגינג</w:t>
      </w:r>
      <w:proofErr w:type="spellEnd"/>
      <w:r w:rsidRPr="00A10451">
        <w:rPr>
          <w:rFonts w:cs="David" w:hint="cs"/>
          <w:color w:val="FF0000"/>
          <w:rtl/>
        </w:rPr>
        <w:t xml:space="preserve"> וכאלה. </w:t>
      </w:r>
    </w:p>
    <w:p w14:paraId="18EA7833" w14:textId="77777777" w:rsidR="00670743" w:rsidRPr="00A10451" w:rsidRDefault="00670743" w:rsidP="00670743">
      <w:pPr>
        <w:bidi/>
        <w:ind w:right="-2"/>
        <w:rPr>
          <w:rFonts w:cs="David" w:hint="cs"/>
          <w:color w:val="FF0000"/>
        </w:rPr>
      </w:pPr>
      <w:proofErr w:type="spellStart"/>
      <w:r w:rsidRPr="00A10451">
        <w:rPr>
          <w:rFonts w:cs="David" w:hint="cs"/>
          <w:color w:val="FF0000"/>
          <w:rtl/>
        </w:rPr>
        <w:t>מממ</w:t>
      </w:r>
      <w:proofErr w:type="spellEnd"/>
      <w:r w:rsidRPr="00A10451">
        <w:rPr>
          <w:rFonts w:cs="David" w:hint="cs"/>
          <w:color w:val="FF0000"/>
          <w:rtl/>
        </w:rPr>
        <w:t>... למה בעצם אנחנו לא לומדים מהסימולציה את הקורלציות בין ה</w:t>
      </w:r>
      <w:r w:rsidRPr="00A10451">
        <w:rPr>
          <w:rFonts w:cs="David" w:hint="cs"/>
          <w:color w:val="FF0000"/>
        </w:rPr>
        <w:t>nodes</w:t>
      </w:r>
      <w:r w:rsidRPr="00A10451">
        <w:rPr>
          <w:rFonts w:cs="David" w:hint="cs"/>
          <w:color w:val="FF0000"/>
          <w:rtl/>
        </w:rPr>
        <w:t xml:space="preserve"> השונים עבור תנאי מזג אוויר מסוימים ופליטות מסוימות. ואז, אני עושה </w:t>
      </w:r>
      <w:r w:rsidRPr="00A10451">
        <w:rPr>
          <w:rFonts w:cs="David" w:hint="cs"/>
          <w:color w:val="FF0000"/>
        </w:rPr>
        <w:t>source term estimation</w:t>
      </w:r>
      <w:r w:rsidRPr="00A10451">
        <w:rPr>
          <w:rFonts w:cs="David" w:hint="cs"/>
          <w:color w:val="FF0000"/>
          <w:rtl/>
        </w:rPr>
        <w:t xml:space="preserve"> כשאני בעצם יודעת את הקורלציות שלי עם מקומות אחרים ויכולה להשתמש בזה כמידע עם אמינות נמוכה. :/</w:t>
      </w:r>
    </w:p>
    <w:p w14:paraId="76120AE6" w14:textId="77777777" w:rsidR="00670743" w:rsidRPr="00A10451" w:rsidRDefault="00670743" w:rsidP="00670743">
      <w:pPr>
        <w:bidi/>
        <w:ind w:right="-2"/>
        <w:rPr>
          <w:rFonts w:cs="David" w:hint="cs"/>
          <w:color w:val="FF0000"/>
        </w:rPr>
      </w:pPr>
      <w:r w:rsidRPr="00A10451">
        <w:rPr>
          <w:rFonts w:cs="David" w:hint="cs"/>
          <w:color w:val="FF0000"/>
          <w:rtl/>
        </w:rPr>
        <w:t>להגיד משהו על חיישנים?</w:t>
      </w:r>
    </w:p>
    <w:p w14:paraId="2D39199C" w14:textId="77777777" w:rsidR="00670743" w:rsidRPr="00A10451" w:rsidRDefault="00670743" w:rsidP="00670743">
      <w:pPr>
        <w:bidi/>
        <w:ind w:right="-2"/>
        <w:rPr>
          <w:rFonts w:cs="David" w:hint="cs"/>
          <w:color w:val="FF0000"/>
          <w:rtl/>
        </w:rPr>
      </w:pPr>
      <w:r w:rsidRPr="00A10451">
        <w:rPr>
          <w:rFonts w:cs="David" w:hint="cs"/>
          <w:color w:val="FF0000"/>
          <w:rtl/>
        </w:rPr>
        <w:t>אולי אני אייצר אחר כך מזג אוויר כדי לבחון את ההצבה שלי?</w:t>
      </w:r>
    </w:p>
    <w:p w14:paraId="0298397C" w14:textId="172F1292" w:rsidR="00670743" w:rsidRPr="00A10451" w:rsidRDefault="00670743" w:rsidP="00670743">
      <w:pPr>
        <w:bidi/>
        <w:ind w:right="-2"/>
        <w:rPr>
          <w:rFonts w:cs="David" w:hint="cs"/>
          <w:color w:val="FF0000"/>
        </w:rPr>
      </w:pPr>
      <w:r w:rsidRPr="00A10451">
        <w:rPr>
          <w:rFonts w:cs="David" w:hint="cs"/>
          <w:color w:val="FF0000"/>
          <w:rtl/>
        </w:rPr>
        <w:t xml:space="preserve">או אעשה </w:t>
      </w:r>
      <w:r w:rsidRPr="00A10451">
        <w:rPr>
          <w:rFonts w:cs="David" w:hint="cs"/>
          <w:color w:val="FF0000"/>
        </w:rPr>
        <w:t>source term estimation</w:t>
      </w:r>
      <w:r w:rsidRPr="00A10451">
        <w:rPr>
          <w:rFonts w:cs="David" w:hint="cs"/>
          <w:color w:val="FF0000"/>
          <w:rtl/>
        </w:rPr>
        <w:t>?</w:t>
      </w:r>
    </w:p>
    <w:p w14:paraId="08BC8800" w14:textId="21C42A03" w:rsidR="00D906A1" w:rsidRPr="00A10451" w:rsidRDefault="00CE13D4" w:rsidP="00D906A1">
      <w:pPr>
        <w:bidi/>
        <w:ind w:right="-2"/>
        <w:rPr>
          <w:rFonts w:cs="David" w:hint="cs"/>
          <w:color w:val="FF0000"/>
          <w:rtl/>
        </w:rPr>
      </w:pPr>
      <w:r w:rsidRPr="00A10451">
        <w:rPr>
          <w:rFonts w:cs="David" w:hint="cs"/>
          <w:color w:val="FF0000"/>
          <w:rtl/>
        </w:rPr>
        <w:t>אולי אוסיף כ-</w:t>
      </w:r>
      <w:r w:rsidRPr="00A10451">
        <w:rPr>
          <w:rFonts w:cs="David" w:hint="cs"/>
          <w:color w:val="FF0000"/>
        </w:rPr>
        <w:t>constrain</w:t>
      </w:r>
      <w:r w:rsidRPr="00A10451">
        <w:rPr>
          <w:rFonts w:cs="David" w:hint="cs"/>
          <w:color w:val="FF0000"/>
          <w:rtl/>
        </w:rPr>
        <w:t xml:space="preserve"> את ה-</w:t>
      </w:r>
      <w:r w:rsidRPr="00A10451">
        <w:rPr>
          <w:rFonts w:cs="David" w:hint="cs"/>
          <w:color w:val="FF0000"/>
        </w:rPr>
        <w:t>source-term estimation</w:t>
      </w:r>
      <w:r w:rsidRPr="00A10451">
        <w:rPr>
          <w:rFonts w:cs="David" w:hint="cs"/>
          <w:color w:val="FF0000"/>
          <w:rtl/>
        </w:rPr>
        <w:t xml:space="preserve">. </w:t>
      </w:r>
      <w:r w:rsidR="00D906A1" w:rsidRPr="00A10451">
        <w:rPr>
          <w:rFonts w:cs="David" w:hint="cs"/>
          <w:color w:val="FF0000"/>
          <w:rtl/>
        </w:rPr>
        <w:t xml:space="preserve">אפשר להוסיף מגבלות גם על האזור. </w:t>
      </w:r>
    </w:p>
    <w:p w14:paraId="0681D928" w14:textId="56E1AA3F" w:rsidR="00670743" w:rsidRPr="00A10451" w:rsidRDefault="00670743" w:rsidP="00670743">
      <w:pPr>
        <w:widowControl w:val="0"/>
        <w:autoSpaceDE w:val="0"/>
        <w:autoSpaceDN w:val="0"/>
        <w:bidi/>
        <w:adjustRightInd w:val="0"/>
        <w:rPr>
          <w:rFonts w:cs="David" w:hint="cs"/>
          <w:color w:val="FF0000"/>
        </w:rPr>
      </w:pPr>
    </w:p>
    <w:p w14:paraId="2A4D0CE1" w14:textId="3902933D" w:rsidR="00DD11E6" w:rsidRPr="00A10451" w:rsidRDefault="00DD11E6" w:rsidP="00DD11E6">
      <w:pPr>
        <w:widowControl w:val="0"/>
        <w:autoSpaceDE w:val="0"/>
        <w:autoSpaceDN w:val="0"/>
        <w:bidi/>
        <w:adjustRightInd w:val="0"/>
        <w:rPr>
          <w:rFonts w:cs="David" w:hint="cs"/>
          <w:color w:val="FF0000"/>
          <w:rtl/>
        </w:rPr>
      </w:pPr>
      <w:r w:rsidRPr="00A10451">
        <w:rPr>
          <w:rFonts w:cs="David" w:hint="cs"/>
          <w:color w:val="FF0000"/>
          <w:rtl/>
        </w:rPr>
        <w:t xml:space="preserve">צריך לזכור </w:t>
      </w:r>
      <w:r w:rsidR="00703A1E" w:rsidRPr="00A10451">
        <w:rPr>
          <w:rFonts w:cs="David" w:hint="cs"/>
          <w:color w:val="FF0000"/>
          <w:rtl/>
        </w:rPr>
        <w:t xml:space="preserve">שמה שאני עושה זה יוצרת מפות ממוצעות של ריכוזים. אני יכולה לעשות את זה גם עם להריץ 30 שנה של דאטה. </w:t>
      </w:r>
    </w:p>
    <w:p w14:paraId="32D76EBE" w14:textId="0DC031DD" w:rsidR="00E42605" w:rsidRPr="00A10451" w:rsidRDefault="00E42605" w:rsidP="00E42605">
      <w:pPr>
        <w:widowControl w:val="0"/>
        <w:autoSpaceDE w:val="0"/>
        <w:autoSpaceDN w:val="0"/>
        <w:bidi/>
        <w:adjustRightInd w:val="0"/>
        <w:rPr>
          <w:rFonts w:cs="David" w:hint="cs"/>
          <w:color w:val="FF0000"/>
          <w:rtl/>
        </w:rPr>
      </w:pPr>
    </w:p>
    <w:p w14:paraId="5DD9F9EA" w14:textId="7D44EE40" w:rsidR="00E42605" w:rsidRPr="00A10451" w:rsidRDefault="00E42605" w:rsidP="00E42605">
      <w:pPr>
        <w:shd w:val="clear" w:color="auto" w:fill="FFFFFF"/>
        <w:bidi/>
        <w:rPr>
          <w:rFonts w:cs="David" w:hint="cs"/>
          <w:color w:val="FF0000"/>
        </w:rPr>
      </w:pPr>
      <w:r w:rsidRPr="00A10451">
        <w:rPr>
          <w:rFonts w:cs="David" w:hint="cs"/>
          <w:color w:val="FF0000"/>
          <w:rtl/>
        </w:rPr>
        <w:t>אפשר להוסיף כ-</w:t>
      </w:r>
      <w:r w:rsidRPr="00A10451">
        <w:rPr>
          <w:rFonts w:cs="David" w:hint="cs"/>
          <w:color w:val="FF0000"/>
        </w:rPr>
        <w:t>constrain</w:t>
      </w:r>
      <w:r w:rsidRPr="00A10451">
        <w:rPr>
          <w:rFonts w:cs="David" w:hint="cs"/>
          <w:color w:val="FF0000"/>
          <w:rtl/>
        </w:rPr>
        <w:t xml:space="preserve"> את העובדה שבהכרח אני יכולה לפתור את בעיית ה-</w:t>
      </w:r>
      <w:r w:rsidRPr="00A10451">
        <w:rPr>
          <w:rFonts w:cs="David" w:hint="cs"/>
          <w:color w:val="FF0000"/>
        </w:rPr>
        <w:t>STE</w:t>
      </w:r>
      <w:r w:rsidRPr="00A10451">
        <w:rPr>
          <w:rFonts w:cs="David" w:hint="cs"/>
          <w:color w:val="FF0000"/>
          <w:rtl/>
        </w:rPr>
        <w:t>. </w:t>
      </w:r>
    </w:p>
    <w:p w14:paraId="0E55665E" w14:textId="144029ED" w:rsidR="00E42605" w:rsidRPr="00A10451" w:rsidRDefault="00E42605" w:rsidP="00E42605">
      <w:pPr>
        <w:shd w:val="clear" w:color="auto" w:fill="FFFFFF"/>
        <w:bidi/>
        <w:rPr>
          <w:rFonts w:cs="David" w:hint="cs"/>
          <w:color w:val="FF0000"/>
        </w:rPr>
      </w:pPr>
      <w:r w:rsidRPr="00A10451">
        <w:rPr>
          <w:rFonts w:cs="David" w:hint="cs"/>
          <w:color w:val="FF0000"/>
          <w:rtl/>
        </w:rPr>
        <w:t>או להכניס כ</w:t>
      </w:r>
      <w:r w:rsidRPr="00A10451">
        <w:rPr>
          <w:rFonts w:cs="David" w:hint="cs"/>
          <w:color w:val="FF0000"/>
        </w:rPr>
        <w:t>objective</w:t>
      </w:r>
      <w:r w:rsidRPr="00A10451">
        <w:rPr>
          <w:rFonts w:cs="David" w:hint="cs"/>
          <w:color w:val="FF0000"/>
          <w:rtl/>
        </w:rPr>
        <w:t xml:space="preserve"> את היכולת לעשות </w:t>
      </w:r>
      <w:r w:rsidRPr="00A10451">
        <w:rPr>
          <w:rFonts w:cs="David" w:hint="cs"/>
          <w:color w:val="FF0000"/>
        </w:rPr>
        <w:t>STE</w:t>
      </w:r>
      <w:r w:rsidRPr="00A10451">
        <w:rPr>
          <w:rFonts w:cs="David" w:hint="cs"/>
          <w:color w:val="FF0000"/>
          <w:rtl/>
        </w:rPr>
        <w:t xml:space="preserve"> בהכי הרבה </w:t>
      </w:r>
      <w:proofErr w:type="spellStart"/>
      <w:r w:rsidRPr="00A10451">
        <w:rPr>
          <w:rFonts w:cs="David" w:hint="cs"/>
          <w:color w:val="FF0000"/>
          <w:rtl/>
        </w:rPr>
        <w:t>סנריואים</w:t>
      </w:r>
      <w:proofErr w:type="spellEnd"/>
      <w:r w:rsidRPr="00A10451">
        <w:rPr>
          <w:rFonts w:cs="David" w:hint="cs"/>
          <w:color w:val="FF0000"/>
          <w:rtl/>
        </w:rPr>
        <w:t xml:space="preserve"> של חריגה. </w:t>
      </w:r>
    </w:p>
    <w:p w14:paraId="7C951F31" w14:textId="7FDAA08B" w:rsidR="00BF4349" w:rsidRPr="00A10451" w:rsidRDefault="00BF4349" w:rsidP="00BF4349">
      <w:pPr>
        <w:shd w:val="clear" w:color="auto" w:fill="FFFFFF"/>
        <w:bidi/>
        <w:rPr>
          <w:rFonts w:cs="David" w:hint="cs"/>
          <w:color w:val="FF0000"/>
        </w:rPr>
      </w:pPr>
    </w:p>
    <w:p w14:paraId="014DFD8B" w14:textId="66D635F4" w:rsidR="00BF4349" w:rsidRPr="00A10451" w:rsidRDefault="00BF4349" w:rsidP="00BF4349">
      <w:pPr>
        <w:shd w:val="clear" w:color="auto" w:fill="FFFFFF"/>
        <w:bidi/>
        <w:rPr>
          <w:rFonts w:cs="David" w:hint="cs"/>
          <w:color w:val="FF0000"/>
        </w:rPr>
      </w:pPr>
      <w:r w:rsidRPr="00A10451">
        <w:rPr>
          <w:rFonts w:cs="David" w:hint="cs"/>
          <w:color w:val="FF0000"/>
        </w:rPr>
        <w:t xml:space="preserve"> </w:t>
      </w:r>
      <w:r w:rsidR="003119BC" w:rsidRPr="00A10451">
        <w:rPr>
          <w:rFonts w:cs="David" w:hint="cs"/>
          <w:color w:val="FF0000"/>
        </w:rPr>
        <w:t>Validation</w:t>
      </w:r>
      <w:r w:rsidR="003119BC" w:rsidRPr="00A10451">
        <w:rPr>
          <w:rFonts w:cs="David" w:hint="cs"/>
          <w:color w:val="FF0000"/>
          <w:rtl/>
        </w:rPr>
        <w:t xml:space="preserve"> - לבדוק האם ה-</w:t>
      </w:r>
      <w:r w:rsidR="003119BC" w:rsidRPr="00A10451">
        <w:rPr>
          <w:rFonts w:cs="David" w:hint="cs"/>
          <w:color w:val="FF0000"/>
        </w:rPr>
        <w:t>PED</w:t>
      </w:r>
      <w:r w:rsidR="003119BC" w:rsidRPr="00A10451">
        <w:rPr>
          <w:rFonts w:cs="David" w:hint="cs"/>
          <w:color w:val="FF0000"/>
          <w:rtl/>
        </w:rPr>
        <w:t xml:space="preserve"> של כל </w:t>
      </w:r>
      <w:proofErr w:type="spellStart"/>
      <w:r w:rsidR="003119BC" w:rsidRPr="00A10451">
        <w:rPr>
          <w:rFonts w:cs="David" w:hint="cs"/>
          <w:color w:val="FF0000"/>
          <w:rtl/>
        </w:rPr>
        <w:t>פיתרון</w:t>
      </w:r>
      <w:proofErr w:type="spellEnd"/>
      <w:r w:rsidR="003119BC" w:rsidRPr="00A10451">
        <w:rPr>
          <w:rFonts w:cs="David" w:hint="cs"/>
          <w:color w:val="FF0000"/>
          <w:rtl/>
        </w:rPr>
        <w:t xml:space="preserve"> של מספר חיישנים משמעותית גבוה מבחירה אקראית של מספר חיישנים זהה </w:t>
      </w:r>
      <w:proofErr w:type="spellStart"/>
      <w:r w:rsidR="003119BC" w:rsidRPr="00A10451">
        <w:rPr>
          <w:rFonts w:cs="David" w:hint="cs"/>
          <w:color w:val="FF0000"/>
          <w:rtl/>
        </w:rPr>
        <w:t>ולקחית</w:t>
      </w:r>
      <w:proofErr w:type="spellEnd"/>
      <w:r w:rsidR="003119BC" w:rsidRPr="00A10451">
        <w:rPr>
          <w:rFonts w:cs="David" w:hint="cs"/>
          <w:color w:val="FF0000"/>
          <w:rtl/>
        </w:rPr>
        <w:t xml:space="preserve"> </w:t>
      </w:r>
      <w:r w:rsidR="003119BC" w:rsidRPr="00A10451">
        <w:rPr>
          <w:rFonts w:cs="David" w:hint="cs"/>
          <w:color w:val="FF0000"/>
        </w:rPr>
        <w:t>PED</w:t>
      </w:r>
    </w:p>
    <w:p w14:paraId="42E0CC86" w14:textId="45130653" w:rsidR="007444D2" w:rsidRPr="00A10451" w:rsidRDefault="007444D2" w:rsidP="007444D2">
      <w:pPr>
        <w:shd w:val="clear" w:color="auto" w:fill="FFFFFF"/>
        <w:bidi/>
        <w:rPr>
          <w:rFonts w:cs="David" w:hint="cs"/>
          <w:color w:val="FF0000"/>
        </w:rPr>
      </w:pPr>
    </w:p>
    <w:p w14:paraId="05E6693C" w14:textId="53095053" w:rsidR="007444D2" w:rsidRPr="00A10451" w:rsidRDefault="007444D2" w:rsidP="007444D2">
      <w:pPr>
        <w:shd w:val="clear" w:color="auto" w:fill="FFFFFF"/>
        <w:bidi/>
        <w:rPr>
          <w:rFonts w:cs="David" w:hint="cs"/>
          <w:color w:val="FF0000"/>
        </w:rPr>
      </w:pPr>
      <w:r w:rsidRPr="00A10451">
        <w:rPr>
          <w:rFonts w:cs="David" w:hint="cs"/>
          <w:color w:val="FF0000"/>
          <w:rtl/>
        </w:rPr>
        <w:t>אפליקציה של העבודה בשדות אחרים</w:t>
      </w:r>
    </w:p>
    <w:p w14:paraId="275B7100" w14:textId="7A0AC63E" w:rsidR="0050362C" w:rsidRPr="00A10451" w:rsidRDefault="0050362C" w:rsidP="0050362C">
      <w:pPr>
        <w:shd w:val="clear" w:color="auto" w:fill="FFFFFF"/>
        <w:bidi/>
        <w:rPr>
          <w:rFonts w:cs="David" w:hint="cs"/>
          <w:color w:val="FF0000"/>
        </w:rPr>
      </w:pPr>
    </w:p>
    <w:p w14:paraId="0A64300A" w14:textId="2F37CBBF" w:rsidR="0050362C" w:rsidRPr="00A10451" w:rsidRDefault="0050362C" w:rsidP="0050362C">
      <w:pPr>
        <w:shd w:val="clear" w:color="auto" w:fill="FFFFFF"/>
        <w:bidi/>
        <w:rPr>
          <w:rFonts w:cs="David" w:hint="cs"/>
          <w:color w:val="FF0000"/>
        </w:rPr>
      </w:pPr>
      <w:r w:rsidRPr="00A10451">
        <w:rPr>
          <w:rFonts w:cs="David" w:hint="cs"/>
          <w:color w:val="FF0000"/>
        </w:rPr>
        <w:t xml:space="preserve">Two types of emissions exist: point source emissions, channeled through a pipe such as a chimney stack, and non-point source emissions, originate mainly from field sources such as tanks, pools or leaks from equipment (valves, taps, etc.) </w:t>
      </w:r>
      <w:r w:rsidRPr="00A10451">
        <w:rPr>
          <w:rFonts w:cs="David" w:hint="cs"/>
          <w:color w:val="FF0000"/>
        </w:rPr>
        <w:fldChar w:fldCharType="begin" w:fldLock="1"/>
      </w:r>
      <w:r w:rsidR="00520CB3">
        <w:rPr>
          <w:rFonts w:cs="David"/>
          <w:color w:val="FF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34]","plainTextFormattedCitation":"[34]","previouslyFormattedCitation":"[34]"},"properties":{"noteIndex":0},"schema":"https://github.com/citation-style-language/schema/raw/master/csl-citation.json"}</w:instrText>
      </w:r>
      <w:r w:rsidRPr="00A10451">
        <w:rPr>
          <w:rFonts w:cs="David" w:hint="cs"/>
          <w:color w:val="FF0000"/>
        </w:rPr>
        <w:fldChar w:fldCharType="separate"/>
      </w:r>
      <w:r w:rsidR="004F46AA" w:rsidRPr="004F46AA">
        <w:rPr>
          <w:rFonts w:cs="David"/>
          <w:noProof/>
          <w:color w:val="FF0000"/>
        </w:rPr>
        <w:t>[34]</w:t>
      </w:r>
      <w:r w:rsidRPr="00A10451">
        <w:rPr>
          <w:rFonts w:cs="David" w:hint="cs"/>
          <w:color w:val="FF0000"/>
        </w:rPr>
        <w:fldChar w:fldCharType="end"/>
      </w:r>
      <w:r w:rsidRPr="00A10451">
        <w:rPr>
          <w:rFonts w:cs="David" w:hint="cs"/>
          <w:color w:val="FF0000"/>
        </w:rPr>
        <w:t>.</w:t>
      </w:r>
    </w:p>
    <w:p w14:paraId="05F28FB1" w14:textId="457F3818" w:rsidR="000C3795" w:rsidRPr="00A10451" w:rsidRDefault="000C3795" w:rsidP="000C3795">
      <w:pPr>
        <w:shd w:val="clear" w:color="auto" w:fill="FFFFFF"/>
        <w:bidi/>
        <w:rPr>
          <w:rFonts w:cs="David" w:hint="cs"/>
          <w:color w:val="FF0000"/>
        </w:rPr>
      </w:pPr>
    </w:p>
    <w:p w14:paraId="3C97B7EF" w14:textId="242BE8B8" w:rsidR="000C3795" w:rsidRDefault="000C3795" w:rsidP="000C3795">
      <w:pPr>
        <w:shd w:val="clear" w:color="auto" w:fill="FFFFFF"/>
        <w:bidi/>
        <w:rPr>
          <w:rFonts w:cs="David"/>
          <w:color w:val="FF0000"/>
        </w:rPr>
      </w:pPr>
      <w:r w:rsidRPr="00A10451">
        <w:rPr>
          <w:rFonts w:cs="David" w:hint="cs"/>
          <w:color w:val="FF0000"/>
        </w:rPr>
        <w:t>This produces an inherent problem in their model; e.g., in a hypothetical case where sources are located at the eastern part of the study area and typical winds are blowing from the west, placing sensors west to the sources is not effective.</w:t>
      </w:r>
    </w:p>
    <w:p w14:paraId="438BAE50" w14:textId="60AB1A3D" w:rsidR="00750D11" w:rsidRDefault="00750D11" w:rsidP="00750D11">
      <w:pPr>
        <w:shd w:val="clear" w:color="auto" w:fill="FFFFFF"/>
        <w:bidi/>
        <w:rPr>
          <w:rFonts w:cs="David"/>
          <w:color w:val="FF0000"/>
        </w:rPr>
      </w:pPr>
    </w:p>
    <w:p w14:paraId="54F6D9C8" w14:textId="77777777" w:rsidR="00750D11" w:rsidRPr="00A10451" w:rsidRDefault="00750D11" w:rsidP="00750D11">
      <w:pPr>
        <w:ind w:right="-2" w:firstLine="720"/>
        <w:rPr>
          <w:rFonts w:cs="David" w:hint="cs"/>
          <w:color w:val="FF0000"/>
          <w:rtl/>
        </w:rPr>
      </w:pPr>
      <w:r w:rsidRPr="00A10451">
        <w:rPr>
          <w:rFonts w:cs="David" w:hint="cs"/>
          <w:color w:val="FF0000"/>
        </w:rPr>
        <w:t>Distinguishing between daytime and nighttime takes into consideration buoyant turbulence generated by … all kinds of processes</w:t>
      </w:r>
      <w:proofErr w:type="gramStart"/>
      <w:r w:rsidRPr="00A10451">
        <w:rPr>
          <w:rFonts w:cs="David" w:hint="cs"/>
          <w:color w:val="FF0000"/>
        </w:rPr>
        <w:t>….NOT</w:t>
      </w:r>
      <w:proofErr w:type="gramEnd"/>
      <w:r w:rsidRPr="00A10451">
        <w:rPr>
          <w:rFonts w:cs="David" w:hint="cs"/>
          <w:color w:val="FF0000"/>
        </w:rPr>
        <w:t xml:space="preserve"> SURE ABOUT THIS</w:t>
      </w:r>
    </w:p>
    <w:p w14:paraId="1D0DB835" w14:textId="77777777" w:rsidR="00750D11" w:rsidRPr="00A10451" w:rsidRDefault="00750D11" w:rsidP="00750D11">
      <w:pPr>
        <w:bidi/>
        <w:ind w:right="-2" w:firstLine="720"/>
        <w:rPr>
          <w:rFonts w:cs="David" w:hint="cs"/>
          <w:color w:val="FF0000"/>
          <w:rtl/>
        </w:rPr>
      </w:pPr>
      <w:r w:rsidRPr="00A10451">
        <w:rPr>
          <w:rFonts w:cs="David" w:hint="cs"/>
          <w:color w:val="FF0000"/>
          <w:rtl/>
        </w:rPr>
        <w:t>טורבולנציה מכאנית (</w:t>
      </w:r>
      <w:r w:rsidRPr="00A10451">
        <w:rPr>
          <w:rFonts w:cs="David" w:hint="cs"/>
          <w:color w:val="FF0000"/>
        </w:rPr>
        <w:t>u</w:t>
      </w:r>
      <w:r w:rsidRPr="00A10451">
        <w:rPr>
          <w:rFonts w:cs="David" w:hint="cs"/>
          <w:color w:val="FF0000"/>
          <w:rtl/>
        </w:rPr>
        <w:t xml:space="preserve"> ממוצע) – </w:t>
      </w:r>
      <w:r w:rsidRPr="00A10451">
        <w:rPr>
          <w:rFonts w:cs="David" w:hint="cs"/>
          <w:color w:val="FF0000"/>
        </w:rPr>
        <w:t>du/</w:t>
      </w:r>
      <w:proofErr w:type="spellStart"/>
      <w:r w:rsidRPr="00A10451">
        <w:rPr>
          <w:rFonts w:cs="David" w:hint="cs"/>
          <w:color w:val="FF0000"/>
        </w:rPr>
        <w:t>dz</w:t>
      </w:r>
      <w:proofErr w:type="spellEnd"/>
      <w:r w:rsidRPr="00A10451">
        <w:rPr>
          <w:rFonts w:cs="David" w:hint="cs"/>
          <w:color w:val="FF0000"/>
          <w:rtl/>
        </w:rPr>
        <w:t>. בכיוון מעלה (</w:t>
      </w:r>
      <w:r w:rsidRPr="00A10451">
        <w:rPr>
          <w:rFonts w:cs="David" w:hint="cs"/>
          <w:color w:val="FF0000"/>
        </w:rPr>
        <w:t>w</w:t>
      </w:r>
      <w:r w:rsidRPr="00A10451">
        <w:rPr>
          <w:rFonts w:cs="David" w:hint="cs"/>
          <w:color w:val="FF0000"/>
          <w:rtl/>
        </w:rPr>
        <w:t xml:space="preserve">) אפשר להגיד שממוצע </w:t>
      </w:r>
      <w:proofErr w:type="spellStart"/>
      <w:r w:rsidRPr="00A10451">
        <w:rPr>
          <w:rFonts w:cs="David" w:hint="cs"/>
          <w:color w:val="FF0000"/>
          <w:rtl/>
        </w:rPr>
        <w:t>הפלקטואציות</w:t>
      </w:r>
      <w:proofErr w:type="spellEnd"/>
      <w:r w:rsidRPr="00A10451">
        <w:rPr>
          <w:rFonts w:cs="David" w:hint="cs"/>
          <w:color w:val="FF0000"/>
          <w:rtl/>
        </w:rPr>
        <w:t xml:space="preserve"> הוא אפס ולכן זניח. </w:t>
      </w:r>
    </w:p>
    <w:p w14:paraId="326087F8" w14:textId="77777777" w:rsidR="00750D11" w:rsidRPr="00A10451" w:rsidRDefault="00750D11" w:rsidP="00750D11">
      <w:pPr>
        <w:bidi/>
        <w:ind w:right="-2" w:firstLine="720"/>
        <w:rPr>
          <w:rFonts w:cs="David" w:hint="cs"/>
          <w:color w:val="FF0000"/>
          <w:rtl/>
        </w:rPr>
      </w:pPr>
      <w:r w:rsidRPr="00A10451">
        <w:rPr>
          <w:rFonts w:cs="David" w:hint="cs"/>
          <w:color w:val="FF0000"/>
          <w:rtl/>
        </w:rPr>
        <w:t xml:space="preserve">טורבולנציה תרמית – </w:t>
      </w:r>
      <w:r w:rsidRPr="00A10451">
        <w:rPr>
          <w:rFonts w:cs="David" w:hint="cs"/>
          <w:color w:val="FF0000"/>
        </w:rPr>
        <w:t>dT/</w:t>
      </w:r>
      <w:proofErr w:type="spellStart"/>
      <w:r w:rsidRPr="00A10451">
        <w:rPr>
          <w:rFonts w:cs="David" w:hint="cs"/>
          <w:color w:val="FF0000"/>
        </w:rPr>
        <w:t>dz</w:t>
      </w:r>
      <w:proofErr w:type="spellEnd"/>
      <w:r w:rsidRPr="00A10451">
        <w:rPr>
          <w:rFonts w:cs="David" w:hint="cs"/>
          <w:color w:val="FF0000"/>
          <w:rtl/>
        </w:rPr>
        <w:t xml:space="preserve"> (</w:t>
      </w:r>
      <w:r w:rsidRPr="00A10451">
        <w:rPr>
          <w:rFonts w:cs="David" w:hint="cs"/>
          <w:color w:val="FF0000"/>
        </w:rPr>
        <w:t>T</w:t>
      </w:r>
      <w:r w:rsidRPr="00A10451">
        <w:rPr>
          <w:rFonts w:cs="David" w:hint="cs"/>
          <w:color w:val="FF0000"/>
          <w:rtl/>
        </w:rPr>
        <w:t xml:space="preserve"> ממוצע)</w:t>
      </w:r>
    </w:p>
    <w:p w14:paraId="3C4D1035" w14:textId="77777777" w:rsidR="00750D11" w:rsidRPr="00A10451" w:rsidRDefault="00750D11" w:rsidP="00750D11">
      <w:pPr>
        <w:bidi/>
        <w:ind w:right="-2" w:firstLine="720"/>
        <w:rPr>
          <w:rFonts w:cs="David" w:hint="cs"/>
          <w:color w:val="FF0000"/>
        </w:rPr>
      </w:pPr>
      <w:r w:rsidRPr="00A10451">
        <w:rPr>
          <w:rFonts w:cs="David" w:hint="cs"/>
          <w:color w:val="FF0000"/>
          <w:rtl/>
        </w:rPr>
        <w:t xml:space="preserve">אולי אוריה צריך למדוד לחות עם </w:t>
      </w:r>
      <w:proofErr w:type="spellStart"/>
      <w:r w:rsidRPr="00A10451">
        <w:rPr>
          <w:rFonts w:cs="David" w:hint="cs"/>
          <w:color w:val="FF0000"/>
          <w:rtl/>
        </w:rPr>
        <w:t>רחפן</w:t>
      </w:r>
      <w:proofErr w:type="spellEnd"/>
    </w:p>
    <w:p w14:paraId="7373964B" w14:textId="77777777" w:rsidR="00750D11" w:rsidRPr="00A10451" w:rsidRDefault="00750D11" w:rsidP="00750D11">
      <w:pPr>
        <w:bidi/>
        <w:ind w:right="-2" w:firstLine="720"/>
        <w:rPr>
          <w:rFonts w:cs="David" w:hint="cs"/>
          <w:color w:val="FF0000"/>
          <w:rtl/>
        </w:rPr>
      </w:pPr>
      <w:r w:rsidRPr="00A10451">
        <w:rPr>
          <w:rFonts w:cs="David" w:hint="cs"/>
          <w:color w:val="FF0000"/>
          <w:rtl/>
        </w:rPr>
        <w:t xml:space="preserve">הפרעות במישור איקס וואי יוצרים שובלים וטורבולנציה </w:t>
      </w:r>
      <w:r w:rsidRPr="00A10451">
        <w:rPr>
          <w:rFonts w:cs="David" w:hint="cs"/>
          <w:color w:val="FF0000"/>
        </w:rPr>
        <w:t>downwind</w:t>
      </w:r>
      <w:r w:rsidRPr="00A10451">
        <w:rPr>
          <w:rFonts w:cs="David" w:hint="cs"/>
          <w:color w:val="FF0000"/>
          <w:rtl/>
        </w:rPr>
        <w:t xml:space="preserve"> (אותו גובה </w:t>
      </w:r>
      <w:r w:rsidRPr="00A10451">
        <w:rPr>
          <w:rFonts w:cs="David" w:hint="cs"/>
          <w:color w:val="FF0000"/>
        </w:rPr>
        <w:t>z</w:t>
      </w:r>
      <w:r w:rsidRPr="00A10451">
        <w:rPr>
          <w:rFonts w:cs="David" w:hint="cs"/>
          <w:color w:val="FF0000"/>
          <w:rtl/>
        </w:rPr>
        <w:t xml:space="preserve">). זה גזירת רוח במישור. בכיוון </w:t>
      </w:r>
      <w:proofErr w:type="spellStart"/>
      <w:r w:rsidRPr="00A10451">
        <w:rPr>
          <w:rFonts w:cs="David" w:hint="cs"/>
          <w:color w:val="FF0000"/>
          <w:rtl/>
        </w:rPr>
        <w:t>הורטיקלי</w:t>
      </w:r>
      <w:proofErr w:type="spellEnd"/>
      <w:r w:rsidRPr="00A10451">
        <w:rPr>
          <w:rFonts w:cs="David" w:hint="cs"/>
          <w:color w:val="FF0000"/>
          <w:rtl/>
        </w:rPr>
        <w:t xml:space="preserve"> כתוצאה </w:t>
      </w:r>
      <w:proofErr w:type="spellStart"/>
      <w:r w:rsidRPr="00A10451">
        <w:rPr>
          <w:rFonts w:cs="David" w:hint="cs"/>
          <w:color w:val="FF0000"/>
          <w:rtl/>
        </w:rPr>
        <w:t>מחיספוס</w:t>
      </w:r>
      <w:proofErr w:type="spellEnd"/>
      <w:r w:rsidRPr="00A10451">
        <w:rPr>
          <w:rFonts w:cs="David" w:hint="cs"/>
          <w:color w:val="FF0000"/>
          <w:rtl/>
        </w:rPr>
        <w:t xml:space="preserve"> עם הקרקע. </w:t>
      </w:r>
    </w:p>
    <w:p w14:paraId="3459C1AB" w14:textId="77777777" w:rsidR="00750D11" w:rsidRPr="00A10451" w:rsidRDefault="00750D11" w:rsidP="00750D11">
      <w:pPr>
        <w:bidi/>
        <w:ind w:right="-2" w:firstLine="720"/>
        <w:rPr>
          <w:rFonts w:cs="David" w:hint="cs"/>
          <w:color w:val="FF0000"/>
          <w:rtl/>
        </w:rPr>
      </w:pPr>
      <w:r w:rsidRPr="00A10451">
        <w:rPr>
          <w:rFonts w:cs="David" w:hint="cs"/>
          <w:color w:val="FF0000"/>
          <w:rtl/>
        </w:rPr>
        <w:t xml:space="preserve">עוד תופעה שיוצרת טורבולנציה זה ציפה תרמית, כתוצאה משינוים תרמיים. רק בכיוון </w:t>
      </w:r>
      <w:r w:rsidRPr="00A10451">
        <w:rPr>
          <w:rFonts w:cs="David" w:hint="cs"/>
          <w:color w:val="FF0000"/>
        </w:rPr>
        <w:t>z</w:t>
      </w:r>
      <w:r w:rsidRPr="00A10451">
        <w:rPr>
          <w:rFonts w:cs="David" w:hint="cs"/>
          <w:color w:val="FF0000"/>
          <w:rtl/>
        </w:rPr>
        <w:t xml:space="preserve">. </w:t>
      </w:r>
    </w:p>
    <w:p w14:paraId="726791DD" w14:textId="77777777" w:rsidR="00750D11" w:rsidRPr="00A10451" w:rsidRDefault="00750D11" w:rsidP="00750D11">
      <w:pPr>
        <w:bidi/>
        <w:ind w:right="-2" w:firstLine="720"/>
        <w:rPr>
          <w:rFonts w:cs="David" w:hint="cs"/>
          <w:color w:val="FF0000"/>
          <w:rtl/>
        </w:rPr>
      </w:pPr>
      <w:r w:rsidRPr="00A10451">
        <w:rPr>
          <w:rFonts w:cs="David" w:hint="cs"/>
          <w:color w:val="FF0000"/>
          <w:rtl/>
        </w:rPr>
        <w:lastRenderedPageBreak/>
        <w:t xml:space="preserve">המכאני תמיד מעודד טורבולנציה. תרמי יכול או לעודד טורבולנציה או לדכא טורבולנציה, תלוי במצב האטמוספירי. </w:t>
      </w:r>
    </w:p>
    <w:p w14:paraId="0A53B5D6" w14:textId="77777777" w:rsidR="00750D11" w:rsidRPr="00A10451" w:rsidRDefault="00750D11" w:rsidP="00750D11">
      <w:pPr>
        <w:bidi/>
        <w:ind w:right="-2" w:firstLine="720"/>
        <w:rPr>
          <w:rFonts w:cs="David" w:hint="cs"/>
          <w:color w:val="FF0000"/>
          <w:rtl/>
        </w:rPr>
      </w:pPr>
      <w:r w:rsidRPr="00A10451">
        <w:rPr>
          <w:rFonts w:cs="David" w:hint="cs"/>
          <w:color w:val="FF0000"/>
          <w:rtl/>
        </w:rPr>
        <w:t xml:space="preserve">אולי הקשר בין </w:t>
      </w:r>
      <w:r w:rsidRPr="00A10451">
        <w:rPr>
          <w:rFonts w:cs="David" w:hint="cs"/>
          <w:color w:val="FF0000"/>
        </w:rPr>
        <w:t>u</w:t>
      </w:r>
      <w:r w:rsidRPr="00A10451">
        <w:rPr>
          <w:rFonts w:cs="David" w:hint="cs"/>
          <w:color w:val="FF0000"/>
          <w:rtl/>
        </w:rPr>
        <w:t xml:space="preserve"> ו-</w:t>
      </w:r>
      <w:r w:rsidRPr="00A10451">
        <w:rPr>
          <w:rFonts w:cs="David" w:hint="cs"/>
          <w:color w:val="FF0000"/>
        </w:rPr>
        <w:t>W</w:t>
      </w:r>
      <w:r w:rsidRPr="00A10451">
        <w:rPr>
          <w:rFonts w:cs="David" w:hint="cs"/>
          <w:color w:val="FF0000"/>
          <w:rtl/>
        </w:rPr>
        <w:t xml:space="preserve"> שדוד הראה זה ההסבר לשיטת חישוב סיגמא A. </w:t>
      </w:r>
    </w:p>
    <w:p w14:paraId="4873919B" w14:textId="77777777" w:rsidR="00750D11" w:rsidRPr="00A10451" w:rsidRDefault="00750D11" w:rsidP="00750D11">
      <w:pPr>
        <w:bidi/>
        <w:ind w:right="-2" w:firstLine="720"/>
        <w:rPr>
          <w:rFonts w:cs="David" w:hint="cs"/>
          <w:color w:val="FF0000"/>
          <w:rtl/>
        </w:rPr>
      </w:pPr>
      <w:r w:rsidRPr="00A10451">
        <w:rPr>
          <w:rFonts w:cs="David" w:hint="cs"/>
          <w:color w:val="FF0000"/>
          <w:rtl/>
        </w:rPr>
        <w:t xml:space="preserve">אטמוספירה </w:t>
      </w:r>
      <w:proofErr w:type="spellStart"/>
      <w:r w:rsidRPr="00A10451">
        <w:rPr>
          <w:rFonts w:cs="David" w:hint="cs"/>
          <w:color w:val="FF0000"/>
          <w:rtl/>
        </w:rPr>
        <w:t>אדיאבטית</w:t>
      </w:r>
      <w:proofErr w:type="spellEnd"/>
      <w:r w:rsidRPr="00A10451">
        <w:rPr>
          <w:rFonts w:cs="David" w:hint="cs"/>
          <w:color w:val="FF0000"/>
          <w:rtl/>
        </w:rPr>
        <w:t xml:space="preserve"> = אטמוספירה ניטרלית. </w:t>
      </w:r>
    </w:p>
    <w:p w14:paraId="1F1A7492" w14:textId="77777777" w:rsidR="00750D11" w:rsidRPr="00A10451" w:rsidRDefault="00750D11" w:rsidP="00750D11">
      <w:pPr>
        <w:shd w:val="clear" w:color="auto" w:fill="FFFFFF"/>
        <w:bidi/>
        <w:rPr>
          <w:rFonts w:cs="David" w:hint="cs"/>
          <w:color w:val="FF0000"/>
        </w:rPr>
      </w:pPr>
    </w:p>
    <w:p w14:paraId="497E21AB" w14:textId="336DF83B" w:rsidR="00E42605" w:rsidRPr="00A10451" w:rsidRDefault="00E42605" w:rsidP="00E42605">
      <w:pPr>
        <w:widowControl w:val="0"/>
        <w:autoSpaceDE w:val="0"/>
        <w:autoSpaceDN w:val="0"/>
        <w:bidi/>
        <w:adjustRightInd w:val="0"/>
        <w:rPr>
          <w:rFonts w:cs="David" w:hint="cs"/>
          <w:color w:val="000000" w:themeColor="text1"/>
        </w:rPr>
      </w:pPr>
    </w:p>
    <w:p w14:paraId="1CD8CF92" w14:textId="449FC93D" w:rsidR="00B139E0" w:rsidRPr="00A10451" w:rsidRDefault="00B139E0" w:rsidP="00B139E0">
      <w:pPr>
        <w:widowControl w:val="0"/>
        <w:autoSpaceDE w:val="0"/>
        <w:autoSpaceDN w:val="0"/>
        <w:bidi/>
        <w:adjustRightInd w:val="0"/>
        <w:rPr>
          <w:rFonts w:cs="David" w:hint="cs"/>
          <w:color w:val="000000" w:themeColor="text1"/>
        </w:rPr>
      </w:pPr>
    </w:p>
    <w:p w14:paraId="05642B01" w14:textId="77777777" w:rsidR="00B139E0" w:rsidRPr="00A10451" w:rsidRDefault="00B139E0" w:rsidP="00B139E0">
      <w:pPr>
        <w:ind w:right="-2"/>
        <w:rPr>
          <w:rFonts w:cs="David" w:hint="cs"/>
          <w:b/>
          <w:bCs/>
          <w:color w:val="FF0000"/>
          <w:sz w:val="28"/>
          <w:szCs w:val="28"/>
        </w:rPr>
      </w:pPr>
      <w:r w:rsidRPr="00A10451">
        <w:rPr>
          <w:rFonts w:cs="David" w:hint="cs"/>
          <w:b/>
          <w:bCs/>
          <w:color w:val="FF0000"/>
        </w:rPr>
        <w:t xml:space="preserve">Research plan </w:t>
      </w:r>
      <w:r w:rsidRPr="00A10451">
        <w:rPr>
          <w:rFonts w:cs="David" w:hint="cs"/>
          <w:b/>
          <w:bCs/>
          <w:color w:val="FF0000"/>
          <w:sz w:val="28"/>
          <w:szCs w:val="28"/>
        </w:rPr>
        <w:t>(not here)</w:t>
      </w:r>
      <w:r w:rsidRPr="00A10451">
        <w:rPr>
          <w:rFonts w:cs="David" w:hint="cs"/>
          <w:b/>
          <w:bCs/>
          <w:color w:val="FF0000"/>
          <w:sz w:val="28"/>
          <w:szCs w:val="28"/>
          <w:rtl/>
        </w:rPr>
        <w:t xml:space="preserve"> </w:t>
      </w:r>
    </w:p>
    <w:p w14:paraId="6ED275D7" w14:textId="77777777" w:rsidR="00B139E0" w:rsidRPr="00A10451" w:rsidRDefault="00B139E0" w:rsidP="00B139E0">
      <w:pPr>
        <w:pStyle w:val="ListParagraph"/>
        <w:numPr>
          <w:ilvl w:val="0"/>
          <w:numId w:val="10"/>
        </w:numPr>
        <w:ind w:right="-2"/>
        <w:rPr>
          <w:rFonts w:cs="David" w:hint="cs"/>
          <w:color w:val="000000" w:themeColor="text1"/>
        </w:rPr>
      </w:pPr>
      <w:r w:rsidRPr="00A10451">
        <w:rPr>
          <w:rFonts w:cs="David" w:hint="cs"/>
          <w:color w:val="000000" w:themeColor="text1"/>
        </w:rPr>
        <w:t xml:space="preserve">Add changing sources – either as a constraint (must solve the STE problem) or as an objective – find most scenarios (out of different combinations of the 5 sources) of deviation from emission permits. </w:t>
      </w:r>
    </w:p>
    <w:p w14:paraId="1AFFA6F4" w14:textId="77777777" w:rsidR="00B139E0" w:rsidRPr="00A10451" w:rsidRDefault="00B139E0" w:rsidP="00B139E0">
      <w:pPr>
        <w:pStyle w:val="ListParagraph"/>
        <w:numPr>
          <w:ilvl w:val="0"/>
          <w:numId w:val="10"/>
        </w:numPr>
        <w:ind w:right="-2"/>
        <w:rPr>
          <w:rFonts w:cs="David" w:hint="cs"/>
          <w:color w:val="000000" w:themeColor="text1"/>
        </w:rPr>
      </w:pPr>
      <w:r w:rsidRPr="00A10451">
        <w:rPr>
          <w:rFonts w:cs="David" w:hint="cs"/>
          <w:color w:val="000000" w:themeColor="text1"/>
        </w:rPr>
        <w:t xml:space="preserve">Take into consideration background concentrations/roads. </w:t>
      </w:r>
    </w:p>
    <w:p w14:paraId="5CB49D34" w14:textId="77777777" w:rsidR="00B139E0" w:rsidRPr="00A10451" w:rsidRDefault="00B139E0" w:rsidP="00B139E0">
      <w:pPr>
        <w:pStyle w:val="ListParagraph"/>
        <w:numPr>
          <w:ilvl w:val="0"/>
          <w:numId w:val="10"/>
        </w:numPr>
        <w:ind w:right="-2"/>
        <w:rPr>
          <w:rFonts w:cs="David" w:hint="cs"/>
          <w:color w:val="000000" w:themeColor="text1"/>
        </w:rPr>
      </w:pPr>
      <w:r w:rsidRPr="00A10451">
        <w:rPr>
          <w:rFonts w:cs="David" w:hint="cs"/>
          <w:color w:val="000000" w:themeColor="text1"/>
          <w:rtl/>
        </w:rPr>
        <w:t>לשכלל את השיטה שתכלול כמה מקורות של זיהום שונה (סוגי מזהמים שונים ולכן להתאים להם סנסורים שונים)</w:t>
      </w:r>
    </w:p>
    <w:p w14:paraId="17FFC76F" w14:textId="77777777" w:rsidR="00B139E0" w:rsidRPr="00A10451" w:rsidRDefault="00B139E0" w:rsidP="00B139E0">
      <w:pPr>
        <w:pStyle w:val="ListParagraph"/>
        <w:numPr>
          <w:ilvl w:val="0"/>
          <w:numId w:val="10"/>
        </w:numPr>
        <w:ind w:right="-2"/>
        <w:rPr>
          <w:rFonts w:cs="David" w:hint="cs"/>
          <w:color w:val="000000" w:themeColor="text1"/>
        </w:rPr>
      </w:pPr>
      <w:r w:rsidRPr="00A10451">
        <w:rPr>
          <w:rFonts w:cs="David" w:hint="cs"/>
          <w:color w:val="000000" w:themeColor="text1"/>
        </w:rPr>
        <w:t>Add sensors of different types (sensitivity and dynamic range)</w:t>
      </w:r>
    </w:p>
    <w:p w14:paraId="4A92A43F" w14:textId="77777777" w:rsidR="00B139E0" w:rsidRPr="00A10451" w:rsidRDefault="00B139E0" w:rsidP="00B139E0">
      <w:pPr>
        <w:pStyle w:val="ListParagraph"/>
        <w:numPr>
          <w:ilvl w:val="0"/>
          <w:numId w:val="10"/>
        </w:numPr>
        <w:ind w:right="-2"/>
        <w:rPr>
          <w:rFonts w:cs="David" w:hint="cs"/>
          <w:color w:val="000000" w:themeColor="text1"/>
        </w:rPr>
      </w:pPr>
      <w:r w:rsidRPr="00A10451">
        <w:rPr>
          <w:rFonts w:cs="David" w:hint="cs"/>
          <w:color w:val="000000" w:themeColor="text1"/>
        </w:rPr>
        <w:t xml:space="preserve">Evaluate the deployment model on a real-world data set. </w:t>
      </w:r>
      <w:r w:rsidRPr="00A10451">
        <w:rPr>
          <w:rFonts w:ascii="Calibri" w:hAnsi="Calibri" w:cs="Calibri"/>
          <w:color w:val="000000" w:themeColor="text1"/>
        </w:rPr>
        <w:t>﻿</w:t>
      </w:r>
      <w:r w:rsidRPr="00A10451">
        <w:rPr>
          <w:rFonts w:cs="David" w:hint="cs"/>
          <w:color w:val="000000" w:themeColor="text1"/>
        </w:rPr>
        <w:t>+ compare to existing generic deployment strategies</w:t>
      </w:r>
    </w:p>
    <w:p w14:paraId="76B3E431" w14:textId="77777777" w:rsidR="00B139E0" w:rsidRPr="00A10451" w:rsidRDefault="00B139E0" w:rsidP="00B139E0">
      <w:pPr>
        <w:pStyle w:val="ListParagraph"/>
        <w:numPr>
          <w:ilvl w:val="0"/>
          <w:numId w:val="10"/>
        </w:numPr>
        <w:ind w:right="-2"/>
        <w:rPr>
          <w:rFonts w:cs="David" w:hint="cs"/>
          <w:color w:val="000000" w:themeColor="text1"/>
        </w:rPr>
      </w:pPr>
      <w:r w:rsidRPr="00A10451">
        <w:rPr>
          <w:rFonts w:cs="David" w:hint="cs"/>
          <w:color w:val="000000" w:themeColor="text1"/>
        </w:rPr>
        <w:t>Do something with Chicago database – 1) Evaluating how well the current placement is. 2) suggest where to place additional sensors</w:t>
      </w:r>
    </w:p>
    <w:p w14:paraId="6E462DCD" w14:textId="77777777" w:rsidR="00B139E0" w:rsidRPr="00A10451" w:rsidRDefault="00B139E0" w:rsidP="00B139E0">
      <w:pPr>
        <w:pStyle w:val="ListParagraph"/>
        <w:numPr>
          <w:ilvl w:val="0"/>
          <w:numId w:val="10"/>
        </w:numPr>
        <w:ind w:right="-2"/>
        <w:rPr>
          <w:rFonts w:cs="David" w:hint="cs"/>
          <w:color w:val="000000" w:themeColor="text1"/>
        </w:rPr>
      </w:pPr>
      <w:r w:rsidRPr="00A10451">
        <w:rPr>
          <w:rFonts w:cs="David" w:hint="cs"/>
          <w:color w:val="000000" w:themeColor="text1"/>
        </w:rPr>
        <w:t>Perform measurements myself</w:t>
      </w:r>
    </w:p>
    <w:p w14:paraId="1557F102" w14:textId="77777777" w:rsidR="00B139E0" w:rsidRPr="00A10451" w:rsidRDefault="00B139E0" w:rsidP="00B139E0">
      <w:pPr>
        <w:pStyle w:val="ListParagraph"/>
        <w:numPr>
          <w:ilvl w:val="0"/>
          <w:numId w:val="10"/>
        </w:numPr>
        <w:ind w:right="-2"/>
        <w:rPr>
          <w:rFonts w:cs="David" w:hint="cs"/>
          <w:color w:val="000000" w:themeColor="text1"/>
        </w:rPr>
      </w:pPr>
      <w:r w:rsidRPr="00A10451">
        <w:rPr>
          <w:rFonts w:cs="David" w:hint="cs"/>
          <w:color w:val="000000" w:themeColor="text1"/>
        </w:rPr>
        <w:t xml:space="preserve">Mobile </w:t>
      </w:r>
      <w:proofErr w:type="gramStart"/>
      <w:r w:rsidRPr="00A10451">
        <w:rPr>
          <w:rFonts w:cs="David" w:hint="cs"/>
          <w:color w:val="000000" w:themeColor="text1"/>
        </w:rPr>
        <w:t>deploy</w:t>
      </w:r>
      <w:proofErr w:type="gramEnd"/>
      <w:r w:rsidRPr="00A10451">
        <w:rPr>
          <w:rFonts w:cs="David" w:hint="cs"/>
          <w:color w:val="000000" w:themeColor="text1"/>
        </w:rPr>
        <w:t xml:space="preserve"> of sensors</w:t>
      </w:r>
    </w:p>
    <w:p w14:paraId="69C5A3FA" w14:textId="77777777" w:rsidR="00B139E0" w:rsidRPr="00A10451" w:rsidRDefault="00B139E0" w:rsidP="00B139E0">
      <w:pPr>
        <w:pStyle w:val="ListParagraph"/>
        <w:numPr>
          <w:ilvl w:val="0"/>
          <w:numId w:val="10"/>
        </w:numPr>
        <w:ind w:right="-2"/>
        <w:rPr>
          <w:rFonts w:cs="David" w:hint="cs"/>
          <w:color w:val="000000" w:themeColor="text1"/>
        </w:rPr>
      </w:pPr>
      <w:r w:rsidRPr="00A10451">
        <w:rPr>
          <w:rFonts w:cs="David" w:hint="cs"/>
          <w:color w:val="000000" w:themeColor="text1"/>
        </w:rPr>
        <w:t>3D deployment scheme</w:t>
      </w:r>
    </w:p>
    <w:p w14:paraId="5E30AE3F" w14:textId="77777777" w:rsidR="00B139E0" w:rsidRPr="00A10451" w:rsidRDefault="00B139E0" w:rsidP="00B139E0">
      <w:pPr>
        <w:pStyle w:val="ListParagraph"/>
        <w:numPr>
          <w:ilvl w:val="0"/>
          <w:numId w:val="10"/>
        </w:numPr>
        <w:ind w:right="-2"/>
        <w:rPr>
          <w:rFonts w:cs="David" w:hint="cs"/>
          <w:color w:val="000000" w:themeColor="text1"/>
        </w:rPr>
      </w:pPr>
      <w:r w:rsidRPr="00A10451">
        <w:rPr>
          <w:rFonts w:cs="David" w:hint="cs"/>
          <w:color w:val="000000" w:themeColor="text1"/>
        </w:rPr>
        <w:t>How would weather scenarios and emission variability impact the deployment results?</w:t>
      </w:r>
    </w:p>
    <w:p w14:paraId="0C998D78" w14:textId="77777777" w:rsidR="00B139E0" w:rsidRPr="00A10451" w:rsidRDefault="00B139E0" w:rsidP="00B139E0">
      <w:pPr>
        <w:pStyle w:val="ListParagraph"/>
        <w:numPr>
          <w:ilvl w:val="0"/>
          <w:numId w:val="10"/>
        </w:numPr>
        <w:ind w:right="-2"/>
        <w:rPr>
          <w:rFonts w:cs="David" w:hint="cs"/>
          <w:color w:val="000000" w:themeColor="text1"/>
        </w:rPr>
      </w:pPr>
      <w:r w:rsidRPr="00A10451">
        <w:rPr>
          <w:rFonts w:cs="David" w:hint="cs"/>
          <w:color w:val="000000" w:themeColor="text1"/>
        </w:rPr>
        <w:t>Add noise and background concentrations</w:t>
      </w:r>
    </w:p>
    <w:p w14:paraId="79D4DB41" w14:textId="77777777" w:rsidR="00B139E0" w:rsidRPr="00A10451" w:rsidRDefault="00B139E0" w:rsidP="00B139E0">
      <w:pPr>
        <w:pStyle w:val="ListParagraph"/>
        <w:numPr>
          <w:ilvl w:val="0"/>
          <w:numId w:val="10"/>
        </w:numPr>
        <w:ind w:right="-2"/>
        <w:rPr>
          <w:rFonts w:cs="David" w:hint="cs"/>
          <w:color w:val="000000" w:themeColor="text1"/>
          <w:rtl/>
        </w:rPr>
      </w:pPr>
      <w:r w:rsidRPr="00A10451">
        <w:rPr>
          <w:rFonts w:cs="David" w:hint="cs"/>
          <w:color w:val="000000" w:themeColor="text1"/>
          <w:rtl/>
        </w:rPr>
        <w:t xml:space="preserve">תרומה – אולי אפשר לעשות </w:t>
      </w:r>
      <w:proofErr w:type="spellStart"/>
      <w:r w:rsidRPr="00A10451">
        <w:rPr>
          <w:rFonts w:cs="David" w:hint="cs"/>
          <w:color w:val="000000" w:themeColor="text1"/>
          <w:rtl/>
        </w:rPr>
        <w:t>רידיפלוימנט</w:t>
      </w:r>
      <w:proofErr w:type="spellEnd"/>
      <w:r w:rsidRPr="00A10451">
        <w:rPr>
          <w:rFonts w:cs="David" w:hint="cs"/>
          <w:color w:val="000000" w:themeColor="text1"/>
          <w:rtl/>
        </w:rPr>
        <w:t xml:space="preserve"> כבר לרשתות קיימות לפי שיטה זו</w:t>
      </w:r>
    </w:p>
    <w:p w14:paraId="75EC4253" w14:textId="77777777" w:rsidR="00B139E0" w:rsidRPr="00A10451" w:rsidRDefault="00B139E0" w:rsidP="00B139E0">
      <w:pPr>
        <w:ind w:right="-2"/>
        <w:rPr>
          <w:rFonts w:cs="David" w:hint="cs"/>
          <w:b/>
          <w:bCs/>
        </w:rPr>
      </w:pPr>
    </w:p>
    <w:p w14:paraId="40F801A7" w14:textId="77777777" w:rsidR="00B139E0" w:rsidRPr="00A10451" w:rsidRDefault="00B139E0" w:rsidP="00B139E0">
      <w:pPr>
        <w:widowControl w:val="0"/>
        <w:autoSpaceDE w:val="0"/>
        <w:autoSpaceDN w:val="0"/>
        <w:bidi/>
        <w:adjustRightInd w:val="0"/>
        <w:rPr>
          <w:rFonts w:cs="David" w:hint="cs"/>
          <w:color w:val="000000" w:themeColor="text1"/>
          <w:rtl/>
        </w:rPr>
      </w:pPr>
    </w:p>
    <w:sectPr w:rsidR="00B139E0" w:rsidRPr="00A10451" w:rsidSect="003F702D">
      <w:pgSz w:w="11906" w:h="16838"/>
      <w:pgMar w:top="1440" w:right="1418" w:bottom="1440"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AF6A4F" w14:textId="77777777" w:rsidR="007E1EB3" w:rsidRDefault="007E1EB3" w:rsidP="00D44124">
      <w:r>
        <w:separator/>
      </w:r>
    </w:p>
  </w:endnote>
  <w:endnote w:type="continuationSeparator" w:id="0">
    <w:p w14:paraId="705BB629" w14:textId="77777777" w:rsidR="007E1EB3" w:rsidRDefault="007E1EB3"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David">
    <w:panose1 w:val="020E0502060401010101"/>
    <w:charset w:val="B1"/>
    <w:family w:val="swiss"/>
    <w:pitch w:val="variable"/>
    <w:sig w:usb0="00000803" w:usb1="00000000" w:usb2="00000000" w:usb3="00000000" w:csb0="0000002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B09ECD" w14:textId="77777777" w:rsidR="007E1EB3" w:rsidRDefault="007E1EB3" w:rsidP="00D44124">
      <w:r>
        <w:separator/>
      </w:r>
    </w:p>
  </w:footnote>
  <w:footnote w:type="continuationSeparator" w:id="0">
    <w:p w14:paraId="38BF1AA3" w14:textId="77777777" w:rsidR="007E1EB3" w:rsidRDefault="007E1EB3" w:rsidP="00D441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3"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DE0F7D"/>
    <w:multiLevelType w:val="hybridMultilevel"/>
    <w:tmpl w:val="097C4984"/>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3"/>
  </w:num>
  <w:num w:numId="4">
    <w:abstractNumId w:val="8"/>
  </w:num>
  <w:num w:numId="5">
    <w:abstractNumId w:val="1"/>
  </w:num>
  <w:num w:numId="6">
    <w:abstractNumId w:val="6"/>
  </w:num>
  <w:num w:numId="7">
    <w:abstractNumId w:val="10"/>
  </w:num>
  <w:num w:numId="8">
    <w:abstractNumId w:val="2"/>
  </w:num>
  <w:num w:numId="9">
    <w:abstractNumId w:val="11"/>
  </w:num>
  <w:num w:numId="10">
    <w:abstractNumId w:val="12"/>
  </w:num>
  <w:num w:numId="11">
    <w:abstractNumId w:val="4"/>
  </w:num>
  <w:num w:numId="12">
    <w:abstractNumId w:val="14"/>
  </w:num>
  <w:num w:numId="13">
    <w:abstractNumId w:val="7"/>
  </w:num>
  <w:num w:numId="14">
    <w:abstractNumId w:val="13"/>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0149F"/>
    <w:rsid w:val="000014A4"/>
    <w:rsid w:val="00001B5F"/>
    <w:rsid w:val="00001D1E"/>
    <w:rsid w:val="00002323"/>
    <w:rsid w:val="000025C2"/>
    <w:rsid w:val="00002B26"/>
    <w:rsid w:val="00002E6F"/>
    <w:rsid w:val="000047CD"/>
    <w:rsid w:val="0000504F"/>
    <w:rsid w:val="00005D86"/>
    <w:rsid w:val="00010629"/>
    <w:rsid w:val="00011169"/>
    <w:rsid w:val="0001279C"/>
    <w:rsid w:val="0001283F"/>
    <w:rsid w:val="00012C4A"/>
    <w:rsid w:val="00013F20"/>
    <w:rsid w:val="00014198"/>
    <w:rsid w:val="00017DBF"/>
    <w:rsid w:val="00017E96"/>
    <w:rsid w:val="00020198"/>
    <w:rsid w:val="00020848"/>
    <w:rsid w:val="0002202C"/>
    <w:rsid w:val="00023C71"/>
    <w:rsid w:val="00023E7F"/>
    <w:rsid w:val="00024C39"/>
    <w:rsid w:val="00024C69"/>
    <w:rsid w:val="000259A5"/>
    <w:rsid w:val="00025CC2"/>
    <w:rsid w:val="00026703"/>
    <w:rsid w:val="00026809"/>
    <w:rsid w:val="00026D5B"/>
    <w:rsid w:val="0002734F"/>
    <w:rsid w:val="00030611"/>
    <w:rsid w:val="00030A17"/>
    <w:rsid w:val="00031F5E"/>
    <w:rsid w:val="0003317E"/>
    <w:rsid w:val="00033579"/>
    <w:rsid w:val="000335C5"/>
    <w:rsid w:val="0004107C"/>
    <w:rsid w:val="0004173F"/>
    <w:rsid w:val="0004266B"/>
    <w:rsid w:val="00043734"/>
    <w:rsid w:val="00044024"/>
    <w:rsid w:val="000449CF"/>
    <w:rsid w:val="0004601A"/>
    <w:rsid w:val="00046315"/>
    <w:rsid w:val="0004654A"/>
    <w:rsid w:val="00046767"/>
    <w:rsid w:val="00046E06"/>
    <w:rsid w:val="000471B7"/>
    <w:rsid w:val="00050232"/>
    <w:rsid w:val="00051FDC"/>
    <w:rsid w:val="00052216"/>
    <w:rsid w:val="00052F13"/>
    <w:rsid w:val="0005379C"/>
    <w:rsid w:val="00053F95"/>
    <w:rsid w:val="0005458A"/>
    <w:rsid w:val="00054E60"/>
    <w:rsid w:val="0005578C"/>
    <w:rsid w:val="00055826"/>
    <w:rsid w:val="00055872"/>
    <w:rsid w:val="00057589"/>
    <w:rsid w:val="00057603"/>
    <w:rsid w:val="00060473"/>
    <w:rsid w:val="00060485"/>
    <w:rsid w:val="000614E3"/>
    <w:rsid w:val="000628DE"/>
    <w:rsid w:val="00063D59"/>
    <w:rsid w:val="00064CD4"/>
    <w:rsid w:val="000650CB"/>
    <w:rsid w:val="000651C3"/>
    <w:rsid w:val="00065D55"/>
    <w:rsid w:val="00070230"/>
    <w:rsid w:val="000702D9"/>
    <w:rsid w:val="00070C21"/>
    <w:rsid w:val="00071F44"/>
    <w:rsid w:val="0007280A"/>
    <w:rsid w:val="000742A2"/>
    <w:rsid w:val="000745C3"/>
    <w:rsid w:val="00075D16"/>
    <w:rsid w:val="0007632C"/>
    <w:rsid w:val="000765EB"/>
    <w:rsid w:val="00076702"/>
    <w:rsid w:val="00076BC6"/>
    <w:rsid w:val="0007769B"/>
    <w:rsid w:val="000803FF"/>
    <w:rsid w:val="00080870"/>
    <w:rsid w:val="00081170"/>
    <w:rsid w:val="00081F43"/>
    <w:rsid w:val="00082981"/>
    <w:rsid w:val="00086236"/>
    <w:rsid w:val="00087348"/>
    <w:rsid w:val="00087BFB"/>
    <w:rsid w:val="00087F27"/>
    <w:rsid w:val="00091773"/>
    <w:rsid w:val="00091A6A"/>
    <w:rsid w:val="00091DF7"/>
    <w:rsid w:val="000935E9"/>
    <w:rsid w:val="00093CF3"/>
    <w:rsid w:val="0009441C"/>
    <w:rsid w:val="00094545"/>
    <w:rsid w:val="000960CD"/>
    <w:rsid w:val="00096658"/>
    <w:rsid w:val="000968B4"/>
    <w:rsid w:val="000975EC"/>
    <w:rsid w:val="00097B9E"/>
    <w:rsid w:val="000A0A96"/>
    <w:rsid w:val="000A13F4"/>
    <w:rsid w:val="000A317B"/>
    <w:rsid w:val="000A33D4"/>
    <w:rsid w:val="000A38BE"/>
    <w:rsid w:val="000A3F33"/>
    <w:rsid w:val="000A4347"/>
    <w:rsid w:val="000A470E"/>
    <w:rsid w:val="000A4C8E"/>
    <w:rsid w:val="000A505B"/>
    <w:rsid w:val="000A6790"/>
    <w:rsid w:val="000A67B6"/>
    <w:rsid w:val="000A6BD1"/>
    <w:rsid w:val="000B1678"/>
    <w:rsid w:val="000B4DD7"/>
    <w:rsid w:val="000B666F"/>
    <w:rsid w:val="000B787B"/>
    <w:rsid w:val="000C0AE6"/>
    <w:rsid w:val="000C0DF2"/>
    <w:rsid w:val="000C0E72"/>
    <w:rsid w:val="000C12FE"/>
    <w:rsid w:val="000C15DC"/>
    <w:rsid w:val="000C1ECA"/>
    <w:rsid w:val="000C2333"/>
    <w:rsid w:val="000C3207"/>
    <w:rsid w:val="000C34E0"/>
    <w:rsid w:val="000C358F"/>
    <w:rsid w:val="000C3795"/>
    <w:rsid w:val="000C408C"/>
    <w:rsid w:val="000C461E"/>
    <w:rsid w:val="000C4E1F"/>
    <w:rsid w:val="000C5563"/>
    <w:rsid w:val="000C56D0"/>
    <w:rsid w:val="000C5951"/>
    <w:rsid w:val="000C6402"/>
    <w:rsid w:val="000C6F53"/>
    <w:rsid w:val="000C7256"/>
    <w:rsid w:val="000D014D"/>
    <w:rsid w:val="000D061D"/>
    <w:rsid w:val="000D2E40"/>
    <w:rsid w:val="000D3B5E"/>
    <w:rsid w:val="000D3E92"/>
    <w:rsid w:val="000D42B3"/>
    <w:rsid w:val="000D441B"/>
    <w:rsid w:val="000D4AE1"/>
    <w:rsid w:val="000D6153"/>
    <w:rsid w:val="000D6703"/>
    <w:rsid w:val="000D6C3A"/>
    <w:rsid w:val="000D6F83"/>
    <w:rsid w:val="000D706B"/>
    <w:rsid w:val="000D716C"/>
    <w:rsid w:val="000D75FC"/>
    <w:rsid w:val="000E1799"/>
    <w:rsid w:val="000E1E22"/>
    <w:rsid w:val="000E2B32"/>
    <w:rsid w:val="000E39B8"/>
    <w:rsid w:val="000E49AE"/>
    <w:rsid w:val="000E4CBB"/>
    <w:rsid w:val="000E519C"/>
    <w:rsid w:val="000E5634"/>
    <w:rsid w:val="000E566F"/>
    <w:rsid w:val="000E59B8"/>
    <w:rsid w:val="000E63AE"/>
    <w:rsid w:val="000F0A60"/>
    <w:rsid w:val="000F384C"/>
    <w:rsid w:val="000F3DEB"/>
    <w:rsid w:val="000F4A9B"/>
    <w:rsid w:val="000F4DDD"/>
    <w:rsid w:val="000F5D1B"/>
    <w:rsid w:val="000F600C"/>
    <w:rsid w:val="000F6140"/>
    <w:rsid w:val="000F6374"/>
    <w:rsid w:val="000F6A35"/>
    <w:rsid w:val="000F6FBB"/>
    <w:rsid w:val="00100E82"/>
    <w:rsid w:val="00102F14"/>
    <w:rsid w:val="001054FD"/>
    <w:rsid w:val="001059D3"/>
    <w:rsid w:val="00105F36"/>
    <w:rsid w:val="001064C0"/>
    <w:rsid w:val="001068B2"/>
    <w:rsid w:val="0010695B"/>
    <w:rsid w:val="00106FF8"/>
    <w:rsid w:val="001105D0"/>
    <w:rsid w:val="00110A39"/>
    <w:rsid w:val="001113CF"/>
    <w:rsid w:val="00112121"/>
    <w:rsid w:val="001121D9"/>
    <w:rsid w:val="00112462"/>
    <w:rsid w:val="00112EC4"/>
    <w:rsid w:val="0011627C"/>
    <w:rsid w:val="00116881"/>
    <w:rsid w:val="00117A40"/>
    <w:rsid w:val="001206F2"/>
    <w:rsid w:val="00120756"/>
    <w:rsid w:val="001213F6"/>
    <w:rsid w:val="001214F9"/>
    <w:rsid w:val="001216C2"/>
    <w:rsid w:val="00121CD0"/>
    <w:rsid w:val="00122057"/>
    <w:rsid w:val="00123A13"/>
    <w:rsid w:val="00126D53"/>
    <w:rsid w:val="001279F1"/>
    <w:rsid w:val="00127B13"/>
    <w:rsid w:val="00130D34"/>
    <w:rsid w:val="00130EC5"/>
    <w:rsid w:val="00131454"/>
    <w:rsid w:val="0013516B"/>
    <w:rsid w:val="00137535"/>
    <w:rsid w:val="0013765A"/>
    <w:rsid w:val="0014097E"/>
    <w:rsid w:val="00140BD1"/>
    <w:rsid w:val="00141CD6"/>
    <w:rsid w:val="00145464"/>
    <w:rsid w:val="001456F9"/>
    <w:rsid w:val="00150D0A"/>
    <w:rsid w:val="00150D0E"/>
    <w:rsid w:val="0015103C"/>
    <w:rsid w:val="00152156"/>
    <w:rsid w:val="001528E3"/>
    <w:rsid w:val="0015330B"/>
    <w:rsid w:val="0015505D"/>
    <w:rsid w:val="00155115"/>
    <w:rsid w:val="001556B7"/>
    <w:rsid w:val="001557D3"/>
    <w:rsid w:val="00155B1E"/>
    <w:rsid w:val="00156C2E"/>
    <w:rsid w:val="0015725C"/>
    <w:rsid w:val="0015731B"/>
    <w:rsid w:val="00157348"/>
    <w:rsid w:val="0016005D"/>
    <w:rsid w:val="001615B6"/>
    <w:rsid w:val="00161A2A"/>
    <w:rsid w:val="00162318"/>
    <w:rsid w:val="0016392B"/>
    <w:rsid w:val="001673C3"/>
    <w:rsid w:val="00167E84"/>
    <w:rsid w:val="001717F1"/>
    <w:rsid w:val="00171ECF"/>
    <w:rsid w:val="00172C75"/>
    <w:rsid w:val="00173B9E"/>
    <w:rsid w:val="00174658"/>
    <w:rsid w:val="0017472A"/>
    <w:rsid w:val="00174997"/>
    <w:rsid w:val="001763B2"/>
    <w:rsid w:val="00180008"/>
    <w:rsid w:val="001812BE"/>
    <w:rsid w:val="00182389"/>
    <w:rsid w:val="001827A8"/>
    <w:rsid w:val="00182A0D"/>
    <w:rsid w:val="00182CC2"/>
    <w:rsid w:val="00182DE1"/>
    <w:rsid w:val="001844B7"/>
    <w:rsid w:val="00186484"/>
    <w:rsid w:val="0018689E"/>
    <w:rsid w:val="00187854"/>
    <w:rsid w:val="00190845"/>
    <w:rsid w:val="001915E1"/>
    <w:rsid w:val="001917AA"/>
    <w:rsid w:val="001929B7"/>
    <w:rsid w:val="00192DE4"/>
    <w:rsid w:val="00192E25"/>
    <w:rsid w:val="00192F68"/>
    <w:rsid w:val="00193853"/>
    <w:rsid w:val="0019416C"/>
    <w:rsid w:val="001945CB"/>
    <w:rsid w:val="00194BE3"/>
    <w:rsid w:val="0019510E"/>
    <w:rsid w:val="0019512D"/>
    <w:rsid w:val="0019529E"/>
    <w:rsid w:val="00195B56"/>
    <w:rsid w:val="001964CE"/>
    <w:rsid w:val="001A062F"/>
    <w:rsid w:val="001A0670"/>
    <w:rsid w:val="001A093B"/>
    <w:rsid w:val="001A1655"/>
    <w:rsid w:val="001A19D8"/>
    <w:rsid w:val="001A359C"/>
    <w:rsid w:val="001A35BE"/>
    <w:rsid w:val="001A3A6B"/>
    <w:rsid w:val="001A428D"/>
    <w:rsid w:val="001A42A5"/>
    <w:rsid w:val="001A4BFE"/>
    <w:rsid w:val="001A5008"/>
    <w:rsid w:val="001A5EEF"/>
    <w:rsid w:val="001A669B"/>
    <w:rsid w:val="001A68CF"/>
    <w:rsid w:val="001A69EB"/>
    <w:rsid w:val="001A7702"/>
    <w:rsid w:val="001B1F22"/>
    <w:rsid w:val="001B2035"/>
    <w:rsid w:val="001B2E31"/>
    <w:rsid w:val="001B490C"/>
    <w:rsid w:val="001B4C9D"/>
    <w:rsid w:val="001B5027"/>
    <w:rsid w:val="001B52A5"/>
    <w:rsid w:val="001B5B9A"/>
    <w:rsid w:val="001B6118"/>
    <w:rsid w:val="001B623E"/>
    <w:rsid w:val="001B7B09"/>
    <w:rsid w:val="001C09D6"/>
    <w:rsid w:val="001C27CE"/>
    <w:rsid w:val="001C2911"/>
    <w:rsid w:val="001C3F9F"/>
    <w:rsid w:val="001C4E0A"/>
    <w:rsid w:val="001C5747"/>
    <w:rsid w:val="001C5786"/>
    <w:rsid w:val="001C6915"/>
    <w:rsid w:val="001C7AB6"/>
    <w:rsid w:val="001C7F08"/>
    <w:rsid w:val="001D00D0"/>
    <w:rsid w:val="001D0F40"/>
    <w:rsid w:val="001D1816"/>
    <w:rsid w:val="001D2100"/>
    <w:rsid w:val="001D2323"/>
    <w:rsid w:val="001D2D3B"/>
    <w:rsid w:val="001D2DB7"/>
    <w:rsid w:val="001D4687"/>
    <w:rsid w:val="001D5A26"/>
    <w:rsid w:val="001E05D5"/>
    <w:rsid w:val="001E1355"/>
    <w:rsid w:val="001E22E8"/>
    <w:rsid w:val="001E2567"/>
    <w:rsid w:val="001E3436"/>
    <w:rsid w:val="001E3738"/>
    <w:rsid w:val="001E3B2E"/>
    <w:rsid w:val="001E4A72"/>
    <w:rsid w:val="001E5E6C"/>
    <w:rsid w:val="001E789D"/>
    <w:rsid w:val="001E79FF"/>
    <w:rsid w:val="001F11B6"/>
    <w:rsid w:val="001F1289"/>
    <w:rsid w:val="001F14EB"/>
    <w:rsid w:val="001F2EAA"/>
    <w:rsid w:val="001F3721"/>
    <w:rsid w:val="001F44E0"/>
    <w:rsid w:val="001F47C3"/>
    <w:rsid w:val="001F6440"/>
    <w:rsid w:val="001F6AB8"/>
    <w:rsid w:val="001F6D82"/>
    <w:rsid w:val="001F71A3"/>
    <w:rsid w:val="001F7B68"/>
    <w:rsid w:val="00200482"/>
    <w:rsid w:val="00200C7C"/>
    <w:rsid w:val="00202D8C"/>
    <w:rsid w:val="00203215"/>
    <w:rsid w:val="0020333B"/>
    <w:rsid w:val="00203AF7"/>
    <w:rsid w:val="00204400"/>
    <w:rsid w:val="002060A8"/>
    <w:rsid w:val="0020666B"/>
    <w:rsid w:val="00206943"/>
    <w:rsid w:val="00206A9B"/>
    <w:rsid w:val="00206DDB"/>
    <w:rsid w:val="00210AA0"/>
    <w:rsid w:val="00211CA7"/>
    <w:rsid w:val="00211DF9"/>
    <w:rsid w:val="00211F36"/>
    <w:rsid w:val="002131C7"/>
    <w:rsid w:val="00214768"/>
    <w:rsid w:val="00215A3E"/>
    <w:rsid w:val="00216316"/>
    <w:rsid w:val="00217758"/>
    <w:rsid w:val="00217C9A"/>
    <w:rsid w:val="00217F2F"/>
    <w:rsid w:val="002201D0"/>
    <w:rsid w:val="00222321"/>
    <w:rsid w:val="002226BF"/>
    <w:rsid w:val="00222B6D"/>
    <w:rsid w:val="00223226"/>
    <w:rsid w:val="002240E0"/>
    <w:rsid w:val="00224D36"/>
    <w:rsid w:val="00225D21"/>
    <w:rsid w:val="00225FFA"/>
    <w:rsid w:val="0022641B"/>
    <w:rsid w:val="00227373"/>
    <w:rsid w:val="00227E14"/>
    <w:rsid w:val="002300AE"/>
    <w:rsid w:val="00231365"/>
    <w:rsid w:val="00231E50"/>
    <w:rsid w:val="00233B21"/>
    <w:rsid w:val="00234E84"/>
    <w:rsid w:val="00235B8F"/>
    <w:rsid w:val="00235CE8"/>
    <w:rsid w:val="00237157"/>
    <w:rsid w:val="00237C44"/>
    <w:rsid w:val="002411BE"/>
    <w:rsid w:val="002416CB"/>
    <w:rsid w:val="0024241D"/>
    <w:rsid w:val="00243A95"/>
    <w:rsid w:val="00243D5C"/>
    <w:rsid w:val="002440B1"/>
    <w:rsid w:val="00244E4A"/>
    <w:rsid w:val="00246CA9"/>
    <w:rsid w:val="0024786D"/>
    <w:rsid w:val="00247941"/>
    <w:rsid w:val="00247B62"/>
    <w:rsid w:val="00250002"/>
    <w:rsid w:val="002502F9"/>
    <w:rsid w:val="00253688"/>
    <w:rsid w:val="00253B52"/>
    <w:rsid w:val="00254811"/>
    <w:rsid w:val="00254F99"/>
    <w:rsid w:val="00255707"/>
    <w:rsid w:val="002558CB"/>
    <w:rsid w:val="00256CFB"/>
    <w:rsid w:val="002571A6"/>
    <w:rsid w:val="00257E02"/>
    <w:rsid w:val="00260296"/>
    <w:rsid w:val="002606CC"/>
    <w:rsid w:val="002626A9"/>
    <w:rsid w:val="0026351A"/>
    <w:rsid w:val="00264960"/>
    <w:rsid w:val="00264EAC"/>
    <w:rsid w:val="00266635"/>
    <w:rsid w:val="002668F6"/>
    <w:rsid w:val="002675D7"/>
    <w:rsid w:val="002676CC"/>
    <w:rsid w:val="00270B44"/>
    <w:rsid w:val="002713C0"/>
    <w:rsid w:val="00272C1B"/>
    <w:rsid w:val="0027328E"/>
    <w:rsid w:val="00273A9C"/>
    <w:rsid w:val="0027683A"/>
    <w:rsid w:val="00277867"/>
    <w:rsid w:val="002803E2"/>
    <w:rsid w:val="00280F9B"/>
    <w:rsid w:val="002810D0"/>
    <w:rsid w:val="002828F7"/>
    <w:rsid w:val="00285585"/>
    <w:rsid w:val="0028587D"/>
    <w:rsid w:val="00285ACF"/>
    <w:rsid w:val="00286140"/>
    <w:rsid w:val="00286249"/>
    <w:rsid w:val="00286CFD"/>
    <w:rsid w:val="00287F01"/>
    <w:rsid w:val="00287FE8"/>
    <w:rsid w:val="00290CCF"/>
    <w:rsid w:val="002911F9"/>
    <w:rsid w:val="002915A9"/>
    <w:rsid w:val="00291E11"/>
    <w:rsid w:val="00291E94"/>
    <w:rsid w:val="0029339F"/>
    <w:rsid w:val="002946D2"/>
    <w:rsid w:val="00295950"/>
    <w:rsid w:val="00295D2F"/>
    <w:rsid w:val="002966A0"/>
    <w:rsid w:val="002A105B"/>
    <w:rsid w:val="002A1B62"/>
    <w:rsid w:val="002A244F"/>
    <w:rsid w:val="002A3348"/>
    <w:rsid w:val="002A33A2"/>
    <w:rsid w:val="002A428E"/>
    <w:rsid w:val="002A44FB"/>
    <w:rsid w:val="002A50D1"/>
    <w:rsid w:val="002A56DA"/>
    <w:rsid w:val="002A5722"/>
    <w:rsid w:val="002A5E67"/>
    <w:rsid w:val="002A6F16"/>
    <w:rsid w:val="002A6FCD"/>
    <w:rsid w:val="002A7E5F"/>
    <w:rsid w:val="002B10E4"/>
    <w:rsid w:val="002B1EA4"/>
    <w:rsid w:val="002B2C10"/>
    <w:rsid w:val="002B38AF"/>
    <w:rsid w:val="002B3D2F"/>
    <w:rsid w:val="002B4043"/>
    <w:rsid w:val="002B544D"/>
    <w:rsid w:val="002B5684"/>
    <w:rsid w:val="002B5734"/>
    <w:rsid w:val="002B5EC3"/>
    <w:rsid w:val="002C0399"/>
    <w:rsid w:val="002C0C93"/>
    <w:rsid w:val="002C1AF1"/>
    <w:rsid w:val="002C2223"/>
    <w:rsid w:val="002C2C1D"/>
    <w:rsid w:val="002C2ECD"/>
    <w:rsid w:val="002C311D"/>
    <w:rsid w:val="002C35F1"/>
    <w:rsid w:val="002C402D"/>
    <w:rsid w:val="002C5B6F"/>
    <w:rsid w:val="002C6795"/>
    <w:rsid w:val="002C7C8E"/>
    <w:rsid w:val="002D008D"/>
    <w:rsid w:val="002D0B89"/>
    <w:rsid w:val="002D0F75"/>
    <w:rsid w:val="002D12FD"/>
    <w:rsid w:val="002D3C66"/>
    <w:rsid w:val="002D45FF"/>
    <w:rsid w:val="002D58D3"/>
    <w:rsid w:val="002D5E50"/>
    <w:rsid w:val="002D66C0"/>
    <w:rsid w:val="002D6B10"/>
    <w:rsid w:val="002D6B47"/>
    <w:rsid w:val="002E102E"/>
    <w:rsid w:val="002E147A"/>
    <w:rsid w:val="002E25BC"/>
    <w:rsid w:val="002E26B1"/>
    <w:rsid w:val="002E2966"/>
    <w:rsid w:val="002E2E01"/>
    <w:rsid w:val="002E3E31"/>
    <w:rsid w:val="002E4A7B"/>
    <w:rsid w:val="002E61A9"/>
    <w:rsid w:val="002E789D"/>
    <w:rsid w:val="002F1D61"/>
    <w:rsid w:val="002F1F59"/>
    <w:rsid w:val="002F21D6"/>
    <w:rsid w:val="002F27CC"/>
    <w:rsid w:val="002F3C42"/>
    <w:rsid w:val="002F48DE"/>
    <w:rsid w:val="002F527F"/>
    <w:rsid w:val="002F6B1F"/>
    <w:rsid w:val="002F77DC"/>
    <w:rsid w:val="00300E27"/>
    <w:rsid w:val="003012F9"/>
    <w:rsid w:val="00301E87"/>
    <w:rsid w:val="0030203C"/>
    <w:rsid w:val="0030204E"/>
    <w:rsid w:val="003020B4"/>
    <w:rsid w:val="00302478"/>
    <w:rsid w:val="003038C6"/>
    <w:rsid w:val="00303B14"/>
    <w:rsid w:val="00303C35"/>
    <w:rsid w:val="00303FE5"/>
    <w:rsid w:val="003045A1"/>
    <w:rsid w:val="00304C00"/>
    <w:rsid w:val="00305268"/>
    <w:rsid w:val="00305360"/>
    <w:rsid w:val="00305FDD"/>
    <w:rsid w:val="003063F4"/>
    <w:rsid w:val="0030762D"/>
    <w:rsid w:val="003109BA"/>
    <w:rsid w:val="0031103F"/>
    <w:rsid w:val="00311597"/>
    <w:rsid w:val="003119BC"/>
    <w:rsid w:val="00311C34"/>
    <w:rsid w:val="00315E07"/>
    <w:rsid w:val="00315F87"/>
    <w:rsid w:val="00316F25"/>
    <w:rsid w:val="003178D9"/>
    <w:rsid w:val="0032005D"/>
    <w:rsid w:val="00320B46"/>
    <w:rsid w:val="00320C8F"/>
    <w:rsid w:val="0032143C"/>
    <w:rsid w:val="0032195B"/>
    <w:rsid w:val="00321CAD"/>
    <w:rsid w:val="003250F2"/>
    <w:rsid w:val="0032587F"/>
    <w:rsid w:val="00326D04"/>
    <w:rsid w:val="00327938"/>
    <w:rsid w:val="003306D4"/>
    <w:rsid w:val="00332C7B"/>
    <w:rsid w:val="00332DB9"/>
    <w:rsid w:val="00334CCB"/>
    <w:rsid w:val="00334EF9"/>
    <w:rsid w:val="00336510"/>
    <w:rsid w:val="00336E07"/>
    <w:rsid w:val="00337E36"/>
    <w:rsid w:val="003402E2"/>
    <w:rsid w:val="00340EDC"/>
    <w:rsid w:val="00341B22"/>
    <w:rsid w:val="00344160"/>
    <w:rsid w:val="00344A37"/>
    <w:rsid w:val="00345D8D"/>
    <w:rsid w:val="003467E4"/>
    <w:rsid w:val="00346C74"/>
    <w:rsid w:val="003473F2"/>
    <w:rsid w:val="003511FB"/>
    <w:rsid w:val="00351460"/>
    <w:rsid w:val="0035183D"/>
    <w:rsid w:val="00351A0E"/>
    <w:rsid w:val="00352B48"/>
    <w:rsid w:val="00353244"/>
    <w:rsid w:val="0035424F"/>
    <w:rsid w:val="003549DE"/>
    <w:rsid w:val="00355DFC"/>
    <w:rsid w:val="00356310"/>
    <w:rsid w:val="00356C0E"/>
    <w:rsid w:val="003578CC"/>
    <w:rsid w:val="003615F0"/>
    <w:rsid w:val="00361F1D"/>
    <w:rsid w:val="00364724"/>
    <w:rsid w:val="00364CB2"/>
    <w:rsid w:val="00365874"/>
    <w:rsid w:val="00365C52"/>
    <w:rsid w:val="003662E2"/>
    <w:rsid w:val="0036719E"/>
    <w:rsid w:val="0036774B"/>
    <w:rsid w:val="00370050"/>
    <w:rsid w:val="00370940"/>
    <w:rsid w:val="00371303"/>
    <w:rsid w:val="003724D8"/>
    <w:rsid w:val="0037333D"/>
    <w:rsid w:val="0037345A"/>
    <w:rsid w:val="00375F30"/>
    <w:rsid w:val="003760FA"/>
    <w:rsid w:val="003763AD"/>
    <w:rsid w:val="00377D98"/>
    <w:rsid w:val="003822DE"/>
    <w:rsid w:val="00383120"/>
    <w:rsid w:val="00384826"/>
    <w:rsid w:val="0039089D"/>
    <w:rsid w:val="003915BF"/>
    <w:rsid w:val="003919A9"/>
    <w:rsid w:val="0039480E"/>
    <w:rsid w:val="0039586F"/>
    <w:rsid w:val="00395A04"/>
    <w:rsid w:val="00397736"/>
    <w:rsid w:val="00397EEA"/>
    <w:rsid w:val="003A06BF"/>
    <w:rsid w:val="003A1B8B"/>
    <w:rsid w:val="003A1D5B"/>
    <w:rsid w:val="003A2782"/>
    <w:rsid w:val="003A2EE2"/>
    <w:rsid w:val="003A420A"/>
    <w:rsid w:val="003A441F"/>
    <w:rsid w:val="003A4996"/>
    <w:rsid w:val="003A4E94"/>
    <w:rsid w:val="003A604B"/>
    <w:rsid w:val="003B03EE"/>
    <w:rsid w:val="003B0422"/>
    <w:rsid w:val="003B15D0"/>
    <w:rsid w:val="003B1E1A"/>
    <w:rsid w:val="003B2332"/>
    <w:rsid w:val="003B3192"/>
    <w:rsid w:val="003B33E7"/>
    <w:rsid w:val="003B3BEF"/>
    <w:rsid w:val="003B4A0D"/>
    <w:rsid w:val="003B4AFE"/>
    <w:rsid w:val="003B4D39"/>
    <w:rsid w:val="003B4EBB"/>
    <w:rsid w:val="003B5068"/>
    <w:rsid w:val="003B668C"/>
    <w:rsid w:val="003B68C4"/>
    <w:rsid w:val="003B7527"/>
    <w:rsid w:val="003C0AB5"/>
    <w:rsid w:val="003C2F05"/>
    <w:rsid w:val="003C3519"/>
    <w:rsid w:val="003C36C3"/>
    <w:rsid w:val="003C3D24"/>
    <w:rsid w:val="003C4BF6"/>
    <w:rsid w:val="003C6998"/>
    <w:rsid w:val="003C7625"/>
    <w:rsid w:val="003D002F"/>
    <w:rsid w:val="003D09AF"/>
    <w:rsid w:val="003D2599"/>
    <w:rsid w:val="003D3593"/>
    <w:rsid w:val="003D3F70"/>
    <w:rsid w:val="003D4DC5"/>
    <w:rsid w:val="003D5950"/>
    <w:rsid w:val="003D6434"/>
    <w:rsid w:val="003D7291"/>
    <w:rsid w:val="003E115A"/>
    <w:rsid w:val="003E13C7"/>
    <w:rsid w:val="003E1BEF"/>
    <w:rsid w:val="003E2372"/>
    <w:rsid w:val="003E274D"/>
    <w:rsid w:val="003E2C99"/>
    <w:rsid w:val="003E3A57"/>
    <w:rsid w:val="003E3F5A"/>
    <w:rsid w:val="003E4C92"/>
    <w:rsid w:val="003E560F"/>
    <w:rsid w:val="003E7D2E"/>
    <w:rsid w:val="003E7E6F"/>
    <w:rsid w:val="003F0C5A"/>
    <w:rsid w:val="003F10FC"/>
    <w:rsid w:val="003F168D"/>
    <w:rsid w:val="003F3068"/>
    <w:rsid w:val="003F4B62"/>
    <w:rsid w:val="003F4CFE"/>
    <w:rsid w:val="003F675A"/>
    <w:rsid w:val="003F702D"/>
    <w:rsid w:val="003F769A"/>
    <w:rsid w:val="004003F5"/>
    <w:rsid w:val="004006F3"/>
    <w:rsid w:val="00402515"/>
    <w:rsid w:val="00403BBA"/>
    <w:rsid w:val="00404209"/>
    <w:rsid w:val="00404CAE"/>
    <w:rsid w:val="00405260"/>
    <w:rsid w:val="00405C37"/>
    <w:rsid w:val="00405D4E"/>
    <w:rsid w:val="0041000D"/>
    <w:rsid w:val="004106C7"/>
    <w:rsid w:val="00412C3F"/>
    <w:rsid w:val="00414168"/>
    <w:rsid w:val="004145FF"/>
    <w:rsid w:val="00416595"/>
    <w:rsid w:val="00416831"/>
    <w:rsid w:val="004170D4"/>
    <w:rsid w:val="004176C9"/>
    <w:rsid w:val="0042012C"/>
    <w:rsid w:val="00420BF5"/>
    <w:rsid w:val="004222A4"/>
    <w:rsid w:val="0042235E"/>
    <w:rsid w:val="0042259F"/>
    <w:rsid w:val="0042358E"/>
    <w:rsid w:val="0042422A"/>
    <w:rsid w:val="0042450D"/>
    <w:rsid w:val="0042566F"/>
    <w:rsid w:val="00425BFD"/>
    <w:rsid w:val="00425D56"/>
    <w:rsid w:val="004275DD"/>
    <w:rsid w:val="00427BD4"/>
    <w:rsid w:val="00430F68"/>
    <w:rsid w:val="00431493"/>
    <w:rsid w:val="00431D2C"/>
    <w:rsid w:val="004321A7"/>
    <w:rsid w:val="0043411B"/>
    <w:rsid w:val="004358D4"/>
    <w:rsid w:val="0043606A"/>
    <w:rsid w:val="004366AF"/>
    <w:rsid w:val="00437038"/>
    <w:rsid w:val="004448D4"/>
    <w:rsid w:val="00444A41"/>
    <w:rsid w:val="00444E08"/>
    <w:rsid w:val="00445813"/>
    <w:rsid w:val="0044586D"/>
    <w:rsid w:val="004460E2"/>
    <w:rsid w:val="00446642"/>
    <w:rsid w:val="00446F14"/>
    <w:rsid w:val="00447089"/>
    <w:rsid w:val="004471FF"/>
    <w:rsid w:val="004477AA"/>
    <w:rsid w:val="004524CD"/>
    <w:rsid w:val="0045284D"/>
    <w:rsid w:val="00452CB5"/>
    <w:rsid w:val="00453019"/>
    <w:rsid w:val="00453467"/>
    <w:rsid w:val="004537EE"/>
    <w:rsid w:val="004565FC"/>
    <w:rsid w:val="0046086E"/>
    <w:rsid w:val="00461024"/>
    <w:rsid w:val="00461A42"/>
    <w:rsid w:val="0046297E"/>
    <w:rsid w:val="00462F51"/>
    <w:rsid w:val="004631AA"/>
    <w:rsid w:val="004633F6"/>
    <w:rsid w:val="00464003"/>
    <w:rsid w:val="004649E8"/>
    <w:rsid w:val="00465561"/>
    <w:rsid w:val="00467922"/>
    <w:rsid w:val="004679C6"/>
    <w:rsid w:val="00470167"/>
    <w:rsid w:val="004701FE"/>
    <w:rsid w:val="0047028E"/>
    <w:rsid w:val="00470A0F"/>
    <w:rsid w:val="00470D7E"/>
    <w:rsid w:val="0047188F"/>
    <w:rsid w:val="00471C6C"/>
    <w:rsid w:val="00472894"/>
    <w:rsid w:val="00472EE8"/>
    <w:rsid w:val="004737CB"/>
    <w:rsid w:val="0047473D"/>
    <w:rsid w:val="00474FC5"/>
    <w:rsid w:val="004752FE"/>
    <w:rsid w:val="00476A96"/>
    <w:rsid w:val="00477A4A"/>
    <w:rsid w:val="00481E4F"/>
    <w:rsid w:val="00482775"/>
    <w:rsid w:val="004841C5"/>
    <w:rsid w:val="00484F62"/>
    <w:rsid w:val="00485B3D"/>
    <w:rsid w:val="004861F6"/>
    <w:rsid w:val="004862DE"/>
    <w:rsid w:val="00490858"/>
    <w:rsid w:val="00490BB3"/>
    <w:rsid w:val="004916A8"/>
    <w:rsid w:val="00491774"/>
    <w:rsid w:val="00492684"/>
    <w:rsid w:val="00492D41"/>
    <w:rsid w:val="004930EA"/>
    <w:rsid w:val="00493CA4"/>
    <w:rsid w:val="00496477"/>
    <w:rsid w:val="004966C7"/>
    <w:rsid w:val="00496E09"/>
    <w:rsid w:val="00497978"/>
    <w:rsid w:val="004979CC"/>
    <w:rsid w:val="004A0265"/>
    <w:rsid w:val="004A04A9"/>
    <w:rsid w:val="004A1BDA"/>
    <w:rsid w:val="004A1ED3"/>
    <w:rsid w:val="004A4670"/>
    <w:rsid w:val="004A4E69"/>
    <w:rsid w:val="004A5350"/>
    <w:rsid w:val="004A571E"/>
    <w:rsid w:val="004A5FB6"/>
    <w:rsid w:val="004A7164"/>
    <w:rsid w:val="004A73BA"/>
    <w:rsid w:val="004B0530"/>
    <w:rsid w:val="004B1012"/>
    <w:rsid w:val="004B10A3"/>
    <w:rsid w:val="004B10C2"/>
    <w:rsid w:val="004B1CEF"/>
    <w:rsid w:val="004B26B0"/>
    <w:rsid w:val="004B452E"/>
    <w:rsid w:val="004B49E1"/>
    <w:rsid w:val="004B4DF0"/>
    <w:rsid w:val="004B5C9B"/>
    <w:rsid w:val="004B5E98"/>
    <w:rsid w:val="004B6BE5"/>
    <w:rsid w:val="004B6C3C"/>
    <w:rsid w:val="004B7699"/>
    <w:rsid w:val="004B77BD"/>
    <w:rsid w:val="004B7B38"/>
    <w:rsid w:val="004C0883"/>
    <w:rsid w:val="004C0E06"/>
    <w:rsid w:val="004C16E1"/>
    <w:rsid w:val="004C220C"/>
    <w:rsid w:val="004C40B6"/>
    <w:rsid w:val="004C46EE"/>
    <w:rsid w:val="004C6007"/>
    <w:rsid w:val="004C6D8D"/>
    <w:rsid w:val="004D0B32"/>
    <w:rsid w:val="004D0B6E"/>
    <w:rsid w:val="004D0C9A"/>
    <w:rsid w:val="004D1726"/>
    <w:rsid w:val="004D1930"/>
    <w:rsid w:val="004D1EA7"/>
    <w:rsid w:val="004D5CE9"/>
    <w:rsid w:val="004E0C65"/>
    <w:rsid w:val="004E0F7E"/>
    <w:rsid w:val="004E13C7"/>
    <w:rsid w:val="004E1A3A"/>
    <w:rsid w:val="004E1A75"/>
    <w:rsid w:val="004E381A"/>
    <w:rsid w:val="004E3965"/>
    <w:rsid w:val="004E3FC1"/>
    <w:rsid w:val="004E427A"/>
    <w:rsid w:val="004E4E81"/>
    <w:rsid w:val="004E5364"/>
    <w:rsid w:val="004E5E6A"/>
    <w:rsid w:val="004E6ECD"/>
    <w:rsid w:val="004E6FAB"/>
    <w:rsid w:val="004F072C"/>
    <w:rsid w:val="004F0A68"/>
    <w:rsid w:val="004F1CC0"/>
    <w:rsid w:val="004F3DB4"/>
    <w:rsid w:val="004F44C8"/>
    <w:rsid w:val="004F46AA"/>
    <w:rsid w:val="004F4CC8"/>
    <w:rsid w:val="004F702F"/>
    <w:rsid w:val="004F7361"/>
    <w:rsid w:val="004F7972"/>
    <w:rsid w:val="00500D51"/>
    <w:rsid w:val="00501493"/>
    <w:rsid w:val="00501C0D"/>
    <w:rsid w:val="0050362C"/>
    <w:rsid w:val="00503E4A"/>
    <w:rsid w:val="00504FDB"/>
    <w:rsid w:val="005058CB"/>
    <w:rsid w:val="00505B3C"/>
    <w:rsid w:val="005066BC"/>
    <w:rsid w:val="00510471"/>
    <w:rsid w:val="00510A4A"/>
    <w:rsid w:val="00511231"/>
    <w:rsid w:val="00512DEF"/>
    <w:rsid w:val="0051302A"/>
    <w:rsid w:val="0051319F"/>
    <w:rsid w:val="00513EF1"/>
    <w:rsid w:val="0051635F"/>
    <w:rsid w:val="00520CB3"/>
    <w:rsid w:val="00522F4D"/>
    <w:rsid w:val="00523F1F"/>
    <w:rsid w:val="00525542"/>
    <w:rsid w:val="005263AC"/>
    <w:rsid w:val="00527525"/>
    <w:rsid w:val="00527767"/>
    <w:rsid w:val="005300D5"/>
    <w:rsid w:val="005308B5"/>
    <w:rsid w:val="00530B79"/>
    <w:rsid w:val="00531B64"/>
    <w:rsid w:val="00531C1A"/>
    <w:rsid w:val="00531DA8"/>
    <w:rsid w:val="00531F91"/>
    <w:rsid w:val="00533ED6"/>
    <w:rsid w:val="00533F8C"/>
    <w:rsid w:val="00534D46"/>
    <w:rsid w:val="00535BFA"/>
    <w:rsid w:val="00536E22"/>
    <w:rsid w:val="00536F95"/>
    <w:rsid w:val="00537979"/>
    <w:rsid w:val="00541508"/>
    <w:rsid w:val="0054253D"/>
    <w:rsid w:val="00543ED0"/>
    <w:rsid w:val="00544F1C"/>
    <w:rsid w:val="00545099"/>
    <w:rsid w:val="00545390"/>
    <w:rsid w:val="0054542F"/>
    <w:rsid w:val="00547D9C"/>
    <w:rsid w:val="00550A51"/>
    <w:rsid w:val="00550C49"/>
    <w:rsid w:val="00551203"/>
    <w:rsid w:val="00552C06"/>
    <w:rsid w:val="00552FEA"/>
    <w:rsid w:val="00553862"/>
    <w:rsid w:val="00554673"/>
    <w:rsid w:val="0055497F"/>
    <w:rsid w:val="00554FC3"/>
    <w:rsid w:val="0055556F"/>
    <w:rsid w:val="00556242"/>
    <w:rsid w:val="005568AE"/>
    <w:rsid w:val="00556F10"/>
    <w:rsid w:val="005571ED"/>
    <w:rsid w:val="0056162C"/>
    <w:rsid w:val="005622E7"/>
    <w:rsid w:val="0056250B"/>
    <w:rsid w:val="00563284"/>
    <w:rsid w:val="00563563"/>
    <w:rsid w:val="00563C6A"/>
    <w:rsid w:val="00563EE5"/>
    <w:rsid w:val="0056429B"/>
    <w:rsid w:val="00564EA9"/>
    <w:rsid w:val="005662AE"/>
    <w:rsid w:val="0056757B"/>
    <w:rsid w:val="005676E3"/>
    <w:rsid w:val="005676EB"/>
    <w:rsid w:val="0057243A"/>
    <w:rsid w:val="00572F73"/>
    <w:rsid w:val="005731A6"/>
    <w:rsid w:val="005746FE"/>
    <w:rsid w:val="0057759E"/>
    <w:rsid w:val="0057778E"/>
    <w:rsid w:val="005836EE"/>
    <w:rsid w:val="00584A8A"/>
    <w:rsid w:val="00584D86"/>
    <w:rsid w:val="0058520E"/>
    <w:rsid w:val="00586885"/>
    <w:rsid w:val="00586D41"/>
    <w:rsid w:val="00587239"/>
    <w:rsid w:val="005874A1"/>
    <w:rsid w:val="00587848"/>
    <w:rsid w:val="005905F5"/>
    <w:rsid w:val="00590776"/>
    <w:rsid w:val="00590907"/>
    <w:rsid w:val="00590BD8"/>
    <w:rsid w:val="00590FFA"/>
    <w:rsid w:val="005911F7"/>
    <w:rsid w:val="00591574"/>
    <w:rsid w:val="00591EDA"/>
    <w:rsid w:val="00593BFA"/>
    <w:rsid w:val="005A0B4C"/>
    <w:rsid w:val="005A1EBF"/>
    <w:rsid w:val="005A2E42"/>
    <w:rsid w:val="005A52B1"/>
    <w:rsid w:val="005A7AC2"/>
    <w:rsid w:val="005B06BD"/>
    <w:rsid w:val="005B0CAF"/>
    <w:rsid w:val="005B2310"/>
    <w:rsid w:val="005B38E6"/>
    <w:rsid w:val="005B44C4"/>
    <w:rsid w:val="005C01C0"/>
    <w:rsid w:val="005C09C0"/>
    <w:rsid w:val="005C0FF5"/>
    <w:rsid w:val="005C1324"/>
    <w:rsid w:val="005C1DFF"/>
    <w:rsid w:val="005C1F77"/>
    <w:rsid w:val="005C2031"/>
    <w:rsid w:val="005C4969"/>
    <w:rsid w:val="005C53EE"/>
    <w:rsid w:val="005C5E2A"/>
    <w:rsid w:val="005C612F"/>
    <w:rsid w:val="005D083A"/>
    <w:rsid w:val="005D214D"/>
    <w:rsid w:val="005D36B8"/>
    <w:rsid w:val="005D3F7F"/>
    <w:rsid w:val="005D4537"/>
    <w:rsid w:val="005D4850"/>
    <w:rsid w:val="005D6AAA"/>
    <w:rsid w:val="005D73B6"/>
    <w:rsid w:val="005D7C1B"/>
    <w:rsid w:val="005E08EA"/>
    <w:rsid w:val="005E3011"/>
    <w:rsid w:val="005E41F1"/>
    <w:rsid w:val="005E480D"/>
    <w:rsid w:val="005E49FE"/>
    <w:rsid w:val="005E4F41"/>
    <w:rsid w:val="005E5F3F"/>
    <w:rsid w:val="005E6AAC"/>
    <w:rsid w:val="005F0AE9"/>
    <w:rsid w:val="005F122F"/>
    <w:rsid w:val="005F1701"/>
    <w:rsid w:val="005F18DE"/>
    <w:rsid w:val="005F40EF"/>
    <w:rsid w:val="005F7EFF"/>
    <w:rsid w:val="00602F9F"/>
    <w:rsid w:val="00603941"/>
    <w:rsid w:val="00603C12"/>
    <w:rsid w:val="00603CB9"/>
    <w:rsid w:val="00603DFD"/>
    <w:rsid w:val="0060517B"/>
    <w:rsid w:val="00605693"/>
    <w:rsid w:val="00610A52"/>
    <w:rsid w:val="006115C9"/>
    <w:rsid w:val="00611E08"/>
    <w:rsid w:val="00612AA7"/>
    <w:rsid w:val="006130E8"/>
    <w:rsid w:val="00613852"/>
    <w:rsid w:val="0061392E"/>
    <w:rsid w:val="006140C1"/>
    <w:rsid w:val="00614388"/>
    <w:rsid w:val="006148FA"/>
    <w:rsid w:val="00614F46"/>
    <w:rsid w:val="006167D3"/>
    <w:rsid w:val="00622BB1"/>
    <w:rsid w:val="006233BB"/>
    <w:rsid w:val="00624096"/>
    <w:rsid w:val="0062491F"/>
    <w:rsid w:val="006249EE"/>
    <w:rsid w:val="00624AFB"/>
    <w:rsid w:val="00624D21"/>
    <w:rsid w:val="00624DBE"/>
    <w:rsid w:val="00624E0B"/>
    <w:rsid w:val="00625477"/>
    <w:rsid w:val="00625F0D"/>
    <w:rsid w:val="006266CB"/>
    <w:rsid w:val="00626C5C"/>
    <w:rsid w:val="0062700A"/>
    <w:rsid w:val="00627A5B"/>
    <w:rsid w:val="0063042C"/>
    <w:rsid w:val="00630794"/>
    <w:rsid w:val="006316FA"/>
    <w:rsid w:val="0063352B"/>
    <w:rsid w:val="00633F35"/>
    <w:rsid w:val="00635718"/>
    <w:rsid w:val="00635899"/>
    <w:rsid w:val="0063693D"/>
    <w:rsid w:val="00636F82"/>
    <w:rsid w:val="006375DF"/>
    <w:rsid w:val="00640119"/>
    <w:rsid w:val="00640251"/>
    <w:rsid w:val="00640EAF"/>
    <w:rsid w:val="00642C00"/>
    <w:rsid w:val="00643A8F"/>
    <w:rsid w:val="006450DE"/>
    <w:rsid w:val="00645A2A"/>
    <w:rsid w:val="006473C3"/>
    <w:rsid w:val="006475AF"/>
    <w:rsid w:val="006477A7"/>
    <w:rsid w:val="006479F0"/>
    <w:rsid w:val="00650627"/>
    <w:rsid w:val="006509E1"/>
    <w:rsid w:val="00650E55"/>
    <w:rsid w:val="00653653"/>
    <w:rsid w:val="0065629B"/>
    <w:rsid w:val="00657681"/>
    <w:rsid w:val="00657965"/>
    <w:rsid w:val="00657D2A"/>
    <w:rsid w:val="006600F7"/>
    <w:rsid w:val="0066016D"/>
    <w:rsid w:val="00660640"/>
    <w:rsid w:val="006611BF"/>
    <w:rsid w:val="00662D85"/>
    <w:rsid w:val="00663469"/>
    <w:rsid w:val="00665207"/>
    <w:rsid w:val="0066573D"/>
    <w:rsid w:val="006666A6"/>
    <w:rsid w:val="0067017C"/>
    <w:rsid w:val="00670743"/>
    <w:rsid w:val="00670AC0"/>
    <w:rsid w:val="00670E33"/>
    <w:rsid w:val="006712B4"/>
    <w:rsid w:val="00671E75"/>
    <w:rsid w:val="00673D63"/>
    <w:rsid w:val="00674AAE"/>
    <w:rsid w:val="00675093"/>
    <w:rsid w:val="006758EB"/>
    <w:rsid w:val="006762E4"/>
    <w:rsid w:val="006764BA"/>
    <w:rsid w:val="00677639"/>
    <w:rsid w:val="0067792C"/>
    <w:rsid w:val="00677A96"/>
    <w:rsid w:val="00680507"/>
    <w:rsid w:val="0068115F"/>
    <w:rsid w:val="00682218"/>
    <w:rsid w:val="00682A94"/>
    <w:rsid w:val="00682C87"/>
    <w:rsid w:val="00683AA6"/>
    <w:rsid w:val="00684F6E"/>
    <w:rsid w:val="00685CAD"/>
    <w:rsid w:val="0068719F"/>
    <w:rsid w:val="00687BA3"/>
    <w:rsid w:val="006902A9"/>
    <w:rsid w:val="006905B3"/>
    <w:rsid w:val="006907ED"/>
    <w:rsid w:val="00690A2B"/>
    <w:rsid w:val="00690CEB"/>
    <w:rsid w:val="006916F2"/>
    <w:rsid w:val="00692C4C"/>
    <w:rsid w:val="00695BBC"/>
    <w:rsid w:val="0069712C"/>
    <w:rsid w:val="006A087C"/>
    <w:rsid w:val="006A178C"/>
    <w:rsid w:val="006A183F"/>
    <w:rsid w:val="006A1D9F"/>
    <w:rsid w:val="006A2C87"/>
    <w:rsid w:val="006A45D1"/>
    <w:rsid w:val="006A46BE"/>
    <w:rsid w:val="006A5FF9"/>
    <w:rsid w:val="006A60BB"/>
    <w:rsid w:val="006B062C"/>
    <w:rsid w:val="006B11FF"/>
    <w:rsid w:val="006B2085"/>
    <w:rsid w:val="006B28ED"/>
    <w:rsid w:val="006B2DB5"/>
    <w:rsid w:val="006B6D1C"/>
    <w:rsid w:val="006B6F48"/>
    <w:rsid w:val="006B77C0"/>
    <w:rsid w:val="006C0A89"/>
    <w:rsid w:val="006C37D7"/>
    <w:rsid w:val="006C4839"/>
    <w:rsid w:val="006C4921"/>
    <w:rsid w:val="006C4947"/>
    <w:rsid w:val="006C4CC6"/>
    <w:rsid w:val="006C5272"/>
    <w:rsid w:val="006C5705"/>
    <w:rsid w:val="006C5B25"/>
    <w:rsid w:val="006C6870"/>
    <w:rsid w:val="006C6929"/>
    <w:rsid w:val="006C7137"/>
    <w:rsid w:val="006C769F"/>
    <w:rsid w:val="006C77D6"/>
    <w:rsid w:val="006D02A9"/>
    <w:rsid w:val="006D079C"/>
    <w:rsid w:val="006D18BE"/>
    <w:rsid w:val="006D2082"/>
    <w:rsid w:val="006D281F"/>
    <w:rsid w:val="006D2DC1"/>
    <w:rsid w:val="006D3014"/>
    <w:rsid w:val="006D3702"/>
    <w:rsid w:val="006D3A34"/>
    <w:rsid w:val="006D49A4"/>
    <w:rsid w:val="006D4D78"/>
    <w:rsid w:val="006D584A"/>
    <w:rsid w:val="006E041B"/>
    <w:rsid w:val="006E0581"/>
    <w:rsid w:val="006E1AC2"/>
    <w:rsid w:val="006E2579"/>
    <w:rsid w:val="006E2B2A"/>
    <w:rsid w:val="006E3AA3"/>
    <w:rsid w:val="006E3E6E"/>
    <w:rsid w:val="006E3F4E"/>
    <w:rsid w:val="006E5CEE"/>
    <w:rsid w:val="006E622F"/>
    <w:rsid w:val="006E682D"/>
    <w:rsid w:val="006E6EDF"/>
    <w:rsid w:val="006E6FAB"/>
    <w:rsid w:val="006E7033"/>
    <w:rsid w:val="006E7D2B"/>
    <w:rsid w:val="006F025F"/>
    <w:rsid w:val="006F0563"/>
    <w:rsid w:val="006F05F2"/>
    <w:rsid w:val="006F1B84"/>
    <w:rsid w:val="006F1C7B"/>
    <w:rsid w:val="006F2393"/>
    <w:rsid w:val="006F23A6"/>
    <w:rsid w:val="006F2406"/>
    <w:rsid w:val="006F26B5"/>
    <w:rsid w:val="006F49DD"/>
    <w:rsid w:val="006F4D69"/>
    <w:rsid w:val="006F5404"/>
    <w:rsid w:val="00703116"/>
    <w:rsid w:val="00703A1E"/>
    <w:rsid w:val="00703A4F"/>
    <w:rsid w:val="00704B9A"/>
    <w:rsid w:val="007061E7"/>
    <w:rsid w:val="00706677"/>
    <w:rsid w:val="00706F09"/>
    <w:rsid w:val="00707422"/>
    <w:rsid w:val="00707429"/>
    <w:rsid w:val="00710133"/>
    <w:rsid w:val="0071018A"/>
    <w:rsid w:val="0071059C"/>
    <w:rsid w:val="00710FC0"/>
    <w:rsid w:val="007110C3"/>
    <w:rsid w:val="00712942"/>
    <w:rsid w:val="007141A8"/>
    <w:rsid w:val="0071532A"/>
    <w:rsid w:val="007161EE"/>
    <w:rsid w:val="007168E1"/>
    <w:rsid w:val="00717FA9"/>
    <w:rsid w:val="00720068"/>
    <w:rsid w:val="0072012A"/>
    <w:rsid w:val="00722FAC"/>
    <w:rsid w:val="0072337E"/>
    <w:rsid w:val="00723D7D"/>
    <w:rsid w:val="00723DDA"/>
    <w:rsid w:val="00724CC2"/>
    <w:rsid w:val="00725579"/>
    <w:rsid w:val="007255A8"/>
    <w:rsid w:val="00725723"/>
    <w:rsid w:val="007259BA"/>
    <w:rsid w:val="00725A93"/>
    <w:rsid w:val="00725B91"/>
    <w:rsid w:val="00726D8F"/>
    <w:rsid w:val="00733892"/>
    <w:rsid w:val="007339A9"/>
    <w:rsid w:val="00733DE9"/>
    <w:rsid w:val="007351F2"/>
    <w:rsid w:val="00737557"/>
    <w:rsid w:val="0073790A"/>
    <w:rsid w:val="00740121"/>
    <w:rsid w:val="00740B7F"/>
    <w:rsid w:val="00741A49"/>
    <w:rsid w:val="007432D2"/>
    <w:rsid w:val="007441BC"/>
    <w:rsid w:val="007444D2"/>
    <w:rsid w:val="00745106"/>
    <w:rsid w:val="007468A6"/>
    <w:rsid w:val="00750BBA"/>
    <w:rsid w:val="00750D11"/>
    <w:rsid w:val="0075316D"/>
    <w:rsid w:val="007539CB"/>
    <w:rsid w:val="00753C02"/>
    <w:rsid w:val="00754334"/>
    <w:rsid w:val="00754E1E"/>
    <w:rsid w:val="007555EA"/>
    <w:rsid w:val="007569A2"/>
    <w:rsid w:val="00756D12"/>
    <w:rsid w:val="0076054F"/>
    <w:rsid w:val="00761D8B"/>
    <w:rsid w:val="0076422F"/>
    <w:rsid w:val="00764FB1"/>
    <w:rsid w:val="00765569"/>
    <w:rsid w:val="007659C1"/>
    <w:rsid w:val="007669A6"/>
    <w:rsid w:val="00766C94"/>
    <w:rsid w:val="007674FA"/>
    <w:rsid w:val="007704A2"/>
    <w:rsid w:val="007720C7"/>
    <w:rsid w:val="007723A3"/>
    <w:rsid w:val="0077247B"/>
    <w:rsid w:val="007724D7"/>
    <w:rsid w:val="00775163"/>
    <w:rsid w:val="007763D6"/>
    <w:rsid w:val="007770C1"/>
    <w:rsid w:val="007800B8"/>
    <w:rsid w:val="007801D8"/>
    <w:rsid w:val="00782CFD"/>
    <w:rsid w:val="00783382"/>
    <w:rsid w:val="00784D7F"/>
    <w:rsid w:val="00784EB1"/>
    <w:rsid w:val="007872A6"/>
    <w:rsid w:val="0079103A"/>
    <w:rsid w:val="007912C7"/>
    <w:rsid w:val="00792A16"/>
    <w:rsid w:val="00792F25"/>
    <w:rsid w:val="00793953"/>
    <w:rsid w:val="007941FC"/>
    <w:rsid w:val="00794778"/>
    <w:rsid w:val="00795C91"/>
    <w:rsid w:val="007976DC"/>
    <w:rsid w:val="007A000F"/>
    <w:rsid w:val="007A0704"/>
    <w:rsid w:val="007A0BF3"/>
    <w:rsid w:val="007A0F6E"/>
    <w:rsid w:val="007A2961"/>
    <w:rsid w:val="007A298E"/>
    <w:rsid w:val="007A2B8E"/>
    <w:rsid w:val="007A2BE6"/>
    <w:rsid w:val="007A3295"/>
    <w:rsid w:val="007A3562"/>
    <w:rsid w:val="007A424D"/>
    <w:rsid w:val="007A4414"/>
    <w:rsid w:val="007A4F75"/>
    <w:rsid w:val="007B04C9"/>
    <w:rsid w:val="007B23E4"/>
    <w:rsid w:val="007B27C4"/>
    <w:rsid w:val="007B2D14"/>
    <w:rsid w:val="007B36CD"/>
    <w:rsid w:val="007B3960"/>
    <w:rsid w:val="007B40EA"/>
    <w:rsid w:val="007B49CA"/>
    <w:rsid w:val="007B5F5A"/>
    <w:rsid w:val="007B6532"/>
    <w:rsid w:val="007B6B45"/>
    <w:rsid w:val="007B6CBA"/>
    <w:rsid w:val="007B6F94"/>
    <w:rsid w:val="007C0408"/>
    <w:rsid w:val="007C1A4E"/>
    <w:rsid w:val="007C22CB"/>
    <w:rsid w:val="007C2C2B"/>
    <w:rsid w:val="007C4769"/>
    <w:rsid w:val="007C52EE"/>
    <w:rsid w:val="007C540B"/>
    <w:rsid w:val="007C6213"/>
    <w:rsid w:val="007C634E"/>
    <w:rsid w:val="007C64E9"/>
    <w:rsid w:val="007C64FC"/>
    <w:rsid w:val="007C6885"/>
    <w:rsid w:val="007C6A7C"/>
    <w:rsid w:val="007C6F20"/>
    <w:rsid w:val="007C750E"/>
    <w:rsid w:val="007C7909"/>
    <w:rsid w:val="007D02C5"/>
    <w:rsid w:val="007D0EF3"/>
    <w:rsid w:val="007D2B31"/>
    <w:rsid w:val="007D2B64"/>
    <w:rsid w:val="007D303D"/>
    <w:rsid w:val="007D314C"/>
    <w:rsid w:val="007D40C9"/>
    <w:rsid w:val="007D41C6"/>
    <w:rsid w:val="007D4BF8"/>
    <w:rsid w:val="007D5817"/>
    <w:rsid w:val="007D62A5"/>
    <w:rsid w:val="007D66C5"/>
    <w:rsid w:val="007D716F"/>
    <w:rsid w:val="007D7354"/>
    <w:rsid w:val="007D78F6"/>
    <w:rsid w:val="007D7CC2"/>
    <w:rsid w:val="007E0839"/>
    <w:rsid w:val="007E1EB3"/>
    <w:rsid w:val="007E1F60"/>
    <w:rsid w:val="007E3E3F"/>
    <w:rsid w:val="007E3FAB"/>
    <w:rsid w:val="007E45CE"/>
    <w:rsid w:val="007E6891"/>
    <w:rsid w:val="007E721A"/>
    <w:rsid w:val="007E785B"/>
    <w:rsid w:val="007E7C0A"/>
    <w:rsid w:val="007F0794"/>
    <w:rsid w:val="007F0C06"/>
    <w:rsid w:val="007F0F76"/>
    <w:rsid w:val="007F1C8C"/>
    <w:rsid w:val="007F3856"/>
    <w:rsid w:val="007F427C"/>
    <w:rsid w:val="007F44C4"/>
    <w:rsid w:val="007F46CF"/>
    <w:rsid w:val="007F472E"/>
    <w:rsid w:val="007F5964"/>
    <w:rsid w:val="007F61F4"/>
    <w:rsid w:val="007F6778"/>
    <w:rsid w:val="00800972"/>
    <w:rsid w:val="0080247D"/>
    <w:rsid w:val="00803FFD"/>
    <w:rsid w:val="00804B3F"/>
    <w:rsid w:val="0080587B"/>
    <w:rsid w:val="008058C9"/>
    <w:rsid w:val="0080639B"/>
    <w:rsid w:val="00806701"/>
    <w:rsid w:val="0080706D"/>
    <w:rsid w:val="00807F09"/>
    <w:rsid w:val="008121A0"/>
    <w:rsid w:val="008121F1"/>
    <w:rsid w:val="00812355"/>
    <w:rsid w:val="00812548"/>
    <w:rsid w:val="00812E93"/>
    <w:rsid w:val="00814A18"/>
    <w:rsid w:val="00814F10"/>
    <w:rsid w:val="00815019"/>
    <w:rsid w:val="0081599F"/>
    <w:rsid w:val="00815B36"/>
    <w:rsid w:val="00815C92"/>
    <w:rsid w:val="008160B2"/>
    <w:rsid w:val="00817243"/>
    <w:rsid w:val="00821516"/>
    <w:rsid w:val="00821A79"/>
    <w:rsid w:val="00822307"/>
    <w:rsid w:val="00822414"/>
    <w:rsid w:val="0082266A"/>
    <w:rsid w:val="008241C4"/>
    <w:rsid w:val="0082452E"/>
    <w:rsid w:val="008249EC"/>
    <w:rsid w:val="00827370"/>
    <w:rsid w:val="008274C3"/>
    <w:rsid w:val="00827B31"/>
    <w:rsid w:val="0083033E"/>
    <w:rsid w:val="008320FF"/>
    <w:rsid w:val="00832411"/>
    <w:rsid w:val="00833185"/>
    <w:rsid w:val="008357B4"/>
    <w:rsid w:val="008362D2"/>
    <w:rsid w:val="00840ACA"/>
    <w:rsid w:val="00841519"/>
    <w:rsid w:val="00844595"/>
    <w:rsid w:val="008455BA"/>
    <w:rsid w:val="00845615"/>
    <w:rsid w:val="00847E57"/>
    <w:rsid w:val="00850062"/>
    <w:rsid w:val="0085093F"/>
    <w:rsid w:val="0085098D"/>
    <w:rsid w:val="00851B14"/>
    <w:rsid w:val="00853B1E"/>
    <w:rsid w:val="00856054"/>
    <w:rsid w:val="00856497"/>
    <w:rsid w:val="00857453"/>
    <w:rsid w:val="00861254"/>
    <w:rsid w:val="008618EF"/>
    <w:rsid w:val="0086195F"/>
    <w:rsid w:val="008619B8"/>
    <w:rsid w:val="00862B03"/>
    <w:rsid w:val="00862EDC"/>
    <w:rsid w:val="008631FA"/>
    <w:rsid w:val="0086336B"/>
    <w:rsid w:val="00863E20"/>
    <w:rsid w:val="00863EBB"/>
    <w:rsid w:val="0086451E"/>
    <w:rsid w:val="00864987"/>
    <w:rsid w:val="008657B4"/>
    <w:rsid w:val="0086596B"/>
    <w:rsid w:val="008670CD"/>
    <w:rsid w:val="00867523"/>
    <w:rsid w:val="00867B74"/>
    <w:rsid w:val="0087005F"/>
    <w:rsid w:val="00870804"/>
    <w:rsid w:val="008708A4"/>
    <w:rsid w:val="008719CE"/>
    <w:rsid w:val="008722C2"/>
    <w:rsid w:val="00872D42"/>
    <w:rsid w:val="00873067"/>
    <w:rsid w:val="00873B64"/>
    <w:rsid w:val="008753AA"/>
    <w:rsid w:val="00875C78"/>
    <w:rsid w:val="00876F59"/>
    <w:rsid w:val="00877132"/>
    <w:rsid w:val="008776D8"/>
    <w:rsid w:val="0088035D"/>
    <w:rsid w:val="00880666"/>
    <w:rsid w:val="00880953"/>
    <w:rsid w:val="008819A3"/>
    <w:rsid w:val="00883C62"/>
    <w:rsid w:val="0088541D"/>
    <w:rsid w:val="008901CA"/>
    <w:rsid w:val="008917C3"/>
    <w:rsid w:val="00891A43"/>
    <w:rsid w:val="0089253E"/>
    <w:rsid w:val="00893347"/>
    <w:rsid w:val="00893751"/>
    <w:rsid w:val="00893A24"/>
    <w:rsid w:val="00893D06"/>
    <w:rsid w:val="00894414"/>
    <w:rsid w:val="008948D3"/>
    <w:rsid w:val="00895462"/>
    <w:rsid w:val="00895A55"/>
    <w:rsid w:val="008969C9"/>
    <w:rsid w:val="00896C49"/>
    <w:rsid w:val="00896EC5"/>
    <w:rsid w:val="008A17BF"/>
    <w:rsid w:val="008A2629"/>
    <w:rsid w:val="008A2864"/>
    <w:rsid w:val="008A3BFB"/>
    <w:rsid w:val="008A403F"/>
    <w:rsid w:val="008A42FD"/>
    <w:rsid w:val="008A5AB0"/>
    <w:rsid w:val="008A6663"/>
    <w:rsid w:val="008A6966"/>
    <w:rsid w:val="008A6EE2"/>
    <w:rsid w:val="008A73AB"/>
    <w:rsid w:val="008B0705"/>
    <w:rsid w:val="008B0D24"/>
    <w:rsid w:val="008B1CAB"/>
    <w:rsid w:val="008B2A7F"/>
    <w:rsid w:val="008B2B23"/>
    <w:rsid w:val="008B2E6E"/>
    <w:rsid w:val="008B31DA"/>
    <w:rsid w:val="008B514E"/>
    <w:rsid w:val="008B5610"/>
    <w:rsid w:val="008B7262"/>
    <w:rsid w:val="008B7443"/>
    <w:rsid w:val="008C295A"/>
    <w:rsid w:val="008C2BAC"/>
    <w:rsid w:val="008C2D5D"/>
    <w:rsid w:val="008C2F4E"/>
    <w:rsid w:val="008C3ABC"/>
    <w:rsid w:val="008D098B"/>
    <w:rsid w:val="008D0BE5"/>
    <w:rsid w:val="008D3D5A"/>
    <w:rsid w:val="008D3E8F"/>
    <w:rsid w:val="008D4B16"/>
    <w:rsid w:val="008D6083"/>
    <w:rsid w:val="008D6A45"/>
    <w:rsid w:val="008D7595"/>
    <w:rsid w:val="008D7D4C"/>
    <w:rsid w:val="008D7E5C"/>
    <w:rsid w:val="008E022F"/>
    <w:rsid w:val="008E02BB"/>
    <w:rsid w:val="008E1319"/>
    <w:rsid w:val="008E2F7F"/>
    <w:rsid w:val="008E3199"/>
    <w:rsid w:val="008E3A45"/>
    <w:rsid w:val="008E41CB"/>
    <w:rsid w:val="008E4898"/>
    <w:rsid w:val="008E57C3"/>
    <w:rsid w:val="008E681F"/>
    <w:rsid w:val="008E789E"/>
    <w:rsid w:val="008E7E5A"/>
    <w:rsid w:val="008F0CDD"/>
    <w:rsid w:val="008F12E6"/>
    <w:rsid w:val="008F1300"/>
    <w:rsid w:val="008F2800"/>
    <w:rsid w:val="008F37F5"/>
    <w:rsid w:val="008F3EE3"/>
    <w:rsid w:val="008F44B5"/>
    <w:rsid w:val="008F4BEB"/>
    <w:rsid w:val="008F4F7A"/>
    <w:rsid w:val="008F510E"/>
    <w:rsid w:val="008F55D5"/>
    <w:rsid w:val="008F55F9"/>
    <w:rsid w:val="008F56D6"/>
    <w:rsid w:val="008F73BA"/>
    <w:rsid w:val="008F7E28"/>
    <w:rsid w:val="0090062D"/>
    <w:rsid w:val="00901612"/>
    <w:rsid w:val="00901970"/>
    <w:rsid w:val="00901E82"/>
    <w:rsid w:val="00902210"/>
    <w:rsid w:val="00902D52"/>
    <w:rsid w:val="0090338A"/>
    <w:rsid w:val="0090460A"/>
    <w:rsid w:val="00906284"/>
    <w:rsid w:val="0090639B"/>
    <w:rsid w:val="00906E5F"/>
    <w:rsid w:val="0090767B"/>
    <w:rsid w:val="00911304"/>
    <w:rsid w:val="009115EE"/>
    <w:rsid w:val="009124D7"/>
    <w:rsid w:val="0091254E"/>
    <w:rsid w:val="00912A2E"/>
    <w:rsid w:val="00912B26"/>
    <w:rsid w:val="00914350"/>
    <w:rsid w:val="0091446C"/>
    <w:rsid w:val="0091489A"/>
    <w:rsid w:val="00914CE1"/>
    <w:rsid w:val="0091528E"/>
    <w:rsid w:val="009207B6"/>
    <w:rsid w:val="0092145D"/>
    <w:rsid w:val="00923B8E"/>
    <w:rsid w:val="009305BF"/>
    <w:rsid w:val="0093075C"/>
    <w:rsid w:val="00930A14"/>
    <w:rsid w:val="00931874"/>
    <w:rsid w:val="00932459"/>
    <w:rsid w:val="00932709"/>
    <w:rsid w:val="00933263"/>
    <w:rsid w:val="00936164"/>
    <w:rsid w:val="00936503"/>
    <w:rsid w:val="0094034F"/>
    <w:rsid w:val="00940A99"/>
    <w:rsid w:val="00942BAA"/>
    <w:rsid w:val="00942E06"/>
    <w:rsid w:val="00943A59"/>
    <w:rsid w:val="00945BD2"/>
    <w:rsid w:val="00945D56"/>
    <w:rsid w:val="009464DA"/>
    <w:rsid w:val="00947F21"/>
    <w:rsid w:val="009512D2"/>
    <w:rsid w:val="00952399"/>
    <w:rsid w:val="00952516"/>
    <w:rsid w:val="009539F9"/>
    <w:rsid w:val="00953E30"/>
    <w:rsid w:val="009541A8"/>
    <w:rsid w:val="00954217"/>
    <w:rsid w:val="0095461F"/>
    <w:rsid w:val="00954953"/>
    <w:rsid w:val="009563BC"/>
    <w:rsid w:val="0095687C"/>
    <w:rsid w:val="009573C2"/>
    <w:rsid w:val="00957A85"/>
    <w:rsid w:val="00957CBE"/>
    <w:rsid w:val="00960C0C"/>
    <w:rsid w:val="009616AC"/>
    <w:rsid w:val="00961E06"/>
    <w:rsid w:val="00964CD6"/>
    <w:rsid w:val="00964E3A"/>
    <w:rsid w:val="0096560B"/>
    <w:rsid w:val="00966CA3"/>
    <w:rsid w:val="00967170"/>
    <w:rsid w:val="00967BF7"/>
    <w:rsid w:val="0097122E"/>
    <w:rsid w:val="00971CC4"/>
    <w:rsid w:val="00971E6C"/>
    <w:rsid w:val="00971F36"/>
    <w:rsid w:val="009729D3"/>
    <w:rsid w:val="009743A8"/>
    <w:rsid w:val="00974995"/>
    <w:rsid w:val="00974A65"/>
    <w:rsid w:val="009755D1"/>
    <w:rsid w:val="009762CC"/>
    <w:rsid w:val="00976E06"/>
    <w:rsid w:val="009770C1"/>
    <w:rsid w:val="00977826"/>
    <w:rsid w:val="00980003"/>
    <w:rsid w:val="00981C74"/>
    <w:rsid w:val="009825E8"/>
    <w:rsid w:val="009844DC"/>
    <w:rsid w:val="00984581"/>
    <w:rsid w:val="009857AA"/>
    <w:rsid w:val="00985E1B"/>
    <w:rsid w:val="00986821"/>
    <w:rsid w:val="00986D61"/>
    <w:rsid w:val="00990755"/>
    <w:rsid w:val="00990AE5"/>
    <w:rsid w:val="009911B4"/>
    <w:rsid w:val="00991BB6"/>
    <w:rsid w:val="00991DA1"/>
    <w:rsid w:val="009934B9"/>
    <w:rsid w:val="00993AAA"/>
    <w:rsid w:val="009946D2"/>
    <w:rsid w:val="00994BFC"/>
    <w:rsid w:val="00994D83"/>
    <w:rsid w:val="0099567A"/>
    <w:rsid w:val="00995F4A"/>
    <w:rsid w:val="009960FF"/>
    <w:rsid w:val="009962A6"/>
    <w:rsid w:val="00997171"/>
    <w:rsid w:val="009A0D79"/>
    <w:rsid w:val="009A1139"/>
    <w:rsid w:val="009A2070"/>
    <w:rsid w:val="009A23BC"/>
    <w:rsid w:val="009A258D"/>
    <w:rsid w:val="009A286E"/>
    <w:rsid w:val="009A35CA"/>
    <w:rsid w:val="009A3BB9"/>
    <w:rsid w:val="009A5AB6"/>
    <w:rsid w:val="009A6108"/>
    <w:rsid w:val="009A6B30"/>
    <w:rsid w:val="009A6E68"/>
    <w:rsid w:val="009A7335"/>
    <w:rsid w:val="009B068B"/>
    <w:rsid w:val="009B0A7F"/>
    <w:rsid w:val="009B1D58"/>
    <w:rsid w:val="009B1DEB"/>
    <w:rsid w:val="009B1F65"/>
    <w:rsid w:val="009B30FE"/>
    <w:rsid w:val="009B30FF"/>
    <w:rsid w:val="009B3550"/>
    <w:rsid w:val="009B4E8F"/>
    <w:rsid w:val="009B4EAF"/>
    <w:rsid w:val="009B58F0"/>
    <w:rsid w:val="009B664B"/>
    <w:rsid w:val="009B6A57"/>
    <w:rsid w:val="009B6CDD"/>
    <w:rsid w:val="009B6CE7"/>
    <w:rsid w:val="009C0D51"/>
    <w:rsid w:val="009C189F"/>
    <w:rsid w:val="009C1FF7"/>
    <w:rsid w:val="009C24E2"/>
    <w:rsid w:val="009C337E"/>
    <w:rsid w:val="009C3A18"/>
    <w:rsid w:val="009C5445"/>
    <w:rsid w:val="009C7432"/>
    <w:rsid w:val="009C7E9A"/>
    <w:rsid w:val="009D08AD"/>
    <w:rsid w:val="009D0AE9"/>
    <w:rsid w:val="009D1AC1"/>
    <w:rsid w:val="009D321E"/>
    <w:rsid w:val="009D3314"/>
    <w:rsid w:val="009D3E49"/>
    <w:rsid w:val="009D4BA2"/>
    <w:rsid w:val="009D56FC"/>
    <w:rsid w:val="009D6BE7"/>
    <w:rsid w:val="009D6E85"/>
    <w:rsid w:val="009D7312"/>
    <w:rsid w:val="009D796B"/>
    <w:rsid w:val="009D7AFB"/>
    <w:rsid w:val="009E00C7"/>
    <w:rsid w:val="009E0C19"/>
    <w:rsid w:val="009E3643"/>
    <w:rsid w:val="009E39BF"/>
    <w:rsid w:val="009E4134"/>
    <w:rsid w:val="009E42FD"/>
    <w:rsid w:val="009E4639"/>
    <w:rsid w:val="009E46D1"/>
    <w:rsid w:val="009E6037"/>
    <w:rsid w:val="009E78A4"/>
    <w:rsid w:val="009E7B21"/>
    <w:rsid w:val="009F0BD1"/>
    <w:rsid w:val="009F17A9"/>
    <w:rsid w:val="009F2639"/>
    <w:rsid w:val="009F3508"/>
    <w:rsid w:val="009F4088"/>
    <w:rsid w:val="009F4473"/>
    <w:rsid w:val="009F53F4"/>
    <w:rsid w:val="009F5AB5"/>
    <w:rsid w:val="009F6601"/>
    <w:rsid w:val="009F696A"/>
    <w:rsid w:val="009F6A39"/>
    <w:rsid w:val="009F747C"/>
    <w:rsid w:val="009F74F5"/>
    <w:rsid w:val="00A01EAA"/>
    <w:rsid w:val="00A02E8A"/>
    <w:rsid w:val="00A03043"/>
    <w:rsid w:val="00A0356E"/>
    <w:rsid w:val="00A03AB0"/>
    <w:rsid w:val="00A03C7F"/>
    <w:rsid w:val="00A04F50"/>
    <w:rsid w:val="00A05386"/>
    <w:rsid w:val="00A054C4"/>
    <w:rsid w:val="00A056FB"/>
    <w:rsid w:val="00A05916"/>
    <w:rsid w:val="00A0643A"/>
    <w:rsid w:val="00A07261"/>
    <w:rsid w:val="00A0768C"/>
    <w:rsid w:val="00A10451"/>
    <w:rsid w:val="00A10D5C"/>
    <w:rsid w:val="00A10F11"/>
    <w:rsid w:val="00A118D8"/>
    <w:rsid w:val="00A11F9E"/>
    <w:rsid w:val="00A1247C"/>
    <w:rsid w:val="00A12564"/>
    <w:rsid w:val="00A13969"/>
    <w:rsid w:val="00A13A83"/>
    <w:rsid w:val="00A13B07"/>
    <w:rsid w:val="00A16012"/>
    <w:rsid w:val="00A176EB"/>
    <w:rsid w:val="00A20806"/>
    <w:rsid w:val="00A21001"/>
    <w:rsid w:val="00A214A9"/>
    <w:rsid w:val="00A22FA5"/>
    <w:rsid w:val="00A25B5D"/>
    <w:rsid w:val="00A27D4E"/>
    <w:rsid w:val="00A32F30"/>
    <w:rsid w:val="00A33E4F"/>
    <w:rsid w:val="00A346F1"/>
    <w:rsid w:val="00A348FE"/>
    <w:rsid w:val="00A34B8A"/>
    <w:rsid w:val="00A36AC7"/>
    <w:rsid w:val="00A36B22"/>
    <w:rsid w:val="00A378FC"/>
    <w:rsid w:val="00A37B98"/>
    <w:rsid w:val="00A40D44"/>
    <w:rsid w:val="00A415A5"/>
    <w:rsid w:val="00A417BF"/>
    <w:rsid w:val="00A426D4"/>
    <w:rsid w:val="00A43E54"/>
    <w:rsid w:val="00A44679"/>
    <w:rsid w:val="00A44A46"/>
    <w:rsid w:val="00A51BA4"/>
    <w:rsid w:val="00A51E9C"/>
    <w:rsid w:val="00A51F4D"/>
    <w:rsid w:val="00A52BF8"/>
    <w:rsid w:val="00A5345F"/>
    <w:rsid w:val="00A555CF"/>
    <w:rsid w:val="00A558B6"/>
    <w:rsid w:val="00A55CA8"/>
    <w:rsid w:val="00A565A5"/>
    <w:rsid w:val="00A57C57"/>
    <w:rsid w:val="00A60250"/>
    <w:rsid w:val="00A6035B"/>
    <w:rsid w:val="00A608CE"/>
    <w:rsid w:val="00A610EB"/>
    <w:rsid w:val="00A61CAD"/>
    <w:rsid w:val="00A61F1F"/>
    <w:rsid w:val="00A633B2"/>
    <w:rsid w:val="00A634F0"/>
    <w:rsid w:val="00A66BBA"/>
    <w:rsid w:val="00A678A6"/>
    <w:rsid w:val="00A67B2F"/>
    <w:rsid w:val="00A70B4B"/>
    <w:rsid w:val="00A73BD0"/>
    <w:rsid w:val="00A75124"/>
    <w:rsid w:val="00A7549C"/>
    <w:rsid w:val="00A76813"/>
    <w:rsid w:val="00A769A0"/>
    <w:rsid w:val="00A773B9"/>
    <w:rsid w:val="00A802E6"/>
    <w:rsid w:val="00A80721"/>
    <w:rsid w:val="00A81E6A"/>
    <w:rsid w:val="00A8237A"/>
    <w:rsid w:val="00A83938"/>
    <w:rsid w:val="00A84F40"/>
    <w:rsid w:val="00A85806"/>
    <w:rsid w:val="00A85C6E"/>
    <w:rsid w:val="00A8773E"/>
    <w:rsid w:val="00A87A7F"/>
    <w:rsid w:val="00A87D1D"/>
    <w:rsid w:val="00A90C77"/>
    <w:rsid w:val="00A90DEA"/>
    <w:rsid w:val="00A90DEF"/>
    <w:rsid w:val="00A90E66"/>
    <w:rsid w:val="00A90F6C"/>
    <w:rsid w:val="00A93A4C"/>
    <w:rsid w:val="00A941A3"/>
    <w:rsid w:val="00A94638"/>
    <w:rsid w:val="00A952B2"/>
    <w:rsid w:val="00A972A9"/>
    <w:rsid w:val="00AA0EB5"/>
    <w:rsid w:val="00AA0FD6"/>
    <w:rsid w:val="00AA2C08"/>
    <w:rsid w:val="00AA32BB"/>
    <w:rsid w:val="00AA4831"/>
    <w:rsid w:val="00AA4A77"/>
    <w:rsid w:val="00AA60C7"/>
    <w:rsid w:val="00AA69E9"/>
    <w:rsid w:val="00AA6BE0"/>
    <w:rsid w:val="00AA6D67"/>
    <w:rsid w:val="00AA722D"/>
    <w:rsid w:val="00AA7E5E"/>
    <w:rsid w:val="00AB042F"/>
    <w:rsid w:val="00AB110B"/>
    <w:rsid w:val="00AB16DC"/>
    <w:rsid w:val="00AB1EBF"/>
    <w:rsid w:val="00AB2BBF"/>
    <w:rsid w:val="00AB3828"/>
    <w:rsid w:val="00AB48BB"/>
    <w:rsid w:val="00AB4978"/>
    <w:rsid w:val="00AB5235"/>
    <w:rsid w:val="00AB5436"/>
    <w:rsid w:val="00AB57CD"/>
    <w:rsid w:val="00AC14BA"/>
    <w:rsid w:val="00AC18CE"/>
    <w:rsid w:val="00AC3377"/>
    <w:rsid w:val="00AC3529"/>
    <w:rsid w:val="00AC3ED8"/>
    <w:rsid w:val="00AC42DC"/>
    <w:rsid w:val="00AC453B"/>
    <w:rsid w:val="00AC4E8C"/>
    <w:rsid w:val="00AC519D"/>
    <w:rsid w:val="00AC6807"/>
    <w:rsid w:val="00AC6F3E"/>
    <w:rsid w:val="00AC777A"/>
    <w:rsid w:val="00AD0D6E"/>
    <w:rsid w:val="00AD0EF0"/>
    <w:rsid w:val="00AD2206"/>
    <w:rsid w:val="00AD273C"/>
    <w:rsid w:val="00AD399F"/>
    <w:rsid w:val="00AD3B01"/>
    <w:rsid w:val="00AD3C10"/>
    <w:rsid w:val="00AD4004"/>
    <w:rsid w:val="00AD41E8"/>
    <w:rsid w:val="00AD53A8"/>
    <w:rsid w:val="00AD53D1"/>
    <w:rsid w:val="00AD5E71"/>
    <w:rsid w:val="00AD5F43"/>
    <w:rsid w:val="00AD7F66"/>
    <w:rsid w:val="00AE0031"/>
    <w:rsid w:val="00AE067A"/>
    <w:rsid w:val="00AE0EE9"/>
    <w:rsid w:val="00AE231B"/>
    <w:rsid w:val="00AE3A52"/>
    <w:rsid w:val="00AE3DCA"/>
    <w:rsid w:val="00AE4B12"/>
    <w:rsid w:val="00AE4F9A"/>
    <w:rsid w:val="00AE5376"/>
    <w:rsid w:val="00AE5DCE"/>
    <w:rsid w:val="00AE6B6B"/>
    <w:rsid w:val="00AE6D8B"/>
    <w:rsid w:val="00AE7E09"/>
    <w:rsid w:val="00AF0215"/>
    <w:rsid w:val="00AF07F4"/>
    <w:rsid w:val="00AF1134"/>
    <w:rsid w:val="00AF1D10"/>
    <w:rsid w:val="00AF207E"/>
    <w:rsid w:val="00AF21BA"/>
    <w:rsid w:val="00AF26F5"/>
    <w:rsid w:val="00AF270D"/>
    <w:rsid w:val="00AF2EBB"/>
    <w:rsid w:val="00AF3356"/>
    <w:rsid w:val="00AF340A"/>
    <w:rsid w:val="00AF392C"/>
    <w:rsid w:val="00AF4AC8"/>
    <w:rsid w:val="00AF5E4F"/>
    <w:rsid w:val="00AF5F3D"/>
    <w:rsid w:val="00AF6C7C"/>
    <w:rsid w:val="00AF6D8C"/>
    <w:rsid w:val="00AF7212"/>
    <w:rsid w:val="00AF793E"/>
    <w:rsid w:val="00B00B69"/>
    <w:rsid w:val="00B011EB"/>
    <w:rsid w:val="00B02893"/>
    <w:rsid w:val="00B029DE"/>
    <w:rsid w:val="00B02A1B"/>
    <w:rsid w:val="00B03E6E"/>
    <w:rsid w:val="00B04814"/>
    <w:rsid w:val="00B04B3B"/>
    <w:rsid w:val="00B05AD6"/>
    <w:rsid w:val="00B05B17"/>
    <w:rsid w:val="00B05B9C"/>
    <w:rsid w:val="00B07A96"/>
    <w:rsid w:val="00B07DEA"/>
    <w:rsid w:val="00B1049F"/>
    <w:rsid w:val="00B1137C"/>
    <w:rsid w:val="00B12632"/>
    <w:rsid w:val="00B128E6"/>
    <w:rsid w:val="00B13721"/>
    <w:rsid w:val="00B139E0"/>
    <w:rsid w:val="00B14856"/>
    <w:rsid w:val="00B1491C"/>
    <w:rsid w:val="00B15234"/>
    <w:rsid w:val="00B169CF"/>
    <w:rsid w:val="00B16B71"/>
    <w:rsid w:val="00B16CA9"/>
    <w:rsid w:val="00B17509"/>
    <w:rsid w:val="00B20B32"/>
    <w:rsid w:val="00B2113A"/>
    <w:rsid w:val="00B226D6"/>
    <w:rsid w:val="00B22747"/>
    <w:rsid w:val="00B23C73"/>
    <w:rsid w:val="00B2490F"/>
    <w:rsid w:val="00B24E0A"/>
    <w:rsid w:val="00B27A9A"/>
    <w:rsid w:val="00B33A20"/>
    <w:rsid w:val="00B345BE"/>
    <w:rsid w:val="00B35578"/>
    <w:rsid w:val="00B36297"/>
    <w:rsid w:val="00B37986"/>
    <w:rsid w:val="00B4103F"/>
    <w:rsid w:val="00B42CF6"/>
    <w:rsid w:val="00B42DEE"/>
    <w:rsid w:val="00B43548"/>
    <w:rsid w:val="00B43F70"/>
    <w:rsid w:val="00B44305"/>
    <w:rsid w:val="00B44A37"/>
    <w:rsid w:val="00B45611"/>
    <w:rsid w:val="00B504D0"/>
    <w:rsid w:val="00B50B0F"/>
    <w:rsid w:val="00B520F5"/>
    <w:rsid w:val="00B521E2"/>
    <w:rsid w:val="00B52595"/>
    <w:rsid w:val="00B52598"/>
    <w:rsid w:val="00B52FB2"/>
    <w:rsid w:val="00B53150"/>
    <w:rsid w:val="00B53EF4"/>
    <w:rsid w:val="00B54583"/>
    <w:rsid w:val="00B549BA"/>
    <w:rsid w:val="00B54BB0"/>
    <w:rsid w:val="00B55C9F"/>
    <w:rsid w:val="00B57010"/>
    <w:rsid w:val="00B57ADF"/>
    <w:rsid w:val="00B6027A"/>
    <w:rsid w:val="00B61012"/>
    <w:rsid w:val="00B61BB8"/>
    <w:rsid w:val="00B62FE7"/>
    <w:rsid w:val="00B63030"/>
    <w:rsid w:val="00B634D1"/>
    <w:rsid w:val="00B6408C"/>
    <w:rsid w:val="00B641DE"/>
    <w:rsid w:val="00B64A1A"/>
    <w:rsid w:val="00B6584B"/>
    <w:rsid w:val="00B65955"/>
    <w:rsid w:val="00B659BE"/>
    <w:rsid w:val="00B67778"/>
    <w:rsid w:val="00B7088F"/>
    <w:rsid w:val="00B70C50"/>
    <w:rsid w:val="00B7173D"/>
    <w:rsid w:val="00B717D3"/>
    <w:rsid w:val="00B71C0E"/>
    <w:rsid w:val="00B72D7D"/>
    <w:rsid w:val="00B75EE8"/>
    <w:rsid w:val="00B76DE1"/>
    <w:rsid w:val="00B76F1A"/>
    <w:rsid w:val="00B76FCD"/>
    <w:rsid w:val="00B8015B"/>
    <w:rsid w:val="00B80D84"/>
    <w:rsid w:val="00B80E19"/>
    <w:rsid w:val="00B80EE6"/>
    <w:rsid w:val="00B81D6C"/>
    <w:rsid w:val="00B82347"/>
    <w:rsid w:val="00B84702"/>
    <w:rsid w:val="00B84E0A"/>
    <w:rsid w:val="00B85EAD"/>
    <w:rsid w:val="00B86D33"/>
    <w:rsid w:val="00B8798F"/>
    <w:rsid w:val="00B87C76"/>
    <w:rsid w:val="00B90110"/>
    <w:rsid w:val="00B910A0"/>
    <w:rsid w:val="00B91157"/>
    <w:rsid w:val="00B926B5"/>
    <w:rsid w:val="00B932FB"/>
    <w:rsid w:val="00B93719"/>
    <w:rsid w:val="00B93B9D"/>
    <w:rsid w:val="00B94CC3"/>
    <w:rsid w:val="00B94EC5"/>
    <w:rsid w:val="00B955EB"/>
    <w:rsid w:val="00B95680"/>
    <w:rsid w:val="00B95FA6"/>
    <w:rsid w:val="00B968DA"/>
    <w:rsid w:val="00B96B17"/>
    <w:rsid w:val="00B97CB6"/>
    <w:rsid w:val="00BA0949"/>
    <w:rsid w:val="00BA0E83"/>
    <w:rsid w:val="00BA10AD"/>
    <w:rsid w:val="00BA148A"/>
    <w:rsid w:val="00BA1CF0"/>
    <w:rsid w:val="00BA1E5F"/>
    <w:rsid w:val="00BA2170"/>
    <w:rsid w:val="00BA2654"/>
    <w:rsid w:val="00BA4AA5"/>
    <w:rsid w:val="00BA4CC3"/>
    <w:rsid w:val="00BA4D0C"/>
    <w:rsid w:val="00BA5D61"/>
    <w:rsid w:val="00BA5F4F"/>
    <w:rsid w:val="00BA6616"/>
    <w:rsid w:val="00BA69E5"/>
    <w:rsid w:val="00BA6ACD"/>
    <w:rsid w:val="00BA6C8C"/>
    <w:rsid w:val="00BA7279"/>
    <w:rsid w:val="00BA796D"/>
    <w:rsid w:val="00BA7A62"/>
    <w:rsid w:val="00BA7C77"/>
    <w:rsid w:val="00BB046C"/>
    <w:rsid w:val="00BB05DB"/>
    <w:rsid w:val="00BB0BCE"/>
    <w:rsid w:val="00BB45A5"/>
    <w:rsid w:val="00BB5C60"/>
    <w:rsid w:val="00BB61E0"/>
    <w:rsid w:val="00BB7289"/>
    <w:rsid w:val="00BB7A9D"/>
    <w:rsid w:val="00BC1944"/>
    <w:rsid w:val="00BC2763"/>
    <w:rsid w:val="00BC2C8B"/>
    <w:rsid w:val="00BC434F"/>
    <w:rsid w:val="00BC46AD"/>
    <w:rsid w:val="00BC49C5"/>
    <w:rsid w:val="00BC4FBC"/>
    <w:rsid w:val="00BC528C"/>
    <w:rsid w:val="00BC566F"/>
    <w:rsid w:val="00BC6C6C"/>
    <w:rsid w:val="00BC72E9"/>
    <w:rsid w:val="00BD06E4"/>
    <w:rsid w:val="00BD1EB8"/>
    <w:rsid w:val="00BD3879"/>
    <w:rsid w:val="00BD3E07"/>
    <w:rsid w:val="00BD518E"/>
    <w:rsid w:val="00BD6317"/>
    <w:rsid w:val="00BD7982"/>
    <w:rsid w:val="00BD7C5C"/>
    <w:rsid w:val="00BD7D94"/>
    <w:rsid w:val="00BD7FE7"/>
    <w:rsid w:val="00BE11DC"/>
    <w:rsid w:val="00BE15AF"/>
    <w:rsid w:val="00BE1696"/>
    <w:rsid w:val="00BE1BED"/>
    <w:rsid w:val="00BE1C8A"/>
    <w:rsid w:val="00BE2178"/>
    <w:rsid w:val="00BE26A7"/>
    <w:rsid w:val="00BE3F9D"/>
    <w:rsid w:val="00BE4091"/>
    <w:rsid w:val="00BE4EAB"/>
    <w:rsid w:val="00BE5F9A"/>
    <w:rsid w:val="00BE61FA"/>
    <w:rsid w:val="00BE6D9A"/>
    <w:rsid w:val="00BE7B77"/>
    <w:rsid w:val="00BF097F"/>
    <w:rsid w:val="00BF0B42"/>
    <w:rsid w:val="00BF168E"/>
    <w:rsid w:val="00BF21F4"/>
    <w:rsid w:val="00BF2324"/>
    <w:rsid w:val="00BF25B3"/>
    <w:rsid w:val="00BF31B8"/>
    <w:rsid w:val="00BF396B"/>
    <w:rsid w:val="00BF4349"/>
    <w:rsid w:val="00BF5229"/>
    <w:rsid w:val="00BF6FD8"/>
    <w:rsid w:val="00BF71EA"/>
    <w:rsid w:val="00BF7568"/>
    <w:rsid w:val="00C00015"/>
    <w:rsid w:val="00C000D3"/>
    <w:rsid w:val="00C00E04"/>
    <w:rsid w:val="00C00E76"/>
    <w:rsid w:val="00C011FF"/>
    <w:rsid w:val="00C02315"/>
    <w:rsid w:val="00C02E38"/>
    <w:rsid w:val="00C02F1C"/>
    <w:rsid w:val="00C02FBF"/>
    <w:rsid w:val="00C036E1"/>
    <w:rsid w:val="00C03724"/>
    <w:rsid w:val="00C03788"/>
    <w:rsid w:val="00C03BB6"/>
    <w:rsid w:val="00C0580D"/>
    <w:rsid w:val="00C0773A"/>
    <w:rsid w:val="00C077CA"/>
    <w:rsid w:val="00C10115"/>
    <w:rsid w:val="00C10840"/>
    <w:rsid w:val="00C10960"/>
    <w:rsid w:val="00C123E7"/>
    <w:rsid w:val="00C13A37"/>
    <w:rsid w:val="00C13BDB"/>
    <w:rsid w:val="00C14C8C"/>
    <w:rsid w:val="00C1694B"/>
    <w:rsid w:val="00C173BC"/>
    <w:rsid w:val="00C20339"/>
    <w:rsid w:val="00C21B27"/>
    <w:rsid w:val="00C21F0D"/>
    <w:rsid w:val="00C23AD2"/>
    <w:rsid w:val="00C25117"/>
    <w:rsid w:val="00C25664"/>
    <w:rsid w:val="00C270B5"/>
    <w:rsid w:val="00C2714C"/>
    <w:rsid w:val="00C27778"/>
    <w:rsid w:val="00C3099B"/>
    <w:rsid w:val="00C309D2"/>
    <w:rsid w:val="00C31AA4"/>
    <w:rsid w:val="00C32288"/>
    <w:rsid w:val="00C34722"/>
    <w:rsid w:val="00C34DB9"/>
    <w:rsid w:val="00C34DE8"/>
    <w:rsid w:val="00C34FCB"/>
    <w:rsid w:val="00C35063"/>
    <w:rsid w:val="00C3565E"/>
    <w:rsid w:val="00C35C2B"/>
    <w:rsid w:val="00C3661D"/>
    <w:rsid w:val="00C36E53"/>
    <w:rsid w:val="00C377B7"/>
    <w:rsid w:val="00C419E3"/>
    <w:rsid w:val="00C41D88"/>
    <w:rsid w:val="00C43383"/>
    <w:rsid w:val="00C43398"/>
    <w:rsid w:val="00C436CF"/>
    <w:rsid w:val="00C43F14"/>
    <w:rsid w:val="00C44439"/>
    <w:rsid w:val="00C45C05"/>
    <w:rsid w:val="00C46687"/>
    <w:rsid w:val="00C46D3D"/>
    <w:rsid w:val="00C506BA"/>
    <w:rsid w:val="00C51A30"/>
    <w:rsid w:val="00C52343"/>
    <w:rsid w:val="00C52428"/>
    <w:rsid w:val="00C526EC"/>
    <w:rsid w:val="00C52C7E"/>
    <w:rsid w:val="00C53FE7"/>
    <w:rsid w:val="00C54078"/>
    <w:rsid w:val="00C542AE"/>
    <w:rsid w:val="00C54566"/>
    <w:rsid w:val="00C5484E"/>
    <w:rsid w:val="00C55D06"/>
    <w:rsid w:val="00C55D97"/>
    <w:rsid w:val="00C5676B"/>
    <w:rsid w:val="00C567DA"/>
    <w:rsid w:val="00C61128"/>
    <w:rsid w:val="00C619ED"/>
    <w:rsid w:val="00C61BB3"/>
    <w:rsid w:val="00C62157"/>
    <w:rsid w:val="00C641EA"/>
    <w:rsid w:val="00C648CC"/>
    <w:rsid w:val="00C64D2F"/>
    <w:rsid w:val="00C64EC6"/>
    <w:rsid w:val="00C65847"/>
    <w:rsid w:val="00C662A7"/>
    <w:rsid w:val="00C66334"/>
    <w:rsid w:val="00C67246"/>
    <w:rsid w:val="00C67DB0"/>
    <w:rsid w:val="00C7167A"/>
    <w:rsid w:val="00C74751"/>
    <w:rsid w:val="00C74B0E"/>
    <w:rsid w:val="00C74D30"/>
    <w:rsid w:val="00C75356"/>
    <w:rsid w:val="00C75C99"/>
    <w:rsid w:val="00C75E4A"/>
    <w:rsid w:val="00C77A1C"/>
    <w:rsid w:val="00C77E5A"/>
    <w:rsid w:val="00C8129F"/>
    <w:rsid w:val="00C81E17"/>
    <w:rsid w:val="00C82760"/>
    <w:rsid w:val="00C828EA"/>
    <w:rsid w:val="00C82DE8"/>
    <w:rsid w:val="00C84087"/>
    <w:rsid w:val="00C8418E"/>
    <w:rsid w:val="00C85B53"/>
    <w:rsid w:val="00C85E0A"/>
    <w:rsid w:val="00C90AB9"/>
    <w:rsid w:val="00C90B09"/>
    <w:rsid w:val="00C93098"/>
    <w:rsid w:val="00C93C03"/>
    <w:rsid w:val="00C94A49"/>
    <w:rsid w:val="00C94D4A"/>
    <w:rsid w:val="00C951F8"/>
    <w:rsid w:val="00C95935"/>
    <w:rsid w:val="00C970EE"/>
    <w:rsid w:val="00C97E1D"/>
    <w:rsid w:val="00CA0EB5"/>
    <w:rsid w:val="00CA12FF"/>
    <w:rsid w:val="00CA1789"/>
    <w:rsid w:val="00CA1863"/>
    <w:rsid w:val="00CA1CC7"/>
    <w:rsid w:val="00CA3168"/>
    <w:rsid w:val="00CA4106"/>
    <w:rsid w:val="00CA600E"/>
    <w:rsid w:val="00CA6185"/>
    <w:rsid w:val="00CA78C5"/>
    <w:rsid w:val="00CA7C68"/>
    <w:rsid w:val="00CB073C"/>
    <w:rsid w:val="00CB1646"/>
    <w:rsid w:val="00CB1BEF"/>
    <w:rsid w:val="00CB3134"/>
    <w:rsid w:val="00CB35B0"/>
    <w:rsid w:val="00CB39AE"/>
    <w:rsid w:val="00CB57F3"/>
    <w:rsid w:val="00CB58B8"/>
    <w:rsid w:val="00CB6892"/>
    <w:rsid w:val="00CB7023"/>
    <w:rsid w:val="00CB724B"/>
    <w:rsid w:val="00CB7F24"/>
    <w:rsid w:val="00CC1194"/>
    <w:rsid w:val="00CC13B2"/>
    <w:rsid w:val="00CC196E"/>
    <w:rsid w:val="00CC2664"/>
    <w:rsid w:val="00CC33F8"/>
    <w:rsid w:val="00CC497B"/>
    <w:rsid w:val="00CC55E8"/>
    <w:rsid w:val="00CC59C0"/>
    <w:rsid w:val="00CC6352"/>
    <w:rsid w:val="00CC65A3"/>
    <w:rsid w:val="00CC6E0E"/>
    <w:rsid w:val="00CC759D"/>
    <w:rsid w:val="00CD0213"/>
    <w:rsid w:val="00CD119F"/>
    <w:rsid w:val="00CD2EAD"/>
    <w:rsid w:val="00CD51C7"/>
    <w:rsid w:val="00CD6417"/>
    <w:rsid w:val="00CD6812"/>
    <w:rsid w:val="00CD6A58"/>
    <w:rsid w:val="00CE0DFA"/>
    <w:rsid w:val="00CE135F"/>
    <w:rsid w:val="00CE13D4"/>
    <w:rsid w:val="00CE25F2"/>
    <w:rsid w:val="00CE4375"/>
    <w:rsid w:val="00CE4531"/>
    <w:rsid w:val="00CE4697"/>
    <w:rsid w:val="00CE4758"/>
    <w:rsid w:val="00CE476E"/>
    <w:rsid w:val="00CE4A47"/>
    <w:rsid w:val="00CE5C23"/>
    <w:rsid w:val="00CE710B"/>
    <w:rsid w:val="00CE7625"/>
    <w:rsid w:val="00CF297A"/>
    <w:rsid w:val="00CF327B"/>
    <w:rsid w:val="00CF3432"/>
    <w:rsid w:val="00CF3687"/>
    <w:rsid w:val="00CF4B06"/>
    <w:rsid w:val="00CF590B"/>
    <w:rsid w:val="00CF7423"/>
    <w:rsid w:val="00D0072D"/>
    <w:rsid w:val="00D00F80"/>
    <w:rsid w:val="00D0176D"/>
    <w:rsid w:val="00D041F5"/>
    <w:rsid w:val="00D042D8"/>
    <w:rsid w:val="00D042E9"/>
    <w:rsid w:val="00D059C9"/>
    <w:rsid w:val="00D07AA4"/>
    <w:rsid w:val="00D103FC"/>
    <w:rsid w:val="00D11102"/>
    <w:rsid w:val="00D11C25"/>
    <w:rsid w:val="00D1451F"/>
    <w:rsid w:val="00D148CE"/>
    <w:rsid w:val="00D178A9"/>
    <w:rsid w:val="00D22176"/>
    <w:rsid w:val="00D22E7B"/>
    <w:rsid w:val="00D22F70"/>
    <w:rsid w:val="00D23ACB"/>
    <w:rsid w:val="00D257C2"/>
    <w:rsid w:val="00D3040B"/>
    <w:rsid w:val="00D31541"/>
    <w:rsid w:val="00D317C9"/>
    <w:rsid w:val="00D3239C"/>
    <w:rsid w:val="00D32655"/>
    <w:rsid w:val="00D329A9"/>
    <w:rsid w:val="00D32BDE"/>
    <w:rsid w:val="00D32C6C"/>
    <w:rsid w:val="00D32E97"/>
    <w:rsid w:val="00D33982"/>
    <w:rsid w:val="00D33A99"/>
    <w:rsid w:val="00D3402E"/>
    <w:rsid w:val="00D36244"/>
    <w:rsid w:val="00D36658"/>
    <w:rsid w:val="00D36A9C"/>
    <w:rsid w:val="00D40D8B"/>
    <w:rsid w:val="00D413E8"/>
    <w:rsid w:val="00D4177A"/>
    <w:rsid w:val="00D41BAC"/>
    <w:rsid w:val="00D41E39"/>
    <w:rsid w:val="00D4215C"/>
    <w:rsid w:val="00D4285A"/>
    <w:rsid w:val="00D42D2A"/>
    <w:rsid w:val="00D4388D"/>
    <w:rsid w:val="00D43CC3"/>
    <w:rsid w:val="00D44124"/>
    <w:rsid w:val="00D44A4B"/>
    <w:rsid w:val="00D451FA"/>
    <w:rsid w:val="00D46796"/>
    <w:rsid w:val="00D4761B"/>
    <w:rsid w:val="00D50171"/>
    <w:rsid w:val="00D507F8"/>
    <w:rsid w:val="00D5099D"/>
    <w:rsid w:val="00D51E71"/>
    <w:rsid w:val="00D521F2"/>
    <w:rsid w:val="00D522AC"/>
    <w:rsid w:val="00D52503"/>
    <w:rsid w:val="00D52936"/>
    <w:rsid w:val="00D52FB1"/>
    <w:rsid w:val="00D55C31"/>
    <w:rsid w:val="00D55DB6"/>
    <w:rsid w:val="00D55F46"/>
    <w:rsid w:val="00D56B4A"/>
    <w:rsid w:val="00D6030A"/>
    <w:rsid w:val="00D606F2"/>
    <w:rsid w:val="00D61F36"/>
    <w:rsid w:val="00D64B51"/>
    <w:rsid w:val="00D6546D"/>
    <w:rsid w:val="00D65661"/>
    <w:rsid w:val="00D65EFD"/>
    <w:rsid w:val="00D664EC"/>
    <w:rsid w:val="00D6651A"/>
    <w:rsid w:val="00D66581"/>
    <w:rsid w:val="00D675B3"/>
    <w:rsid w:val="00D675BF"/>
    <w:rsid w:val="00D701C3"/>
    <w:rsid w:val="00D732FE"/>
    <w:rsid w:val="00D74145"/>
    <w:rsid w:val="00D752F2"/>
    <w:rsid w:val="00D7623A"/>
    <w:rsid w:val="00D77273"/>
    <w:rsid w:val="00D772FC"/>
    <w:rsid w:val="00D77514"/>
    <w:rsid w:val="00D77B8A"/>
    <w:rsid w:val="00D8037F"/>
    <w:rsid w:val="00D832E7"/>
    <w:rsid w:val="00D8508E"/>
    <w:rsid w:val="00D85819"/>
    <w:rsid w:val="00D864FB"/>
    <w:rsid w:val="00D86525"/>
    <w:rsid w:val="00D875BA"/>
    <w:rsid w:val="00D87C9D"/>
    <w:rsid w:val="00D87CB1"/>
    <w:rsid w:val="00D906A1"/>
    <w:rsid w:val="00D90778"/>
    <w:rsid w:val="00D90ABC"/>
    <w:rsid w:val="00D90EAB"/>
    <w:rsid w:val="00D91A5B"/>
    <w:rsid w:val="00D93F3C"/>
    <w:rsid w:val="00D947F3"/>
    <w:rsid w:val="00D96013"/>
    <w:rsid w:val="00D96866"/>
    <w:rsid w:val="00D9728C"/>
    <w:rsid w:val="00D97E5D"/>
    <w:rsid w:val="00DA09E4"/>
    <w:rsid w:val="00DA11EC"/>
    <w:rsid w:val="00DA1857"/>
    <w:rsid w:val="00DA23E4"/>
    <w:rsid w:val="00DA3151"/>
    <w:rsid w:val="00DA4FB6"/>
    <w:rsid w:val="00DA5E97"/>
    <w:rsid w:val="00DA6DA2"/>
    <w:rsid w:val="00DB014E"/>
    <w:rsid w:val="00DB0361"/>
    <w:rsid w:val="00DB03CA"/>
    <w:rsid w:val="00DB28BC"/>
    <w:rsid w:val="00DB3490"/>
    <w:rsid w:val="00DB3A03"/>
    <w:rsid w:val="00DB41B4"/>
    <w:rsid w:val="00DB4232"/>
    <w:rsid w:val="00DB4BBA"/>
    <w:rsid w:val="00DB6013"/>
    <w:rsid w:val="00DB6351"/>
    <w:rsid w:val="00DB6D64"/>
    <w:rsid w:val="00DB7880"/>
    <w:rsid w:val="00DB7D63"/>
    <w:rsid w:val="00DC182C"/>
    <w:rsid w:val="00DC21D0"/>
    <w:rsid w:val="00DC42B6"/>
    <w:rsid w:val="00DC4FB7"/>
    <w:rsid w:val="00DC57A5"/>
    <w:rsid w:val="00DC6095"/>
    <w:rsid w:val="00DC6294"/>
    <w:rsid w:val="00DC6FB6"/>
    <w:rsid w:val="00DC724F"/>
    <w:rsid w:val="00DC7727"/>
    <w:rsid w:val="00DD11E6"/>
    <w:rsid w:val="00DD1BD0"/>
    <w:rsid w:val="00DD2D19"/>
    <w:rsid w:val="00DD34E3"/>
    <w:rsid w:val="00DD422D"/>
    <w:rsid w:val="00DD47F9"/>
    <w:rsid w:val="00DD58C1"/>
    <w:rsid w:val="00DD5950"/>
    <w:rsid w:val="00DD610E"/>
    <w:rsid w:val="00DD649E"/>
    <w:rsid w:val="00DD68ED"/>
    <w:rsid w:val="00DE009B"/>
    <w:rsid w:val="00DE070B"/>
    <w:rsid w:val="00DE325C"/>
    <w:rsid w:val="00DE3E40"/>
    <w:rsid w:val="00DE423F"/>
    <w:rsid w:val="00DE4603"/>
    <w:rsid w:val="00DE6653"/>
    <w:rsid w:val="00DE71B6"/>
    <w:rsid w:val="00DE74C6"/>
    <w:rsid w:val="00DE7D22"/>
    <w:rsid w:val="00DF0583"/>
    <w:rsid w:val="00DF098C"/>
    <w:rsid w:val="00DF0A12"/>
    <w:rsid w:val="00DF181A"/>
    <w:rsid w:val="00DF1A97"/>
    <w:rsid w:val="00DF3B82"/>
    <w:rsid w:val="00DF4491"/>
    <w:rsid w:val="00DF4E81"/>
    <w:rsid w:val="00DF5545"/>
    <w:rsid w:val="00DF5C11"/>
    <w:rsid w:val="00DF5C39"/>
    <w:rsid w:val="00DF5F8C"/>
    <w:rsid w:val="00DF65F0"/>
    <w:rsid w:val="00E008DF"/>
    <w:rsid w:val="00E017FC"/>
    <w:rsid w:val="00E02621"/>
    <w:rsid w:val="00E04C23"/>
    <w:rsid w:val="00E05F39"/>
    <w:rsid w:val="00E06192"/>
    <w:rsid w:val="00E069F5"/>
    <w:rsid w:val="00E105F2"/>
    <w:rsid w:val="00E106CB"/>
    <w:rsid w:val="00E115CD"/>
    <w:rsid w:val="00E13328"/>
    <w:rsid w:val="00E1506B"/>
    <w:rsid w:val="00E15110"/>
    <w:rsid w:val="00E1583A"/>
    <w:rsid w:val="00E17863"/>
    <w:rsid w:val="00E17D35"/>
    <w:rsid w:val="00E206FA"/>
    <w:rsid w:val="00E20BC7"/>
    <w:rsid w:val="00E20FA6"/>
    <w:rsid w:val="00E2140F"/>
    <w:rsid w:val="00E215B9"/>
    <w:rsid w:val="00E22779"/>
    <w:rsid w:val="00E2338B"/>
    <w:rsid w:val="00E23EE0"/>
    <w:rsid w:val="00E23FB9"/>
    <w:rsid w:val="00E2688B"/>
    <w:rsid w:val="00E300DA"/>
    <w:rsid w:val="00E3092C"/>
    <w:rsid w:val="00E3213E"/>
    <w:rsid w:val="00E32270"/>
    <w:rsid w:val="00E32C06"/>
    <w:rsid w:val="00E32F4C"/>
    <w:rsid w:val="00E3346E"/>
    <w:rsid w:val="00E335D5"/>
    <w:rsid w:val="00E34EA0"/>
    <w:rsid w:val="00E35B21"/>
    <w:rsid w:val="00E4145E"/>
    <w:rsid w:val="00E42605"/>
    <w:rsid w:val="00E44309"/>
    <w:rsid w:val="00E44D54"/>
    <w:rsid w:val="00E44E0E"/>
    <w:rsid w:val="00E46076"/>
    <w:rsid w:val="00E47404"/>
    <w:rsid w:val="00E4788B"/>
    <w:rsid w:val="00E47AA1"/>
    <w:rsid w:val="00E501D7"/>
    <w:rsid w:val="00E506A3"/>
    <w:rsid w:val="00E5140F"/>
    <w:rsid w:val="00E5179F"/>
    <w:rsid w:val="00E522EC"/>
    <w:rsid w:val="00E552C5"/>
    <w:rsid w:val="00E55B3E"/>
    <w:rsid w:val="00E564AF"/>
    <w:rsid w:val="00E56972"/>
    <w:rsid w:val="00E61293"/>
    <w:rsid w:val="00E63EB1"/>
    <w:rsid w:val="00E64464"/>
    <w:rsid w:val="00E6587D"/>
    <w:rsid w:val="00E667DA"/>
    <w:rsid w:val="00E67355"/>
    <w:rsid w:val="00E70266"/>
    <w:rsid w:val="00E72F70"/>
    <w:rsid w:val="00E751E2"/>
    <w:rsid w:val="00E76890"/>
    <w:rsid w:val="00E773DD"/>
    <w:rsid w:val="00E774F0"/>
    <w:rsid w:val="00E806BC"/>
    <w:rsid w:val="00E83D22"/>
    <w:rsid w:val="00E845EC"/>
    <w:rsid w:val="00E84754"/>
    <w:rsid w:val="00E849A5"/>
    <w:rsid w:val="00E85FD9"/>
    <w:rsid w:val="00E86357"/>
    <w:rsid w:val="00E872F8"/>
    <w:rsid w:val="00E937F9"/>
    <w:rsid w:val="00E950AA"/>
    <w:rsid w:val="00E95BFC"/>
    <w:rsid w:val="00E97107"/>
    <w:rsid w:val="00E974C5"/>
    <w:rsid w:val="00EA10B9"/>
    <w:rsid w:val="00EA18E0"/>
    <w:rsid w:val="00EA2171"/>
    <w:rsid w:val="00EA271A"/>
    <w:rsid w:val="00EA4180"/>
    <w:rsid w:val="00EA575D"/>
    <w:rsid w:val="00EA5BC7"/>
    <w:rsid w:val="00EA6439"/>
    <w:rsid w:val="00EA7D43"/>
    <w:rsid w:val="00EB09B3"/>
    <w:rsid w:val="00EB101A"/>
    <w:rsid w:val="00EB1136"/>
    <w:rsid w:val="00EB4546"/>
    <w:rsid w:val="00EB456E"/>
    <w:rsid w:val="00EB5374"/>
    <w:rsid w:val="00EB54AD"/>
    <w:rsid w:val="00EB5FDD"/>
    <w:rsid w:val="00EB63F0"/>
    <w:rsid w:val="00EB64B5"/>
    <w:rsid w:val="00EB7F45"/>
    <w:rsid w:val="00EC0A6C"/>
    <w:rsid w:val="00EC16C5"/>
    <w:rsid w:val="00EC1791"/>
    <w:rsid w:val="00EC19F8"/>
    <w:rsid w:val="00EC1DF9"/>
    <w:rsid w:val="00EC7AB8"/>
    <w:rsid w:val="00EC7BB8"/>
    <w:rsid w:val="00EC7C2E"/>
    <w:rsid w:val="00ED18B9"/>
    <w:rsid w:val="00ED3B2E"/>
    <w:rsid w:val="00ED4198"/>
    <w:rsid w:val="00ED41E1"/>
    <w:rsid w:val="00ED41FA"/>
    <w:rsid w:val="00ED4201"/>
    <w:rsid w:val="00ED534E"/>
    <w:rsid w:val="00ED575E"/>
    <w:rsid w:val="00ED5C52"/>
    <w:rsid w:val="00ED5F41"/>
    <w:rsid w:val="00ED69BA"/>
    <w:rsid w:val="00ED6B57"/>
    <w:rsid w:val="00ED6CF2"/>
    <w:rsid w:val="00ED7473"/>
    <w:rsid w:val="00ED7DAC"/>
    <w:rsid w:val="00ED7E96"/>
    <w:rsid w:val="00EE1169"/>
    <w:rsid w:val="00EE25BB"/>
    <w:rsid w:val="00EE4450"/>
    <w:rsid w:val="00EE4579"/>
    <w:rsid w:val="00EE4921"/>
    <w:rsid w:val="00EE4A19"/>
    <w:rsid w:val="00EE5892"/>
    <w:rsid w:val="00EE6B5D"/>
    <w:rsid w:val="00EE72FC"/>
    <w:rsid w:val="00EF0210"/>
    <w:rsid w:val="00EF3C4B"/>
    <w:rsid w:val="00EF402D"/>
    <w:rsid w:val="00EF6AB2"/>
    <w:rsid w:val="00EF7632"/>
    <w:rsid w:val="00F00750"/>
    <w:rsid w:val="00F018D8"/>
    <w:rsid w:val="00F01928"/>
    <w:rsid w:val="00F0241A"/>
    <w:rsid w:val="00F0519B"/>
    <w:rsid w:val="00F05D0E"/>
    <w:rsid w:val="00F0647A"/>
    <w:rsid w:val="00F06F1C"/>
    <w:rsid w:val="00F111B3"/>
    <w:rsid w:val="00F13CB4"/>
    <w:rsid w:val="00F14364"/>
    <w:rsid w:val="00F14B18"/>
    <w:rsid w:val="00F16981"/>
    <w:rsid w:val="00F209AD"/>
    <w:rsid w:val="00F25015"/>
    <w:rsid w:val="00F257F0"/>
    <w:rsid w:val="00F25C50"/>
    <w:rsid w:val="00F25CB4"/>
    <w:rsid w:val="00F26017"/>
    <w:rsid w:val="00F26615"/>
    <w:rsid w:val="00F2677E"/>
    <w:rsid w:val="00F26992"/>
    <w:rsid w:val="00F26E1A"/>
    <w:rsid w:val="00F271A8"/>
    <w:rsid w:val="00F277DB"/>
    <w:rsid w:val="00F27DAE"/>
    <w:rsid w:val="00F30031"/>
    <w:rsid w:val="00F31399"/>
    <w:rsid w:val="00F320C0"/>
    <w:rsid w:val="00F322EC"/>
    <w:rsid w:val="00F33503"/>
    <w:rsid w:val="00F33CAE"/>
    <w:rsid w:val="00F33EC8"/>
    <w:rsid w:val="00F34152"/>
    <w:rsid w:val="00F34653"/>
    <w:rsid w:val="00F34C55"/>
    <w:rsid w:val="00F35F04"/>
    <w:rsid w:val="00F365DC"/>
    <w:rsid w:val="00F3679F"/>
    <w:rsid w:val="00F41C85"/>
    <w:rsid w:val="00F42BDB"/>
    <w:rsid w:val="00F4424B"/>
    <w:rsid w:val="00F46476"/>
    <w:rsid w:val="00F46A08"/>
    <w:rsid w:val="00F50666"/>
    <w:rsid w:val="00F515A7"/>
    <w:rsid w:val="00F51E37"/>
    <w:rsid w:val="00F54BBA"/>
    <w:rsid w:val="00F557A0"/>
    <w:rsid w:val="00F55D0F"/>
    <w:rsid w:val="00F56270"/>
    <w:rsid w:val="00F562A9"/>
    <w:rsid w:val="00F573CB"/>
    <w:rsid w:val="00F57457"/>
    <w:rsid w:val="00F57490"/>
    <w:rsid w:val="00F5761C"/>
    <w:rsid w:val="00F57CFE"/>
    <w:rsid w:val="00F60640"/>
    <w:rsid w:val="00F60B83"/>
    <w:rsid w:val="00F61259"/>
    <w:rsid w:val="00F627C3"/>
    <w:rsid w:val="00F629E4"/>
    <w:rsid w:val="00F63D5A"/>
    <w:rsid w:val="00F650B4"/>
    <w:rsid w:val="00F67A45"/>
    <w:rsid w:val="00F67F4E"/>
    <w:rsid w:val="00F751B7"/>
    <w:rsid w:val="00F76C0D"/>
    <w:rsid w:val="00F76E70"/>
    <w:rsid w:val="00F77A0F"/>
    <w:rsid w:val="00F8047C"/>
    <w:rsid w:val="00F80AD1"/>
    <w:rsid w:val="00F81032"/>
    <w:rsid w:val="00F81504"/>
    <w:rsid w:val="00F818A6"/>
    <w:rsid w:val="00F81ADD"/>
    <w:rsid w:val="00F83CF9"/>
    <w:rsid w:val="00F842C0"/>
    <w:rsid w:val="00F8496F"/>
    <w:rsid w:val="00F84990"/>
    <w:rsid w:val="00F85619"/>
    <w:rsid w:val="00F8571B"/>
    <w:rsid w:val="00F85F7E"/>
    <w:rsid w:val="00F91239"/>
    <w:rsid w:val="00F915E0"/>
    <w:rsid w:val="00F926EC"/>
    <w:rsid w:val="00F92833"/>
    <w:rsid w:val="00F9335B"/>
    <w:rsid w:val="00F939EB"/>
    <w:rsid w:val="00F94F4E"/>
    <w:rsid w:val="00F9569E"/>
    <w:rsid w:val="00F957B2"/>
    <w:rsid w:val="00F95DB5"/>
    <w:rsid w:val="00F97D93"/>
    <w:rsid w:val="00F97E8C"/>
    <w:rsid w:val="00FA0030"/>
    <w:rsid w:val="00FA11A3"/>
    <w:rsid w:val="00FA3558"/>
    <w:rsid w:val="00FA4636"/>
    <w:rsid w:val="00FA4FEF"/>
    <w:rsid w:val="00FA5780"/>
    <w:rsid w:val="00FA5937"/>
    <w:rsid w:val="00FA718F"/>
    <w:rsid w:val="00FA79C2"/>
    <w:rsid w:val="00FA7DCE"/>
    <w:rsid w:val="00FA7EAA"/>
    <w:rsid w:val="00FB0A65"/>
    <w:rsid w:val="00FB0AEF"/>
    <w:rsid w:val="00FB18FD"/>
    <w:rsid w:val="00FB2358"/>
    <w:rsid w:val="00FB2CF9"/>
    <w:rsid w:val="00FB38E3"/>
    <w:rsid w:val="00FB39FB"/>
    <w:rsid w:val="00FB3ECA"/>
    <w:rsid w:val="00FB461D"/>
    <w:rsid w:val="00FB4A92"/>
    <w:rsid w:val="00FB5B9E"/>
    <w:rsid w:val="00FB7265"/>
    <w:rsid w:val="00FC089F"/>
    <w:rsid w:val="00FC1756"/>
    <w:rsid w:val="00FC1FA7"/>
    <w:rsid w:val="00FC4580"/>
    <w:rsid w:val="00FC5BF2"/>
    <w:rsid w:val="00FC6EAD"/>
    <w:rsid w:val="00FD0FA6"/>
    <w:rsid w:val="00FD2E89"/>
    <w:rsid w:val="00FD3BDB"/>
    <w:rsid w:val="00FD50C6"/>
    <w:rsid w:val="00FD55B9"/>
    <w:rsid w:val="00FD5FD7"/>
    <w:rsid w:val="00FD63F8"/>
    <w:rsid w:val="00FD645E"/>
    <w:rsid w:val="00FD6F5E"/>
    <w:rsid w:val="00FD77C0"/>
    <w:rsid w:val="00FD7AAD"/>
    <w:rsid w:val="00FE0E51"/>
    <w:rsid w:val="00FE17EA"/>
    <w:rsid w:val="00FE277F"/>
    <w:rsid w:val="00FE379B"/>
    <w:rsid w:val="00FE3DB4"/>
    <w:rsid w:val="00FE6522"/>
    <w:rsid w:val="00FE6D64"/>
    <w:rsid w:val="00FE76C0"/>
    <w:rsid w:val="00FE7FD2"/>
    <w:rsid w:val="00FE7FEF"/>
    <w:rsid w:val="00FF010E"/>
    <w:rsid w:val="00FF24F8"/>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7C8E"/>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E335D5"/>
    <w:pPr>
      <w:keepNext/>
      <w:keepLines/>
      <w:spacing w:before="360" w:after="120"/>
      <w:outlineLvl w:val="0"/>
    </w:pPr>
    <w:rPr>
      <w:rFonts w:eastAsiaTheme="majorEastAsia" w:cstheme="majorBidi"/>
      <w:b/>
      <w:color w:val="000000" w:themeColor="text1"/>
      <w:sz w:val="28"/>
      <w:szCs w:val="32"/>
    </w:rPr>
  </w:style>
  <w:style w:type="paragraph" w:styleId="Heading2">
    <w:name w:val="heading 2"/>
    <w:basedOn w:val="Normal"/>
    <w:next w:val="Normal"/>
    <w:link w:val="Heading2Char"/>
    <w:autoRedefine/>
    <w:uiPriority w:val="9"/>
    <w:unhideWhenUsed/>
    <w:qFormat/>
    <w:rsid w:val="003B68C4"/>
    <w:pPr>
      <w:keepNext/>
      <w:keepLines/>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4F46AA"/>
    <w:pPr>
      <w:keepNext/>
      <w:keepLines/>
      <w:spacing w:before="40"/>
      <w:outlineLvl w:val="2"/>
    </w:pPr>
    <w:rPr>
      <w:rFonts w:eastAsiaTheme="majorEastAsia" w:cstheme="majorBidi"/>
      <w:b/>
      <w:color w:val="000000" w:themeColor="text1"/>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styleId="UnresolvedMention">
    <w:name w:val="Unresolved Mention"/>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semiHidden/>
    <w:unhideWhenUsed/>
    <w:rsid w:val="00D041F5"/>
    <w:rPr>
      <w:sz w:val="20"/>
      <w:szCs w:val="20"/>
    </w:rPr>
  </w:style>
  <w:style w:type="character" w:customStyle="1" w:styleId="CommentTextChar">
    <w:name w:val="Comment Text Char"/>
    <w:basedOn w:val="DefaultParagraphFont"/>
    <w:link w:val="CommentText"/>
    <w:uiPriority w:val="99"/>
    <w:semiHidden/>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E335D5"/>
    <w:rPr>
      <w:rFonts w:ascii="David" w:eastAsiaTheme="majorEastAsia" w:hAnsi="David" w:cstheme="majorBidi"/>
      <w:b/>
      <w:color w:val="000000" w:themeColor="text1"/>
      <w:sz w:val="28"/>
      <w:szCs w:val="32"/>
    </w:rPr>
  </w:style>
  <w:style w:type="character" w:customStyle="1" w:styleId="Heading2Char">
    <w:name w:val="Heading 2 Char"/>
    <w:basedOn w:val="DefaultParagraphFont"/>
    <w:link w:val="Heading2"/>
    <w:uiPriority w:val="9"/>
    <w:rsid w:val="003B68C4"/>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4F46AA"/>
    <w:rPr>
      <w:rFonts w:ascii="David" w:eastAsiaTheme="majorEastAsia" w:hAnsi="David" w:cstheme="majorBidi"/>
      <w:b/>
      <w:color w:val="000000" w:themeColor="text1"/>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homepages.see.leeds.ac.uk/~lecrrb/dispersion/index5.html" TargetMode="External"/><Relationship Id="rId14" Type="http://schemas.openxmlformats.org/officeDocument/2006/relationships/image" Target="media/image6.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926DF7-64CA-084A-B9BA-65A1152C7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5</TotalTime>
  <Pages>29</Pages>
  <Words>20845</Words>
  <Characters>118820</Characters>
  <Application>Microsoft Office Word</Application>
  <DocSecurity>0</DocSecurity>
  <Lines>990</Lines>
  <Paragraphs>278</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39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2524</cp:revision>
  <dcterms:created xsi:type="dcterms:W3CDTF">2019-04-16T11:24:00Z</dcterms:created>
  <dcterms:modified xsi:type="dcterms:W3CDTF">2019-05-26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